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B9B7598">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64FD2F77" w:rsidR="005043EA" w:rsidRDefault="00E53F7E" w:rsidP="00DB3902">
      <w:pPr>
        <w:pStyle w:val="Title"/>
      </w:pPr>
      <w:r>
        <w:fldChar w:fldCharType="begin"/>
      </w:r>
      <w:r>
        <w:instrText xml:space="preserve"> DOCPROPERTY  "Judul Kapital"  \* MERGEFORMAT </w:instrText>
      </w:r>
      <w:r>
        <w:fldChar w:fldCharType="separate"/>
      </w:r>
      <w:ins w:id="0" w:author="ilham.nur@office.ui.ac.id" w:date="2022-10-26T22:28:00Z">
        <w:r w:rsidR="00EE6CDA">
          <w:t>DESAIN SISTEM INFORMASI MANAJEMEN PROYEK UNTUK MENGOPTIMASI ALOKASI PEKERJAAN DAN SUMBER DAYA PADA PERUSAHAAN TEKNOLOGI INFORMASI</w:t>
        </w:r>
      </w:ins>
      <w:del w:id="1" w:author="ilham.nur@office.ui.ac.id" w:date="2022-10-26T22:25:00Z">
        <w:r w:rsidR="00F73ACB" w:rsidDel="00F73ACB">
          <w:delText>DESAIN SISTEM INFORMASI MANAJEMEN PROYEK UNTUK MENGOPTIMASI ALOKASI PEKERJAAN DAN SUMBER DAYA</w:delText>
        </w:r>
      </w:del>
      <w:r>
        <w:fldChar w:fldCharType="end"/>
      </w:r>
    </w:p>
    <w:p w14:paraId="0FDD81CA" w14:textId="4383C4E8" w:rsidR="009736FA" w:rsidRDefault="009736FA" w:rsidP="009736FA"/>
    <w:p w14:paraId="1570D9BA" w14:textId="4C8C089D"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51C767D0"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EE6CDA">
        <w:rPr>
          <w:b/>
          <w:bCs/>
          <w:szCs w:val="24"/>
        </w:rPr>
        <w:t>ILHAM NUR PRATAMA</w:t>
      </w:r>
      <w:r>
        <w:rPr>
          <w:b/>
          <w:bCs/>
          <w:szCs w:val="24"/>
        </w:rPr>
        <w:fldChar w:fldCharType="end"/>
      </w:r>
    </w:p>
    <w:p w14:paraId="4084A5EE" w14:textId="4A307D0B"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EE6CDA">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Del="00F73ACB" w:rsidRDefault="00FF09DC" w:rsidP="009736FA">
      <w:pPr>
        <w:jc w:val="center"/>
        <w:rPr>
          <w:del w:id="2" w:author="ilham.nur@office.ui.ac.id" w:date="2022-10-26T22:25:00Z"/>
          <w:b/>
          <w:bCs/>
          <w:szCs w:val="24"/>
        </w:rPr>
      </w:pPr>
    </w:p>
    <w:p w14:paraId="1739574C" w14:textId="77777777" w:rsidR="00FF09DC" w:rsidRDefault="00FF09DC">
      <w:pPr>
        <w:rPr>
          <w:b/>
          <w:bCs/>
          <w:szCs w:val="24"/>
        </w:rPr>
        <w:pPrChange w:id="3" w:author="ilham.nur@office.ui.ac.id" w:date="2022-10-26T22:25:00Z">
          <w:pPr>
            <w:jc w:val="center"/>
          </w:pPr>
        </w:pPrChange>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6797750A"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EE6CDA">
        <w:rPr>
          <w:b/>
          <w:bCs/>
          <w:szCs w:val="24"/>
        </w:rPr>
        <w:t>SALEMBA</w:t>
      </w:r>
      <w:r>
        <w:rPr>
          <w:b/>
          <w:bCs/>
          <w:szCs w:val="24"/>
        </w:rPr>
        <w:fldChar w:fldCharType="end"/>
      </w:r>
    </w:p>
    <w:p w14:paraId="30820E8A" w14:textId="052A2ADD"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EE6CDA">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35FB128C">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4" w:name="_Toc117715710"/>
      <w:r w:rsidRPr="00543131">
        <w:rPr>
          <w:color w:val="FFFFFF" w:themeColor="background1"/>
        </w:rPr>
        <w:t>HALAMAN JUDUL</w:t>
      </w:r>
      <w:bookmarkEnd w:id="4"/>
    </w:p>
    <w:p w14:paraId="517DC332" w14:textId="77777777" w:rsidR="004E6D77" w:rsidRPr="00DB3902" w:rsidRDefault="004E6D77" w:rsidP="004E6D77">
      <w:pPr>
        <w:spacing w:line="240" w:lineRule="auto"/>
        <w:jc w:val="center"/>
        <w:rPr>
          <w:b/>
          <w:bCs/>
          <w:sz w:val="28"/>
          <w:szCs w:val="28"/>
        </w:rPr>
      </w:pPr>
    </w:p>
    <w:p w14:paraId="4BE7C07D" w14:textId="43DC7FDD" w:rsidR="004E6D77" w:rsidRDefault="00E53F7E" w:rsidP="00B23540">
      <w:pPr>
        <w:pStyle w:val="Title"/>
      </w:pPr>
      <w:r>
        <w:fldChar w:fldCharType="begin"/>
      </w:r>
      <w:r>
        <w:instrText xml:space="preserve"> DOCPROPERTY  "Judul Kapital"  \* MERGEFORMAT </w:instrText>
      </w:r>
      <w:r>
        <w:fldChar w:fldCharType="separate"/>
      </w:r>
      <w:ins w:id="5" w:author="ilham.nur@office.ui.ac.id" w:date="2022-10-26T22:28:00Z">
        <w:r w:rsidR="00EE6CDA">
          <w:t>DESAIN SISTEM INFORMASI MANAJEMEN PROYEK UNTUK MENGOPTIMASI ALOKASI PEKERJAAN DAN SUMBER DAYA PADA PERUSAHAAN TEKNOLOGI INFORMASI</w:t>
        </w:r>
      </w:ins>
      <w:del w:id="6" w:author="ilham.nur@office.ui.ac.id" w:date="2022-10-26T22:25:00Z">
        <w:r w:rsidR="00F73ACB" w:rsidDel="00F73ACB">
          <w:delText>DESAIN SISTEM INFORMASI MANAJEMEN PROYEK UNTUK MENGOPTIMASI ALOKASI PEKERJAAN DAN SUMBER DAYA</w:delText>
        </w:r>
      </w:del>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7C0365E3">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4C2A12AC"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EE6CDA">
        <w:rPr>
          <w:b/>
          <w:bCs/>
          <w:szCs w:val="24"/>
        </w:rPr>
        <w:t>ILHAM NUR PRATAMA</w:t>
      </w:r>
      <w:r>
        <w:rPr>
          <w:b/>
          <w:bCs/>
          <w:szCs w:val="24"/>
        </w:rPr>
        <w:fldChar w:fldCharType="end"/>
      </w:r>
    </w:p>
    <w:p w14:paraId="1CD9216C" w14:textId="7F197979"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EE6CDA">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7707F784"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EE6CDA">
        <w:rPr>
          <w:b/>
          <w:bCs/>
          <w:szCs w:val="24"/>
        </w:rPr>
        <w:t>SALEMBA</w:t>
      </w:r>
      <w:r>
        <w:rPr>
          <w:b/>
          <w:bCs/>
          <w:szCs w:val="24"/>
        </w:rPr>
        <w:fldChar w:fldCharType="end"/>
      </w:r>
    </w:p>
    <w:p w14:paraId="08265396" w14:textId="703C6A3F"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EE6CDA">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7" w:name="_Toc109761603"/>
      <w:bookmarkStart w:id="8" w:name="_Toc117715711"/>
      <w:r>
        <w:lastRenderedPageBreak/>
        <w:t>HALAMAN PERNYATAAN ORISINALITAS</w:t>
      </w:r>
      <w:bookmarkEnd w:id="7"/>
      <w:bookmarkEnd w:id="8"/>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3878E844"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EE6CDA">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0DE52AAF"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EE6CDA">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9" w:name="_Toc109761604"/>
      <w:bookmarkStart w:id="10" w:name="_Toc117715712"/>
      <w:r>
        <w:lastRenderedPageBreak/>
        <w:t>HALAMAN PENGESAHAN</w:t>
      </w:r>
      <w:bookmarkEnd w:id="9"/>
      <w:bookmarkEnd w:id="10"/>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2153DFDF" w:rsidR="00CB3EF9" w:rsidRDefault="00E53F7E" w:rsidP="00792088">
            <w:r>
              <w:fldChar w:fldCharType="begin"/>
            </w:r>
            <w:r>
              <w:instrText xml:space="preserve"> DOCPROPERTY  Nama  \* MERGEFORMAT </w:instrText>
            </w:r>
            <w:r>
              <w:fldChar w:fldCharType="separate"/>
            </w:r>
            <w:r w:rsidR="00EE6CDA">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4BD15E92" w:rsidR="00CB3EF9" w:rsidRDefault="00E53F7E" w:rsidP="00792088">
            <w:r>
              <w:fldChar w:fldCharType="begin"/>
            </w:r>
            <w:r>
              <w:instrText xml:space="preserve"> DOCPROPERTY  NPM  \* MERGEFORMAT </w:instrText>
            </w:r>
            <w:r>
              <w:fldChar w:fldCharType="separate"/>
            </w:r>
            <w:r w:rsidR="00EE6CDA">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5CA66D16" w:rsidR="00CB3EF9" w:rsidRDefault="00EE6CDA" w:rsidP="0079208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26F3AB47" w:rsidR="00CB3EF9" w:rsidRDefault="00EE6CDA" w:rsidP="00792088">
            <w:r>
              <w:fldChar w:fldCharType="begin"/>
            </w:r>
            <w:r>
              <w:instrText xml:space="preserve"> DOCPROPERTY  "Judul Normal"  \* MERGEFORMAT </w:instrText>
            </w:r>
            <w:r>
              <w:fldChar w:fldCharType="separate"/>
            </w:r>
            <w:ins w:id="11" w:author="ilham.nur@office.ui.ac.id" w:date="2022-10-26T22:28:00Z">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pada Perusahaan </w:t>
              </w:r>
              <w:proofErr w:type="spellStart"/>
              <w:r>
                <w:t>Teknologi</w:t>
              </w:r>
              <w:proofErr w:type="spellEnd"/>
              <w:r>
                <w:t xml:space="preserve"> </w:t>
              </w:r>
              <w:proofErr w:type="spellStart"/>
              <w:r>
                <w:t>Informasi</w:t>
              </w:r>
            </w:ins>
            <w:proofErr w:type="spellEnd"/>
            <w:del w:id="12" w:author="ilham.nur@office.ui.ac.id" w:date="2022-10-26T22:25:00Z">
              <w:r w:rsidR="00F73ACB" w:rsidDel="00F73ACB">
                <w:delText>Desain Sistem Informasi Manajemen Proyek Untuk Mengoptimasi Alokasi Pekerjaan dan Sumber Daya</w:delText>
              </w:r>
            </w:del>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7A2899EF" w:rsidR="00764B64" w:rsidRDefault="00764B64" w:rsidP="00764B64">
            <w:pPr>
              <w:rPr>
                <w:b/>
                <w:bCs/>
              </w:rPr>
            </w:pPr>
            <w:r>
              <w:rPr>
                <w:b/>
                <w:bCs/>
              </w:rPr>
              <w:t>:</w:t>
            </w:r>
            <w:ins w:id="13" w:author="ilham.nur@office.ui.ac.id" w:date="2022-09-28T20:46:00Z">
              <w:r w:rsidR="00F33C32" w:rsidRPr="00F33C32">
                <w:rPr>
                  <w:rPrChange w:id="14" w:author="ilham.nur@office.ui.ac.id" w:date="2022-09-28T20:46:00Z">
                    <w:rPr>
                      <w:b/>
                      <w:bCs/>
                    </w:rPr>
                  </w:rPrChange>
                </w:rPr>
                <w:fldChar w:fldCharType="begin"/>
              </w:r>
              <w:r w:rsidR="00F33C32" w:rsidRPr="00F33C32">
                <w:rPr>
                  <w:rPrChange w:id="15" w:author="ilham.nur@office.ui.ac.id" w:date="2022-09-28T20:46:00Z">
                    <w:rPr>
                      <w:b/>
                      <w:bCs/>
                    </w:rPr>
                  </w:rPrChange>
                </w:rPr>
                <w:instrText xml:space="preserve"> DOCPROPERTY  "Pembimbing I"  \* MERGEFORMAT </w:instrText>
              </w:r>
            </w:ins>
            <w:r w:rsidR="00F33C32" w:rsidRPr="00F33C32">
              <w:rPr>
                <w:rPrChange w:id="16" w:author="ilham.nur@office.ui.ac.id" w:date="2022-09-28T20:46:00Z">
                  <w:rPr>
                    <w:b/>
                    <w:bCs/>
                  </w:rPr>
                </w:rPrChange>
              </w:rPr>
              <w:fldChar w:fldCharType="separate"/>
            </w:r>
            <w:ins w:id="17" w:author="ilham.nur@office.ui.ac.id" w:date="2022-10-26T22:28:00Z">
              <w:r w:rsidR="00EE6CDA">
                <w:t xml:space="preserve">Prof. Dr. Ir. M. </w:t>
              </w:r>
              <w:proofErr w:type="spellStart"/>
              <w:r w:rsidR="00EE6CDA">
                <w:t>Dachyar</w:t>
              </w:r>
              <w:proofErr w:type="spellEnd"/>
              <w:r w:rsidR="00EE6CDA">
                <w:t xml:space="preserve">, </w:t>
              </w:r>
              <w:proofErr w:type="spellStart"/>
              <w:proofErr w:type="gramStart"/>
              <w:r w:rsidR="00EE6CDA">
                <w:t>M.Sc</w:t>
              </w:r>
              <w:proofErr w:type="spellEnd"/>
              <w:proofErr w:type="gramEnd"/>
              <w:r w:rsidR="00EE6CDA">
                <w:t xml:space="preserve"> </w:t>
              </w:r>
            </w:ins>
            <w:ins w:id="18" w:author="ilham.nur@office.ui.ac.id" w:date="2022-09-28T20:46:00Z">
              <w:r w:rsidR="00F33C32" w:rsidRPr="00F33C32">
                <w:rPr>
                  <w:rPrChange w:id="19" w:author="ilham.nur@office.ui.ac.id" w:date="2022-09-28T20:46:00Z">
                    <w:rPr>
                      <w:b/>
                      <w:bCs/>
                    </w:rPr>
                  </w:rPrChange>
                </w:rPr>
                <w:fldChar w:fldCharType="end"/>
              </w:r>
            </w:ins>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20" w:name="_Toc109761605"/>
      <w:bookmarkStart w:id="21" w:name="_Toc117715713"/>
      <w:r>
        <w:lastRenderedPageBreak/>
        <w:t>UCAPAN TERIMA KASIH</w:t>
      </w:r>
      <w:bookmarkEnd w:id="20"/>
      <w:bookmarkEnd w:id="21"/>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40F056F8" w:rsidR="003C1E7E" w:rsidRDefault="003C1E7E" w:rsidP="003674D1">
      <w:pPr>
        <w:pStyle w:val="ListParagraph"/>
        <w:numPr>
          <w:ilvl w:val="0"/>
          <w:numId w:val="1"/>
        </w:numPr>
        <w:spacing w:line="360" w:lineRule="auto"/>
      </w:pPr>
      <w:r>
        <w:t xml:space="preserve">Bapak </w:t>
      </w:r>
      <w:r w:rsidR="00C638C2">
        <w:fldChar w:fldCharType="begin"/>
      </w:r>
      <w:r w:rsidR="00C638C2">
        <w:instrText xml:space="preserve"> DOCPROPERTY  "Pembimbing I"  \* MERGEFORMAT </w:instrText>
      </w:r>
      <w:r w:rsidR="00C638C2">
        <w:fldChar w:fldCharType="separate"/>
      </w:r>
      <w:r w:rsidR="00EE6CDA">
        <w:t xml:space="preserve">Prof. Dr. Ir. M. </w:t>
      </w:r>
      <w:proofErr w:type="spellStart"/>
      <w:r w:rsidR="00EE6CDA">
        <w:t>Dachyar</w:t>
      </w:r>
      <w:proofErr w:type="spellEnd"/>
      <w:r w:rsidR="00EE6CDA">
        <w:t xml:space="preserve">, </w:t>
      </w:r>
      <w:proofErr w:type="spellStart"/>
      <w:proofErr w:type="gramStart"/>
      <w:r w:rsidR="00EE6CDA">
        <w:t>M.Sc</w:t>
      </w:r>
      <w:proofErr w:type="spellEnd"/>
      <w:proofErr w:type="gramEnd"/>
      <w:r w:rsidR="00EE6CDA">
        <w:t xml:space="preserve"> </w:t>
      </w:r>
      <w:r w:rsidR="00C638C2">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D2B578C"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w:t>
      </w:r>
      <w:del w:id="22" w:author="ilham.nur@office.ui.ac.id" w:date="2022-10-23T14:46:00Z">
        <w:r w:rsidDel="004C6077">
          <w:delText>bisa</w:delText>
        </w:r>
      </w:del>
      <w:proofErr w:type="spellStart"/>
      <w:ins w:id="23" w:author="ilham.nur@office.ui.ac.id" w:date="2022-10-23T14:46:00Z">
        <w:r w:rsidR="004C6077">
          <w:t>dapat</w:t>
        </w:r>
      </w:ins>
      <w:proofErr w:type="spellEnd"/>
      <w:r>
        <w:t xml:space="preserve">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7CCECFB7" w:rsidR="005435BE" w:rsidRDefault="00EE6CDA" w:rsidP="00FB1B05">
      <w:pPr>
        <w:spacing w:line="360" w:lineRule="auto"/>
        <w:jc w:val="right"/>
      </w:pPr>
      <w:r>
        <w:fldChar w:fldCharType="begin"/>
      </w:r>
      <w:r>
        <w:instrText xml:space="preserve"> DOCPROPERTY  Lokasi  \* MERGEFORMAT </w:instrText>
      </w:r>
      <w:r>
        <w:fldChar w:fldCharType="separate"/>
      </w:r>
      <w:proofErr w:type="spellStart"/>
      <w:r>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24" w:name="_Toc109761606"/>
            <w:bookmarkStart w:id="25" w:name="_Toc117715714"/>
            <w:r>
              <w:lastRenderedPageBreak/>
              <w:t xml:space="preserve">HALAMAN PERNYATAAN </w:t>
            </w:r>
            <w:r w:rsidR="00691E5A">
              <w:t>PERSETUJUAN PUBLIKASI</w:t>
            </w:r>
            <w:bookmarkStart w:id="26" w:name="_Toc109761607"/>
            <w:bookmarkEnd w:id="24"/>
            <w:r w:rsidR="005E2D64">
              <w:t xml:space="preserve"> </w:t>
            </w:r>
            <w:r w:rsidR="005E2D64">
              <w:br/>
            </w:r>
            <w:r w:rsidR="00691E5A">
              <w:t>TUGAS AKHIR UNTUK KEPENTINGAN AKADEMIS</w:t>
            </w:r>
            <w:bookmarkEnd w:id="26"/>
            <w:bookmarkEnd w:id="25"/>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1557223D" w:rsidR="00BC228A" w:rsidRDefault="00E53F7E" w:rsidP="008D11C2">
            <w:r>
              <w:fldChar w:fldCharType="begin"/>
            </w:r>
            <w:r>
              <w:instrText xml:space="preserve"> DOCPROPERTY  Nama  \* MERGEFORMAT </w:instrText>
            </w:r>
            <w:r>
              <w:fldChar w:fldCharType="separate"/>
            </w:r>
            <w:r w:rsidR="00EE6CDA">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279B3CAF" w:rsidR="001C0448" w:rsidRDefault="00E53F7E" w:rsidP="001C0448">
            <w:r>
              <w:fldChar w:fldCharType="begin"/>
            </w:r>
            <w:r>
              <w:instrText xml:space="preserve"> DOCPROPERTY  NPM  \* MERGEFORMAT </w:instrText>
            </w:r>
            <w:r>
              <w:fldChar w:fldCharType="separate"/>
            </w:r>
            <w:r w:rsidR="00EE6CDA">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3C09E5CB" w:rsidR="001C0448" w:rsidRDefault="00EE6CDA" w:rsidP="001C044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1C12498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ins w:id="27" w:author="ilham.nur@office.ui.ac.id" w:date="2022-10-26T22:28:00Z">
        <w:r w:rsidR="00EE6CDA">
          <w:rPr>
            <w:b/>
            <w:bCs/>
          </w:rPr>
          <w:t>DESAIN SISTEM INFORMASI MANAJEMEN PROYEK UNTUK MENGOPTIMASI ALOKASI PEKERJAAN DAN SUMBER DAYA PADA PERUSAHAAN TEKNOLOGI INFORMASI</w:t>
        </w:r>
      </w:ins>
      <w:del w:id="28" w:author="ilham.nur@office.ui.ac.id" w:date="2022-10-26T22:25:00Z">
        <w:r w:rsidR="00F73ACB" w:rsidDel="00F73ACB">
          <w:rPr>
            <w:b/>
            <w:bCs/>
          </w:rPr>
          <w:delText>DESAIN SISTEM INFORMASI MANAJEMEN PROYEK UNTUK MENGOPTIMASI ALOKASI PEKERJAAN DAN SUMBER DAYA</w:delText>
        </w:r>
      </w:del>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29" w:name="_Toc109761608"/>
      <w:bookmarkStart w:id="30" w:name="_Toc117715715"/>
      <w:r>
        <w:lastRenderedPageBreak/>
        <w:t>ABSTRAK</w:t>
      </w:r>
      <w:bookmarkEnd w:id="29"/>
      <w:bookmarkEnd w:id="3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73932824" w:rsidR="00C60510" w:rsidRDefault="00E53F7E" w:rsidP="0090373E">
            <w:r>
              <w:fldChar w:fldCharType="begin"/>
            </w:r>
            <w:r>
              <w:instrText xml:space="preserve"> DOCPROPERTY  Nama  \* MERGEFORMAT </w:instrText>
            </w:r>
            <w:r>
              <w:fldChar w:fldCharType="separate"/>
            </w:r>
            <w:r w:rsidR="00EE6CDA">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65444702" w:rsidR="00C60510" w:rsidRDefault="00EE6CDA" w:rsidP="00C60510">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47CA8B61" w:rsidR="00C60510" w:rsidRDefault="00EE6CDA" w:rsidP="00C60510">
            <w:r>
              <w:fldChar w:fldCharType="begin"/>
            </w:r>
            <w:r>
              <w:instrText xml:space="preserve"> DOCPROPERTY  "Judul Normal"  \* MERGEFORMAT </w:instrText>
            </w:r>
            <w:r>
              <w:fldChar w:fldCharType="separate"/>
            </w:r>
            <w:ins w:id="31" w:author="ilham.nur@office.ui.ac.id" w:date="2022-10-26T22:28:00Z">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pada Perusahaan </w:t>
              </w:r>
              <w:proofErr w:type="spellStart"/>
              <w:r>
                <w:t>Teknologi</w:t>
              </w:r>
              <w:proofErr w:type="spellEnd"/>
              <w:r>
                <w:t xml:space="preserve"> </w:t>
              </w:r>
              <w:proofErr w:type="spellStart"/>
              <w:r>
                <w:t>Informasi</w:t>
              </w:r>
            </w:ins>
            <w:proofErr w:type="spellEnd"/>
            <w:del w:id="32" w:author="ilham.nur@office.ui.ac.id" w:date="2022-10-26T22:25:00Z">
              <w:r w:rsidR="00F73ACB" w:rsidDel="00F73ACB">
                <w:delText>Desain Sistem Informasi Manajemen Proyek Untuk Mengoptimasi Alokasi Pekerjaan dan Sumber Daya</w:delText>
              </w:r>
            </w:del>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22941155" w:rsidR="00C60510" w:rsidRDefault="00EE6CDA" w:rsidP="00C60510">
            <w:r>
              <w:fldChar w:fldCharType="begin"/>
            </w:r>
            <w:r>
              <w:instrText xml:space="preserve"> DOCPROPERTY  "Pembimbing I"  \* MERGEFORMAT </w:instrText>
            </w:r>
            <w:r>
              <w:fldChar w:fldCharType="separate"/>
            </w:r>
            <w:r>
              <w:t xml:space="preserve">Prof. Dr. Ir. M. </w:t>
            </w:r>
            <w:proofErr w:type="spellStart"/>
            <w:r>
              <w:t>Dachyar</w:t>
            </w:r>
            <w:proofErr w:type="spellEnd"/>
            <w:r>
              <w:t xml:space="preserve">, </w:t>
            </w:r>
            <w:proofErr w:type="spellStart"/>
            <w:proofErr w:type="gramStart"/>
            <w:r>
              <w:t>M.Sc</w:t>
            </w:r>
            <w:proofErr w:type="spellEnd"/>
            <w:proofErr w:type="gramEnd"/>
            <w:r>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33" w:name="_Toc109761609"/>
      <w:bookmarkStart w:id="34" w:name="_Toc117715716"/>
      <w:r>
        <w:lastRenderedPageBreak/>
        <w:t>ABSTRACT</w:t>
      </w:r>
      <w:bookmarkEnd w:id="33"/>
      <w:bookmarkEnd w:id="34"/>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63E84E23" w:rsidR="00683B2D" w:rsidRDefault="00E53F7E" w:rsidP="00810171">
            <w:r>
              <w:fldChar w:fldCharType="begin"/>
            </w:r>
            <w:r>
              <w:instrText xml:space="preserve"> DOCPROPERTY  Nama  \* MERGEFORMAT </w:instrText>
            </w:r>
            <w:r>
              <w:fldChar w:fldCharType="separate"/>
            </w:r>
            <w:r w:rsidR="00EE6CDA">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47E0B0FF" w:rsidR="00683B2D" w:rsidRDefault="00E53F7E" w:rsidP="00810171">
            <w:r>
              <w:fldChar w:fldCharType="begin"/>
            </w:r>
            <w:r>
              <w:instrText xml:space="preserve"> DOCPROPERTY  "Program Studi_en"  \* MERGEFORMAT </w:instrText>
            </w:r>
            <w:r>
              <w:fldChar w:fldCharType="separate"/>
            </w:r>
            <w:r w:rsidR="00EE6CDA">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11F2FAC9" w:rsidR="00683B2D" w:rsidRDefault="00E53F7E" w:rsidP="00810171">
            <w:r>
              <w:fldChar w:fldCharType="begin"/>
            </w:r>
            <w:r>
              <w:instrText xml:space="preserve"> DOCPROPERTY  "Judul Normal_en"  \* MERGEFORMAT </w:instrText>
            </w:r>
            <w:r>
              <w:fldChar w:fldCharType="separate"/>
            </w:r>
            <w:ins w:id="35" w:author="ilham.nur@office.ui.ac.id" w:date="2022-10-26T22:28:00Z">
              <w:r w:rsidR="00EE6CDA">
                <w:t xml:space="preserve">Project Management Information System Design </w:t>
              </w:r>
              <w:proofErr w:type="gramStart"/>
              <w:r w:rsidR="00EE6CDA">
                <w:t>To</w:t>
              </w:r>
              <w:proofErr w:type="gramEnd"/>
              <w:r w:rsidR="00EE6CDA">
                <w:t xml:space="preserve"> Optimize Work and Resource Allocation in Information Technology Enterprise</w:t>
              </w:r>
            </w:ins>
            <w:del w:id="36" w:author="ilham.nur@office.ui.ac.id" w:date="2022-10-26T22:28:00Z">
              <w:r w:rsidR="00F73ACB" w:rsidDel="00EE6CDA">
                <w:delText>Project Management Information System Design To Optimize Work and Resource Allocation</w:delText>
              </w:r>
            </w:del>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55188EF9" w:rsidR="00683B2D" w:rsidRDefault="00EE6CDA" w:rsidP="00810171">
            <w:r>
              <w:fldChar w:fldCharType="begin"/>
            </w:r>
            <w:r>
              <w:instrText xml:space="preserve"> DOCPROPERTY  "Pembimbing I"  \* MERGEFORMAT </w:instrText>
            </w:r>
            <w:r>
              <w:fldChar w:fldCharType="separate"/>
            </w:r>
            <w:r>
              <w:t xml:space="preserve">Prof. Dr. Ir. M. </w:t>
            </w:r>
            <w:proofErr w:type="spellStart"/>
            <w:r>
              <w:t>Dachyar</w:t>
            </w:r>
            <w:proofErr w:type="spellEnd"/>
            <w:r>
              <w:t xml:space="preserve">, </w:t>
            </w:r>
            <w:proofErr w:type="spellStart"/>
            <w:proofErr w:type="gramStart"/>
            <w:r>
              <w:t>M.Sc</w:t>
            </w:r>
            <w:proofErr w:type="spellEnd"/>
            <w:proofErr w:type="gramEnd"/>
            <w:r>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37" w:name="_Toc109761610"/>
      <w:bookmarkStart w:id="38" w:name="_Toc117715717"/>
      <w:r>
        <w:lastRenderedPageBreak/>
        <w:t>DAFTAR ISI</w:t>
      </w:r>
      <w:bookmarkEnd w:id="37"/>
      <w:bookmarkEnd w:id="38"/>
    </w:p>
    <w:p w14:paraId="6CD2789D" w14:textId="77777777" w:rsidR="00E01F98" w:rsidRPr="00E01F98" w:rsidRDefault="00E01F98" w:rsidP="00E01F98"/>
    <w:p w14:paraId="0712A828" w14:textId="6A270285" w:rsidR="00EE6CDA" w:rsidRDefault="00E01F98">
      <w:pPr>
        <w:pStyle w:val="TOC1"/>
        <w:tabs>
          <w:tab w:val="right" w:leader="dot" w:pos="8494"/>
        </w:tabs>
        <w:rPr>
          <w:ins w:id="39" w:author="ilham.nur@office.ui.ac.id" w:date="2022-10-26T22:28:00Z"/>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ins w:id="40" w:author="ilham.nur@office.ui.ac.id" w:date="2022-10-26T22:28:00Z">
        <w:r w:rsidR="00EE6CDA" w:rsidRPr="003C4A29">
          <w:rPr>
            <w:rStyle w:val="Hyperlink"/>
            <w:noProof/>
          </w:rPr>
          <w:fldChar w:fldCharType="begin"/>
        </w:r>
        <w:r w:rsidR="00EE6CDA" w:rsidRPr="003C4A29">
          <w:rPr>
            <w:rStyle w:val="Hyperlink"/>
            <w:noProof/>
          </w:rPr>
          <w:instrText xml:space="preserve"> </w:instrText>
        </w:r>
        <w:r w:rsidR="00EE6CDA">
          <w:rPr>
            <w:noProof/>
          </w:rPr>
          <w:instrText>HYPERLINK \l "_Toc117715710"</w:instrText>
        </w:r>
        <w:r w:rsidR="00EE6CDA" w:rsidRPr="003C4A29">
          <w:rPr>
            <w:rStyle w:val="Hyperlink"/>
            <w:noProof/>
          </w:rPr>
          <w:instrText xml:space="preserve"> </w:instrText>
        </w:r>
        <w:r w:rsidR="00EE6CDA" w:rsidRPr="003C4A29">
          <w:rPr>
            <w:rStyle w:val="Hyperlink"/>
            <w:noProof/>
          </w:rPr>
        </w:r>
        <w:r w:rsidR="00EE6CDA" w:rsidRPr="003C4A29">
          <w:rPr>
            <w:rStyle w:val="Hyperlink"/>
            <w:noProof/>
          </w:rPr>
          <w:fldChar w:fldCharType="separate"/>
        </w:r>
        <w:r w:rsidR="00EE6CDA" w:rsidRPr="003C4A29">
          <w:rPr>
            <w:rStyle w:val="Hyperlink"/>
            <w:noProof/>
          </w:rPr>
          <w:t>HALAMAN JUDUL</w:t>
        </w:r>
        <w:r w:rsidR="00EE6CDA">
          <w:rPr>
            <w:noProof/>
            <w:webHidden/>
          </w:rPr>
          <w:tab/>
        </w:r>
        <w:r w:rsidR="00EE6CDA">
          <w:rPr>
            <w:noProof/>
            <w:webHidden/>
          </w:rPr>
          <w:fldChar w:fldCharType="begin"/>
        </w:r>
        <w:r w:rsidR="00EE6CDA">
          <w:rPr>
            <w:noProof/>
            <w:webHidden/>
          </w:rPr>
          <w:instrText xml:space="preserve"> PAGEREF _Toc117715710 \h </w:instrText>
        </w:r>
      </w:ins>
      <w:r w:rsidR="00EE6CDA">
        <w:rPr>
          <w:noProof/>
          <w:webHidden/>
        </w:rPr>
      </w:r>
      <w:r w:rsidR="00EE6CDA">
        <w:rPr>
          <w:noProof/>
          <w:webHidden/>
        </w:rPr>
        <w:fldChar w:fldCharType="separate"/>
      </w:r>
      <w:ins w:id="41" w:author="ilham.nur@office.ui.ac.id" w:date="2022-10-26T22:28:00Z">
        <w:r w:rsidR="00EE6CDA">
          <w:rPr>
            <w:noProof/>
            <w:webHidden/>
          </w:rPr>
          <w:t>i</w:t>
        </w:r>
        <w:r w:rsidR="00EE6CDA">
          <w:rPr>
            <w:noProof/>
            <w:webHidden/>
          </w:rPr>
          <w:fldChar w:fldCharType="end"/>
        </w:r>
        <w:r w:rsidR="00EE6CDA" w:rsidRPr="003C4A29">
          <w:rPr>
            <w:rStyle w:val="Hyperlink"/>
            <w:noProof/>
          </w:rPr>
          <w:fldChar w:fldCharType="end"/>
        </w:r>
      </w:ins>
    </w:p>
    <w:p w14:paraId="71C9B55C" w14:textId="75C67DFF" w:rsidR="00EE6CDA" w:rsidRDefault="00EE6CDA">
      <w:pPr>
        <w:pStyle w:val="TOC1"/>
        <w:tabs>
          <w:tab w:val="right" w:leader="dot" w:pos="8494"/>
        </w:tabs>
        <w:rPr>
          <w:ins w:id="42" w:author="ilham.nur@office.ui.ac.id" w:date="2022-10-26T22:28:00Z"/>
          <w:rFonts w:asciiTheme="minorHAnsi" w:hAnsiTheme="minorHAnsi" w:cstheme="minorBidi"/>
          <w:b w:val="0"/>
          <w:noProof/>
          <w:sz w:val="22"/>
        </w:rPr>
      </w:pPr>
      <w:ins w:id="43"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1"</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HALAMAN PERNYATAAN ORISINALITAS</w:t>
        </w:r>
        <w:r>
          <w:rPr>
            <w:noProof/>
            <w:webHidden/>
          </w:rPr>
          <w:tab/>
        </w:r>
        <w:r>
          <w:rPr>
            <w:noProof/>
            <w:webHidden/>
          </w:rPr>
          <w:fldChar w:fldCharType="begin"/>
        </w:r>
        <w:r>
          <w:rPr>
            <w:noProof/>
            <w:webHidden/>
          </w:rPr>
          <w:instrText xml:space="preserve"> PAGEREF _Toc117715711 \h </w:instrText>
        </w:r>
      </w:ins>
      <w:r>
        <w:rPr>
          <w:noProof/>
          <w:webHidden/>
        </w:rPr>
      </w:r>
      <w:r>
        <w:rPr>
          <w:noProof/>
          <w:webHidden/>
        </w:rPr>
        <w:fldChar w:fldCharType="separate"/>
      </w:r>
      <w:ins w:id="44" w:author="ilham.nur@office.ui.ac.id" w:date="2022-10-26T22:28:00Z">
        <w:r>
          <w:rPr>
            <w:noProof/>
            <w:webHidden/>
          </w:rPr>
          <w:t>ii</w:t>
        </w:r>
        <w:r>
          <w:rPr>
            <w:noProof/>
            <w:webHidden/>
          </w:rPr>
          <w:fldChar w:fldCharType="end"/>
        </w:r>
        <w:r w:rsidRPr="003C4A29">
          <w:rPr>
            <w:rStyle w:val="Hyperlink"/>
            <w:noProof/>
          </w:rPr>
          <w:fldChar w:fldCharType="end"/>
        </w:r>
      </w:ins>
    </w:p>
    <w:p w14:paraId="623F786A" w14:textId="382D2F84" w:rsidR="00EE6CDA" w:rsidRDefault="00EE6CDA">
      <w:pPr>
        <w:pStyle w:val="TOC1"/>
        <w:tabs>
          <w:tab w:val="right" w:leader="dot" w:pos="8494"/>
        </w:tabs>
        <w:rPr>
          <w:ins w:id="45" w:author="ilham.nur@office.ui.ac.id" w:date="2022-10-26T22:28:00Z"/>
          <w:rFonts w:asciiTheme="minorHAnsi" w:hAnsiTheme="minorHAnsi" w:cstheme="minorBidi"/>
          <w:b w:val="0"/>
          <w:noProof/>
          <w:sz w:val="22"/>
        </w:rPr>
      </w:pPr>
      <w:ins w:id="46"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2"</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HALAMAN PENGESAHAN</w:t>
        </w:r>
        <w:r>
          <w:rPr>
            <w:noProof/>
            <w:webHidden/>
          </w:rPr>
          <w:tab/>
        </w:r>
        <w:r>
          <w:rPr>
            <w:noProof/>
            <w:webHidden/>
          </w:rPr>
          <w:fldChar w:fldCharType="begin"/>
        </w:r>
        <w:r>
          <w:rPr>
            <w:noProof/>
            <w:webHidden/>
          </w:rPr>
          <w:instrText xml:space="preserve"> PAGEREF _Toc117715712 \h </w:instrText>
        </w:r>
      </w:ins>
      <w:r>
        <w:rPr>
          <w:noProof/>
          <w:webHidden/>
        </w:rPr>
      </w:r>
      <w:r>
        <w:rPr>
          <w:noProof/>
          <w:webHidden/>
        </w:rPr>
        <w:fldChar w:fldCharType="separate"/>
      </w:r>
      <w:ins w:id="47" w:author="ilham.nur@office.ui.ac.id" w:date="2022-10-26T22:28:00Z">
        <w:r>
          <w:rPr>
            <w:noProof/>
            <w:webHidden/>
          </w:rPr>
          <w:t>iii</w:t>
        </w:r>
        <w:r>
          <w:rPr>
            <w:noProof/>
            <w:webHidden/>
          </w:rPr>
          <w:fldChar w:fldCharType="end"/>
        </w:r>
        <w:r w:rsidRPr="003C4A29">
          <w:rPr>
            <w:rStyle w:val="Hyperlink"/>
            <w:noProof/>
          </w:rPr>
          <w:fldChar w:fldCharType="end"/>
        </w:r>
      </w:ins>
    </w:p>
    <w:p w14:paraId="37FB6D39" w14:textId="64DF84FA" w:rsidR="00EE6CDA" w:rsidRDefault="00EE6CDA">
      <w:pPr>
        <w:pStyle w:val="TOC1"/>
        <w:tabs>
          <w:tab w:val="right" w:leader="dot" w:pos="8494"/>
        </w:tabs>
        <w:rPr>
          <w:ins w:id="48" w:author="ilham.nur@office.ui.ac.id" w:date="2022-10-26T22:28:00Z"/>
          <w:rFonts w:asciiTheme="minorHAnsi" w:hAnsiTheme="minorHAnsi" w:cstheme="minorBidi"/>
          <w:b w:val="0"/>
          <w:noProof/>
          <w:sz w:val="22"/>
        </w:rPr>
      </w:pPr>
      <w:ins w:id="49"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3"</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UCAPAN TERIMA KASIH</w:t>
        </w:r>
        <w:r>
          <w:rPr>
            <w:noProof/>
            <w:webHidden/>
          </w:rPr>
          <w:tab/>
        </w:r>
        <w:r>
          <w:rPr>
            <w:noProof/>
            <w:webHidden/>
          </w:rPr>
          <w:fldChar w:fldCharType="begin"/>
        </w:r>
        <w:r>
          <w:rPr>
            <w:noProof/>
            <w:webHidden/>
          </w:rPr>
          <w:instrText xml:space="preserve"> PAGEREF _Toc117715713 \h </w:instrText>
        </w:r>
      </w:ins>
      <w:r>
        <w:rPr>
          <w:noProof/>
          <w:webHidden/>
        </w:rPr>
      </w:r>
      <w:r>
        <w:rPr>
          <w:noProof/>
          <w:webHidden/>
        </w:rPr>
        <w:fldChar w:fldCharType="separate"/>
      </w:r>
      <w:ins w:id="50" w:author="ilham.nur@office.ui.ac.id" w:date="2022-10-26T22:28:00Z">
        <w:r>
          <w:rPr>
            <w:noProof/>
            <w:webHidden/>
          </w:rPr>
          <w:t>iv</w:t>
        </w:r>
        <w:r>
          <w:rPr>
            <w:noProof/>
            <w:webHidden/>
          </w:rPr>
          <w:fldChar w:fldCharType="end"/>
        </w:r>
        <w:r w:rsidRPr="003C4A29">
          <w:rPr>
            <w:rStyle w:val="Hyperlink"/>
            <w:noProof/>
          </w:rPr>
          <w:fldChar w:fldCharType="end"/>
        </w:r>
      </w:ins>
    </w:p>
    <w:p w14:paraId="439A0111" w14:textId="49054E7F" w:rsidR="00EE6CDA" w:rsidRDefault="00EE6CDA">
      <w:pPr>
        <w:pStyle w:val="TOC1"/>
        <w:tabs>
          <w:tab w:val="right" w:leader="dot" w:pos="8494"/>
        </w:tabs>
        <w:rPr>
          <w:ins w:id="51" w:author="ilham.nur@office.ui.ac.id" w:date="2022-10-26T22:28:00Z"/>
          <w:rFonts w:asciiTheme="minorHAnsi" w:hAnsiTheme="minorHAnsi" w:cstheme="minorBidi"/>
          <w:b w:val="0"/>
          <w:noProof/>
          <w:sz w:val="22"/>
        </w:rPr>
      </w:pPr>
      <w:ins w:id="52"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4"</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7715714 \h </w:instrText>
        </w:r>
      </w:ins>
      <w:r>
        <w:rPr>
          <w:noProof/>
          <w:webHidden/>
        </w:rPr>
      </w:r>
      <w:r>
        <w:rPr>
          <w:noProof/>
          <w:webHidden/>
        </w:rPr>
        <w:fldChar w:fldCharType="separate"/>
      </w:r>
      <w:ins w:id="53" w:author="ilham.nur@office.ui.ac.id" w:date="2022-10-26T22:28:00Z">
        <w:r>
          <w:rPr>
            <w:noProof/>
            <w:webHidden/>
          </w:rPr>
          <w:t>v</w:t>
        </w:r>
        <w:r>
          <w:rPr>
            <w:noProof/>
            <w:webHidden/>
          </w:rPr>
          <w:fldChar w:fldCharType="end"/>
        </w:r>
        <w:r w:rsidRPr="003C4A29">
          <w:rPr>
            <w:rStyle w:val="Hyperlink"/>
            <w:noProof/>
          </w:rPr>
          <w:fldChar w:fldCharType="end"/>
        </w:r>
      </w:ins>
    </w:p>
    <w:p w14:paraId="0627CF75" w14:textId="58C7EC4F" w:rsidR="00EE6CDA" w:rsidRDefault="00EE6CDA">
      <w:pPr>
        <w:pStyle w:val="TOC1"/>
        <w:tabs>
          <w:tab w:val="right" w:leader="dot" w:pos="8494"/>
        </w:tabs>
        <w:rPr>
          <w:ins w:id="54" w:author="ilham.nur@office.ui.ac.id" w:date="2022-10-26T22:28:00Z"/>
          <w:rFonts w:asciiTheme="minorHAnsi" w:hAnsiTheme="minorHAnsi" w:cstheme="minorBidi"/>
          <w:b w:val="0"/>
          <w:noProof/>
          <w:sz w:val="22"/>
        </w:rPr>
      </w:pPr>
      <w:ins w:id="55"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5"</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ABSTRAK</w:t>
        </w:r>
        <w:r>
          <w:rPr>
            <w:noProof/>
            <w:webHidden/>
          </w:rPr>
          <w:tab/>
        </w:r>
        <w:r>
          <w:rPr>
            <w:noProof/>
            <w:webHidden/>
          </w:rPr>
          <w:fldChar w:fldCharType="begin"/>
        </w:r>
        <w:r>
          <w:rPr>
            <w:noProof/>
            <w:webHidden/>
          </w:rPr>
          <w:instrText xml:space="preserve"> PAGEREF _Toc117715715 \h </w:instrText>
        </w:r>
      </w:ins>
      <w:r>
        <w:rPr>
          <w:noProof/>
          <w:webHidden/>
        </w:rPr>
      </w:r>
      <w:r>
        <w:rPr>
          <w:noProof/>
          <w:webHidden/>
        </w:rPr>
        <w:fldChar w:fldCharType="separate"/>
      </w:r>
      <w:ins w:id="56" w:author="ilham.nur@office.ui.ac.id" w:date="2022-10-26T22:28:00Z">
        <w:r>
          <w:rPr>
            <w:noProof/>
            <w:webHidden/>
          </w:rPr>
          <w:t>vi</w:t>
        </w:r>
        <w:r>
          <w:rPr>
            <w:noProof/>
            <w:webHidden/>
          </w:rPr>
          <w:fldChar w:fldCharType="end"/>
        </w:r>
        <w:r w:rsidRPr="003C4A29">
          <w:rPr>
            <w:rStyle w:val="Hyperlink"/>
            <w:noProof/>
          </w:rPr>
          <w:fldChar w:fldCharType="end"/>
        </w:r>
      </w:ins>
    </w:p>
    <w:p w14:paraId="404E6CA8" w14:textId="180374EA" w:rsidR="00EE6CDA" w:rsidRDefault="00EE6CDA">
      <w:pPr>
        <w:pStyle w:val="TOC1"/>
        <w:tabs>
          <w:tab w:val="right" w:leader="dot" w:pos="8494"/>
        </w:tabs>
        <w:rPr>
          <w:ins w:id="57" w:author="ilham.nur@office.ui.ac.id" w:date="2022-10-26T22:28:00Z"/>
          <w:rFonts w:asciiTheme="minorHAnsi" w:hAnsiTheme="minorHAnsi" w:cstheme="minorBidi"/>
          <w:b w:val="0"/>
          <w:noProof/>
          <w:sz w:val="22"/>
        </w:rPr>
      </w:pPr>
      <w:ins w:id="58"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6"</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ABSTRACT</w:t>
        </w:r>
        <w:r>
          <w:rPr>
            <w:noProof/>
            <w:webHidden/>
          </w:rPr>
          <w:tab/>
        </w:r>
        <w:r>
          <w:rPr>
            <w:noProof/>
            <w:webHidden/>
          </w:rPr>
          <w:fldChar w:fldCharType="begin"/>
        </w:r>
        <w:r>
          <w:rPr>
            <w:noProof/>
            <w:webHidden/>
          </w:rPr>
          <w:instrText xml:space="preserve"> PAGEREF _Toc117715716 \h </w:instrText>
        </w:r>
      </w:ins>
      <w:r>
        <w:rPr>
          <w:noProof/>
          <w:webHidden/>
        </w:rPr>
      </w:r>
      <w:r>
        <w:rPr>
          <w:noProof/>
          <w:webHidden/>
        </w:rPr>
        <w:fldChar w:fldCharType="separate"/>
      </w:r>
      <w:ins w:id="59" w:author="ilham.nur@office.ui.ac.id" w:date="2022-10-26T22:28:00Z">
        <w:r>
          <w:rPr>
            <w:noProof/>
            <w:webHidden/>
          </w:rPr>
          <w:t>vii</w:t>
        </w:r>
        <w:r>
          <w:rPr>
            <w:noProof/>
            <w:webHidden/>
          </w:rPr>
          <w:fldChar w:fldCharType="end"/>
        </w:r>
        <w:r w:rsidRPr="003C4A29">
          <w:rPr>
            <w:rStyle w:val="Hyperlink"/>
            <w:noProof/>
          </w:rPr>
          <w:fldChar w:fldCharType="end"/>
        </w:r>
      </w:ins>
    </w:p>
    <w:p w14:paraId="1BAB48DE" w14:textId="5FD20566" w:rsidR="00EE6CDA" w:rsidRDefault="00EE6CDA">
      <w:pPr>
        <w:pStyle w:val="TOC1"/>
        <w:tabs>
          <w:tab w:val="right" w:leader="dot" w:pos="8494"/>
        </w:tabs>
        <w:rPr>
          <w:ins w:id="60" w:author="ilham.nur@office.ui.ac.id" w:date="2022-10-26T22:28:00Z"/>
          <w:rFonts w:asciiTheme="minorHAnsi" w:hAnsiTheme="minorHAnsi" w:cstheme="minorBidi"/>
          <w:b w:val="0"/>
          <w:noProof/>
          <w:sz w:val="22"/>
        </w:rPr>
      </w:pPr>
      <w:ins w:id="61"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7"</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DAFTAR ISI</w:t>
        </w:r>
        <w:r>
          <w:rPr>
            <w:noProof/>
            <w:webHidden/>
          </w:rPr>
          <w:tab/>
        </w:r>
        <w:r>
          <w:rPr>
            <w:noProof/>
            <w:webHidden/>
          </w:rPr>
          <w:fldChar w:fldCharType="begin"/>
        </w:r>
        <w:r>
          <w:rPr>
            <w:noProof/>
            <w:webHidden/>
          </w:rPr>
          <w:instrText xml:space="preserve"> PAGEREF _Toc117715717 \h </w:instrText>
        </w:r>
      </w:ins>
      <w:r>
        <w:rPr>
          <w:noProof/>
          <w:webHidden/>
        </w:rPr>
      </w:r>
      <w:r>
        <w:rPr>
          <w:noProof/>
          <w:webHidden/>
        </w:rPr>
        <w:fldChar w:fldCharType="separate"/>
      </w:r>
      <w:ins w:id="62" w:author="ilham.nur@office.ui.ac.id" w:date="2022-10-26T22:28:00Z">
        <w:r>
          <w:rPr>
            <w:noProof/>
            <w:webHidden/>
          </w:rPr>
          <w:t>viii</w:t>
        </w:r>
        <w:r>
          <w:rPr>
            <w:noProof/>
            <w:webHidden/>
          </w:rPr>
          <w:fldChar w:fldCharType="end"/>
        </w:r>
        <w:r w:rsidRPr="003C4A29">
          <w:rPr>
            <w:rStyle w:val="Hyperlink"/>
            <w:noProof/>
          </w:rPr>
          <w:fldChar w:fldCharType="end"/>
        </w:r>
      </w:ins>
    </w:p>
    <w:p w14:paraId="15172C57" w14:textId="053137E6" w:rsidR="00EE6CDA" w:rsidRDefault="00EE6CDA">
      <w:pPr>
        <w:pStyle w:val="TOC1"/>
        <w:tabs>
          <w:tab w:val="right" w:leader="dot" w:pos="8494"/>
        </w:tabs>
        <w:rPr>
          <w:ins w:id="63" w:author="ilham.nur@office.ui.ac.id" w:date="2022-10-26T22:28:00Z"/>
          <w:rFonts w:asciiTheme="minorHAnsi" w:hAnsiTheme="minorHAnsi" w:cstheme="minorBidi"/>
          <w:b w:val="0"/>
          <w:noProof/>
          <w:sz w:val="22"/>
        </w:rPr>
      </w:pPr>
      <w:ins w:id="64"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8"</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DAFTAR GAMBAR</w:t>
        </w:r>
        <w:r>
          <w:rPr>
            <w:noProof/>
            <w:webHidden/>
          </w:rPr>
          <w:tab/>
        </w:r>
        <w:r>
          <w:rPr>
            <w:noProof/>
            <w:webHidden/>
          </w:rPr>
          <w:fldChar w:fldCharType="begin"/>
        </w:r>
        <w:r>
          <w:rPr>
            <w:noProof/>
            <w:webHidden/>
          </w:rPr>
          <w:instrText xml:space="preserve"> PAGEREF _Toc117715718 \h </w:instrText>
        </w:r>
      </w:ins>
      <w:r>
        <w:rPr>
          <w:noProof/>
          <w:webHidden/>
        </w:rPr>
      </w:r>
      <w:r>
        <w:rPr>
          <w:noProof/>
          <w:webHidden/>
        </w:rPr>
        <w:fldChar w:fldCharType="separate"/>
      </w:r>
      <w:ins w:id="65" w:author="ilham.nur@office.ui.ac.id" w:date="2022-10-26T22:28:00Z">
        <w:r>
          <w:rPr>
            <w:noProof/>
            <w:webHidden/>
          </w:rPr>
          <w:t>x</w:t>
        </w:r>
        <w:r>
          <w:rPr>
            <w:noProof/>
            <w:webHidden/>
          </w:rPr>
          <w:fldChar w:fldCharType="end"/>
        </w:r>
        <w:r w:rsidRPr="003C4A29">
          <w:rPr>
            <w:rStyle w:val="Hyperlink"/>
            <w:noProof/>
          </w:rPr>
          <w:fldChar w:fldCharType="end"/>
        </w:r>
      </w:ins>
    </w:p>
    <w:p w14:paraId="350CC838" w14:textId="74F701F4" w:rsidR="00EE6CDA" w:rsidRDefault="00EE6CDA">
      <w:pPr>
        <w:pStyle w:val="TOC1"/>
        <w:tabs>
          <w:tab w:val="right" w:leader="dot" w:pos="8494"/>
        </w:tabs>
        <w:rPr>
          <w:ins w:id="66" w:author="ilham.nur@office.ui.ac.id" w:date="2022-10-26T22:28:00Z"/>
          <w:rFonts w:asciiTheme="minorHAnsi" w:hAnsiTheme="minorHAnsi" w:cstheme="minorBidi"/>
          <w:b w:val="0"/>
          <w:noProof/>
          <w:sz w:val="22"/>
        </w:rPr>
      </w:pPr>
      <w:ins w:id="67"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19"</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DAFTAR TABEL</w:t>
        </w:r>
        <w:r>
          <w:rPr>
            <w:noProof/>
            <w:webHidden/>
          </w:rPr>
          <w:tab/>
        </w:r>
        <w:r>
          <w:rPr>
            <w:noProof/>
            <w:webHidden/>
          </w:rPr>
          <w:fldChar w:fldCharType="begin"/>
        </w:r>
        <w:r>
          <w:rPr>
            <w:noProof/>
            <w:webHidden/>
          </w:rPr>
          <w:instrText xml:space="preserve"> PAGEREF _Toc117715719 \h </w:instrText>
        </w:r>
      </w:ins>
      <w:r>
        <w:rPr>
          <w:noProof/>
          <w:webHidden/>
        </w:rPr>
      </w:r>
      <w:r>
        <w:rPr>
          <w:noProof/>
          <w:webHidden/>
        </w:rPr>
        <w:fldChar w:fldCharType="separate"/>
      </w:r>
      <w:ins w:id="68" w:author="ilham.nur@office.ui.ac.id" w:date="2022-10-26T22:28:00Z">
        <w:r>
          <w:rPr>
            <w:noProof/>
            <w:webHidden/>
          </w:rPr>
          <w:t>xi</w:t>
        </w:r>
        <w:r>
          <w:rPr>
            <w:noProof/>
            <w:webHidden/>
          </w:rPr>
          <w:fldChar w:fldCharType="end"/>
        </w:r>
        <w:r w:rsidRPr="003C4A29">
          <w:rPr>
            <w:rStyle w:val="Hyperlink"/>
            <w:noProof/>
          </w:rPr>
          <w:fldChar w:fldCharType="end"/>
        </w:r>
      </w:ins>
    </w:p>
    <w:p w14:paraId="4669D22D" w14:textId="71B46211" w:rsidR="00EE6CDA" w:rsidRDefault="00EE6CDA">
      <w:pPr>
        <w:pStyle w:val="TOC1"/>
        <w:tabs>
          <w:tab w:val="left" w:pos="1100"/>
          <w:tab w:val="right" w:leader="dot" w:pos="8494"/>
        </w:tabs>
        <w:rPr>
          <w:ins w:id="69" w:author="ilham.nur@office.ui.ac.id" w:date="2022-10-26T22:28:00Z"/>
          <w:rFonts w:asciiTheme="minorHAnsi" w:hAnsiTheme="minorHAnsi" w:cstheme="minorBidi"/>
          <w:b w:val="0"/>
          <w:noProof/>
          <w:sz w:val="22"/>
        </w:rPr>
      </w:pPr>
      <w:ins w:id="70"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0"</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BAB 1</w:t>
        </w:r>
        <w:r>
          <w:rPr>
            <w:rFonts w:asciiTheme="minorHAnsi" w:hAnsiTheme="minorHAnsi" w:cstheme="minorBidi"/>
            <w:b w:val="0"/>
            <w:noProof/>
            <w:sz w:val="22"/>
          </w:rPr>
          <w:tab/>
        </w:r>
        <w:r w:rsidRPr="003C4A29">
          <w:rPr>
            <w:rStyle w:val="Hyperlink"/>
            <w:noProof/>
          </w:rPr>
          <w:t>PENDAHULUAN</w:t>
        </w:r>
        <w:r>
          <w:rPr>
            <w:noProof/>
            <w:webHidden/>
          </w:rPr>
          <w:tab/>
        </w:r>
        <w:r>
          <w:rPr>
            <w:noProof/>
            <w:webHidden/>
          </w:rPr>
          <w:fldChar w:fldCharType="begin"/>
        </w:r>
        <w:r>
          <w:rPr>
            <w:noProof/>
            <w:webHidden/>
          </w:rPr>
          <w:instrText xml:space="preserve"> PAGEREF _Toc117715720 \h </w:instrText>
        </w:r>
      </w:ins>
      <w:r>
        <w:rPr>
          <w:noProof/>
          <w:webHidden/>
        </w:rPr>
      </w:r>
      <w:r>
        <w:rPr>
          <w:noProof/>
          <w:webHidden/>
        </w:rPr>
        <w:fldChar w:fldCharType="separate"/>
      </w:r>
      <w:ins w:id="71" w:author="ilham.nur@office.ui.ac.id" w:date="2022-10-26T22:28:00Z">
        <w:r>
          <w:rPr>
            <w:noProof/>
            <w:webHidden/>
          </w:rPr>
          <w:t>1</w:t>
        </w:r>
        <w:r>
          <w:rPr>
            <w:noProof/>
            <w:webHidden/>
          </w:rPr>
          <w:fldChar w:fldCharType="end"/>
        </w:r>
        <w:r w:rsidRPr="003C4A29">
          <w:rPr>
            <w:rStyle w:val="Hyperlink"/>
            <w:noProof/>
          </w:rPr>
          <w:fldChar w:fldCharType="end"/>
        </w:r>
      </w:ins>
    </w:p>
    <w:p w14:paraId="64B0ED46" w14:textId="4092D167" w:rsidR="00EE6CDA" w:rsidRDefault="00EE6CDA">
      <w:pPr>
        <w:pStyle w:val="TOC2"/>
        <w:tabs>
          <w:tab w:val="left" w:pos="880"/>
          <w:tab w:val="right" w:leader="dot" w:pos="8494"/>
        </w:tabs>
        <w:rPr>
          <w:ins w:id="72" w:author="ilham.nur@office.ui.ac.id" w:date="2022-10-26T22:28:00Z"/>
          <w:rFonts w:asciiTheme="minorHAnsi" w:hAnsiTheme="minorHAnsi" w:cstheme="minorBidi"/>
          <w:noProof/>
          <w:sz w:val="22"/>
        </w:rPr>
      </w:pPr>
      <w:ins w:id="73"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1"</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1</w:t>
        </w:r>
        <w:r>
          <w:rPr>
            <w:rFonts w:asciiTheme="minorHAnsi" w:hAnsiTheme="minorHAnsi" w:cstheme="minorBidi"/>
            <w:noProof/>
            <w:sz w:val="22"/>
          </w:rPr>
          <w:tab/>
        </w:r>
        <w:r w:rsidRPr="003C4A29">
          <w:rPr>
            <w:rStyle w:val="Hyperlink"/>
            <w:noProof/>
          </w:rPr>
          <w:t>Latar Belakang</w:t>
        </w:r>
        <w:r>
          <w:rPr>
            <w:noProof/>
            <w:webHidden/>
          </w:rPr>
          <w:tab/>
        </w:r>
        <w:r>
          <w:rPr>
            <w:noProof/>
            <w:webHidden/>
          </w:rPr>
          <w:fldChar w:fldCharType="begin"/>
        </w:r>
        <w:r>
          <w:rPr>
            <w:noProof/>
            <w:webHidden/>
          </w:rPr>
          <w:instrText xml:space="preserve"> PAGEREF _Toc117715721 \h </w:instrText>
        </w:r>
      </w:ins>
      <w:r>
        <w:rPr>
          <w:noProof/>
          <w:webHidden/>
        </w:rPr>
      </w:r>
      <w:r>
        <w:rPr>
          <w:noProof/>
          <w:webHidden/>
        </w:rPr>
        <w:fldChar w:fldCharType="separate"/>
      </w:r>
      <w:ins w:id="74" w:author="ilham.nur@office.ui.ac.id" w:date="2022-10-26T22:28:00Z">
        <w:r>
          <w:rPr>
            <w:noProof/>
            <w:webHidden/>
          </w:rPr>
          <w:t>1</w:t>
        </w:r>
        <w:r>
          <w:rPr>
            <w:noProof/>
            <w:webHidden/>
          </w:rPr>
          <w:fldChar w:fldCharType="end"/>
        </w:r>
        <w:r w:rsidRPr="003C4A29">
          <w:rPr>
            <w:rStyle w:val="Hyperlink"/>
            <w:noProof/>
          </w:rPr>
          <w:fldChar w:fldCharType="end"/>
        </w:r>
      </w:ins>
    </w:p>
    <w:p w14:paraId="728B89F7" w14:textId="3249DB10" w:rsidR="00EE6CDA" w:rsidRDefault="00EE6CDA">
      <w:pPr>
        <w:pStyle w:val="TOC2"/>
        <w:tabs>
          <w:tab w:val="left" w:pos="880"/>
          <w:tab w:val="right" w:leader="dot" w:pos="8494"/>
        </w:tabs>
        <w:rPr>
          <w:ins w:id="75" w:author="ilham.nur@office.ui.ac.id" w:date="2022-10-26T22:28:00Z"/>
          <w:rFonts w:asciiTheme="minorHAnsi" w:hAnsiTheme="minorHAnsi" w:cstheme="minorBidi"/>
          <w:noProof/>
          <w:sz w:val="22"/>
        </w:rPr>
      </w:pPr>
      <w:ins w:id="76"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2"</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2</w:t>
        </w:r>
        <w:r>
          <w:rPr>
            <w:rFonts w:asciiTheme="minorHAnsi" w:hAnsiTheme="minorHAnsi" w:cstheme="minorBidi"/>
            <w:noProof/>
            <w:sz w:val="22"/>
          </w:rPr>
          <w:tab/>
        </w:r>
        <w:r w:rsidRPr="003C4A29">
          <w:rPr>
            <w:rStyle w:val="Hyperlink"/>
            <w:noProof/>
          </w:rPr>
          <w:t>Perumusan Masalah</w:t>
        </w:r>
        <w:r>
          <w:rPr>
            <w:noProof/>
            <w:webHidden/>
          </w:rPr>
          <w:tab/>
        </w:r>
        <w:r>
          <w:rPr>
            <w:noProof/>
            <w:webHidden/>
          </w:rPr>
          <w:fldChar w:fldCharType="begin"/>
        </w:r>
        <w:r>
          <w:rPr>
            <w:noProof/>
            <w:webHidden/>
          </w:rPr>
          <w:instrText xml:space="preserve"> PAGEREF _Toc117715722 \h </w:instrText>
        </w:r>
      </w:ins>
      <w:r>
        <w:rPr>
          <w:noProof/>
          <w:webHidden/>
        </w:rPr>
      </w:r>
      <w:r>
        <w:rPr>
          <w:noProof/>
          <w:webHidden/>
        </w:rPr>
        <w:fldChar w:fldCharType="separate"/>
      </w:r>
      <w:ins w:id="77" w:author="ilham.nur@office.ui.ac.id" w:date="2022-10-26T22:28:00Z">
        <w:r>
          <w:rPr>
            <w:noProof/>
            <w:webHidden/>
          </w:rPr>
          <w:t>6</w:t>
        </w:r>
        <w:r>
          <w:rPr>
            <w:noProof/>
            <w:webHidden/>
          </w:rPr>
          <w:fldChar w:fldCharType="end"/>
        </w:r>
        <w:r w:rsidRPr="003C4A29">
          <w:rPr>
            <w:rStyle w:val="Hyperlink"/>
            <w:noProof/>
          </w:rPr>
          <w:fldChar w:fldCharType="end"/>
        </w:r>
      </w:ins>
    </w:p>
    <w:p w14:paraId="6E38CC61" w14:textId="3BAE1CDF" w:rsidR="00EE6CDA" w:rsidRDefault="00EE6CDA">
      <w:pPr>
        <w:pStyle w:val="TOC2"/>
        <w:tabs>
          <w:tab w:val="left" w:pos="880"/>
          <w:tab w:val="right" w:leader="dot" w:pos="8494"/>
        </w:tabs>
        <w:rPr>
          <w:ins w:id="78" w:author="ilham.nur@office.ui.ac.id" w:date="2022-10-26T22:28:00Z"/>
          <w:rFonts w:asciiTheme="minorHAnsi" w:hAnsiTheme="minorHAnsi" w:cstheme="minorBidi"/>
          <w:noProof/>
          <w:sz w:val="22"/>
        </w:rPr>
      </w:pPr>
      <w:ins w:id="79"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4"</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3</w:t>
        </w:r>
        <w:r>
          <w:rPr>
            <w:rFonts w:asciiTheme="minorHAnsi" w:hAnsiTheme="minorHAnsi" w:cstheme="minorBidi"/>
            <w:noProof/>
            <w:sz w:val="22"/>
          </w:rPr>
          <w:tab/>
        </w:r>
        <w:r w:rsidRPr="003C4A29">
          <w:rPr>
            <w:rStyle w:val="Hyperlink"/>
            <w:noProof/>
          </w:rPr>
          <w:t>Penelitian Terdahulu</w:t>
        </w:r>
        <w:r>
          <w:rPr>
            <w:noProof/>
            <w:webHidden/>
          </w:rPr>
          <w:tab/>
        </w:r>
        <w:r>
          <w:rPr>
            <w:noProof/>
            <w:webHidden/>
          </w:rPr>
          <w:fldChar w:fldCharType="begin"/>
        </w:r>
        <w:r>
          <w:rPr>
            <w:noProof/>
            <w:webHidden/>
          </w:rPr>
          <w:instrText xml:space="preserve"> PAGEREF _Toc117715724 \h </w:instrText>
        </w:r>
      </w:ins>
      <w:r>
        <w:rPr>
          <w:noProof/>
          <w:webHidden/>
        </w:rPr>
      </w:r>
      <w:r>
        <w:rPr>
          <w:noProof/>
          <w:webHidden/>
        </w:rPr>
        <w:fldChar w:fldCharType="separate"/>
      </w:r>
      <w:ins w:id="80" w:author="ilham.nur@office.ui.ac.id" w:date="2022-10-26T22:28:00Z">
        <w:r>
          <w:rPr>
            <w:noProof/>
            <w:webHidden/>
          </w:rPr>
          <w:t>6</w:t>
        </w:r>
        <w:r>
          <w:rPr>
            <w:noProof/>
            <w:webHidden/>
          </w:rPr>
          <w:fldChar w:fldCharType="end"/>
        </w:r>
        <w:r w:rsidRPr="003C4A29">
          <w:rPr>
            <w:rStyle w:val="Hyperlink"/>
            <w:noProof/>
          </w:rPr>
          <w:fldChar w:fldCharType="end"/>
        </w:r>
      </w:ins>
    </w:p>
    <w:p w14:paraId="140584A0" w14:textId="3660D8D0" w:rsidR="00EE6CDA" w:rsidRDefault="00EE6CDA">
      <w:pPr>
        <w:pStyle w:val="TOC2"/>
        <w:tabs>
          <w:tab w:val="left" w:pos="880"/>
          <w:tab w:val="right" w:leader="dot" w:pos="8494"/>
        </w:tabs>
        <w:rPr>
          <w:ins w:id="81" w:author="ilham.nur@office.ui.ac.id" w:date="2022-10-26T22:28:00Z"/>
          <w:rFonts w:asciiTheme="minorHAnsi" w:hAnsiTheme="minorHAnsi" w:cstheme="minorBidi"/>
          <w:noProof/>
          <w:sz w:val="22"/>
        </w:rPr>
      </w:pPr>
      <w:ins w:id="82"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5"</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4</w:t>
        </w:r>
        <w:r>
          <w:rPr>
            <w:rFonts w:asciiTheme="minorHAnsi" w:hAnsiTheme="minorHAnsi" w:cstheme="minorBidi"/>
            <w:noProof/>
            <w:sz w:val="22"/>
          </w:rPr>
          <w:tab/>
        </w:r>
        <w:r w:rsidRPr="003C4A29">
          <w:rPr>
            <w:rStyle w:val="Hyperlink"/>
            <w:noProof/>
          </w:rPr>
          <w:t>Celah Penelitian dan Kebaruan Penelitian</w:t>
        </w:r>
        <w:r>
          <w:rPr>
            <w:noProof/>
            <w:webHidden/>
          </w:rPr>
          <w:tab/>
        </w:r>
        <w:r>
          <w:rPr>
            <w:noProof/>
            <w:webHidden/>
          </w:rPr>
          <w:fldChar w:fldCharType="begin"/>
        </w:r>
        <w:r>
          <w:rPr>
            <w:noProof/>
            <w:webHidden/>
          </w:rPr>
          <w:instrText xml:space="preserve"> PAGEREF _Toc117715725 \h </w:instrText>
        </w:r>
      </w:ins>
      <w:r>
        <w:rPr>
          <w:noProof/>
          <w:webHidden/>
        </w:rPr>
      </w:r>
      <w:r>
        <w:rPr>
          <w:noProof/>
          <w:webHidden/>
        </w:rPr>
        <w:fldChar w:fldCharType="separate"/>
      </w:r>
      <w:ins w:id="83" w:author="ilham.nur@office.ui.ac.id" w:date="2022-10-26T22:28:00Z">
        <w:r>
          <w:rPr>
            <w:noProof/>
            <w:webHidden/>
          </w:rPr>
          <w:t>15</w:t>
        </w:r>
        <w:r>
          <w:rPr>
            <w:noProof/>
            <w:webHidden/>
          </w:rPr>
          <w:fldChar w:fldCharType="end"/>
        </w:r>
        <w:r w:rsidRPr="003C4A29">
          <w:rPr>
            <w:rStyle w:val="Hyperlink"/>
            <w:noProof/>
          </w:rPr>
          <w:fldChar w:fldCharType="end"/>
        </w:r>
      </w:ins>
    </w:p>
    <w:p w14:paraId="32BDAA72" w14:textId="2460DB14" w:rsidR="00EE6CDA" w:rsidRDefault="00EE6CDA">
      <w:pPr>
        <w:pStyle w:val="TOC2"/>
        <w:tabs>
          <w:tab w:val="left" w:pos="880"/>
          <w:tab w:val="right" w:leader="dot" w:pos="8494"/>
        </w:tabs>
        <w:rPr>
          <w:ins w:id="84" w:author="ilham.nur@office.ui.ac.id" w:date="2022-10-26T22:28:00Z"/>
          <w:rFonts w:asciiTheme="minorHAnsi" w:hAnsiTheme="minorHAnsi" w:cstheme="minorBidi"/>
          <w:noProof/>
          <w:sz w:val="22"/>
        </w:rPr>
      </w:pPr>
      <w:ins w:id="85"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28"</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5</w:t>
        </w:r>
        <w:r>
          <w:rPr>
            <w:rFonts w:asciiTheme="minorHAnsi" w:hAnsiTheme="minorHAnsi" w:cstheme="minorBidi"/>
            <w:noProof/>
            <w:sz w:val="22"/>
          </w:rPr>
          <w:tab/>
        </w:r>
        <w:r w:rsidRPr="003C4A29">
          <w:rPr>
            <w:rStyle w:val="Hyperlink"/>
            <w:noProof/>
          </w:rPr>
          <w:t>Tujuan Penelitian</w:t>
        </w:r>
        <w:r>
          <w:rPr>
            <w:noProof/>
            <w:webHidden/>
          </w:rPr>
          <w:tab/>
        </w:r>
        <w:r>
          <w:rPr>
            <w:noProof/>
            <w:webHidden/>
          </w:rPr>
          <w:fldChar w:fldCharType="begin"/>
        </w:r>
        <w:r>
          <w:rPr>
            <w:noProof/>
            <w:webHidden/>
          </w:rPr>
          <w:instrText xml:space="preserve"> PAGEREF _Toc117715728 \h </w:instrText>
        </w:r>
      </w:ins>
      <w:r>
        <w:rPr>
          <w:noProof/>
          <w:webHidden/>
        </w:rPr>
      </w:r>
      <w:r>
        <w:rPr>
          <w:noProof/>
          <w:webHidden/>
        </w:rPr>
        <w:fldChar w:fldCharType="separate"/>
      </w:r>
      <w:ins w:id="86" w:author="ilham.nur@office.ui.ac.id" w:date="2022-10-26T22:28:00Z">
        <w:r>
          <w:rPr>
            <w:noProof/>
            <w:webHidden/>
          </w:rPr>
          <w:t>16</w:t>
        </w:r>
        <w:r>
          <w:rPr>
            <w:noProof/>
            <w:webHidden/>
          </w:rPr>
          <w:fldChar w:fldCharType="end"/>
        </w:r>
        <w:r w:rsidRPr="003C4A29">
          <w:rPr>
            <w:rStyle w:val="Hyperlink"/>
            <w:noProof/>
          </w:rPr>
          <w:fldChar w:fldCharType="end"/>
        </w:r>
      </w:ins>
    </w:p>
    <w:p w14:paraId="3140935C" w14:textId="363E68D4" w:rsidR="00EE6CDA" w:rsidRDefault="00EE6CDA">
      <w:pPr>
        <w:pStyle w:val="TOC2"/>
        <w:tabs>
          <w:tab w:val="left" w:pos="880"/>
          <w:tab w:val="right" w:leader="dot" w:pos="8494"/>
        </w:tabs>
        <w:rPr>
          <w:ins w:id="87" w:author="ilham.nur@office.ui.ac.id" w:date="2022-10-26T22:28:00Z"/>
          <w:rFonts w:asciiTheme="minorHAnsi" w:hAnsiTheme="minorHAnsi" w:cstheme="minorBidi"/>
          <w:noProof/>
          <w:sz w:val="22"/>
        </w:rPr>
      </w:pPr>
      <w:ins w:id="88"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0"</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6</w:t>
        </w:r>
        <w:r>
          <w:rPr>
            <w:rFonts w:asciiTheme="minorHAnsi" w:hAnsiTheme="minorHAnsi" w:cstheme="minorBidi"/>
            <w:noProof/>
            <w:sz w:val="22"/>
          </w:rPr>
          <w:tab/>
        </w:r>
        <w:r w:rsidRPr="003C4A29">
          <w:rPr>
            <w:rStyle w:val="Hyperlink"/>
            <w:noProof/>
          </w:rPr>
          <w:t>Manfaat Penelitian</w:t>
        </w:r>
        <w:r>
          <w:rPr>
            <w:noProof/>
            <w:webHidden/>
          </w:rPr>
          <w:tab/>
        </w:r>
        <w:r>
          <w:rPr>
            <w:noProof/>
            <w:webHidden/>
          </w:rPr>
          <w:fldChar w:fldCharType="begin"/>
        </w:r>
        <w:r>
          <w:rPr>
            <w:noProof/>
            <w:webHidden/>
          </w:rPr>
          <w:instrText xml:space="preserve"> PAGEREF _Toc117715730 \h </w:instrText>
        </w:r>
      </w:ins>
      <w:r>
        <w:rPr>
          <w:noProof/>
          <w:webHidden/>
        </w:rPr>
      </w:r>
      <w:r>
        <w:rPr>
          <w:noProof/>
          <w:webHidden/>
        </w:rPr>
        <w:fldChar w:fldCharType="separate"/>
      </w:r>
      <w:ins w:id="89" w:author="ilham.nur@office.ui.ac.id" w:date="2022-10-26T22:28:00Z">
        <w:r>
          <w:rPr>
            <w:noProof/>
            <w:webHidden/>
          </w:rPr>
          <w:t>16</w:t>
        </w:r>
        <w:r>
          <w:rPr>
            <w:noProof/>
            <w:webHidden/>
          </w:rPr>
          <w:fldChar w:fldCharType="end"/>
        </w:r>
        <w:r w:rsidRPr="003C4A29">
          <w:rPr>
            <w:rStyle w:val="Hyperlink"/>
            <w:noProof/>
          </w:rPr>
          <w:fldChar w:fldCharType="end"/>
        </w:r>
      </w:ins>
    </w:p>
    <w:p w14:paraId="1561EFE4" w14:textId="4E7E6B7B" w:rsidR="00EE6CDA" w:rsidRDefault="00EE6CDA">
      <w:pPr>
        <w:pStyle w:val="TOC2"/>
        <w:tabs>
          <w:tab w:val="left" w:pos="880"/>
          <w:tab w:val="right" w:leader="dot" w:pos="8494"/>
        </w:tabs>
        <w:rPr>
          <w:ins w:id="90" w:author="ilham.nur@office.ui.ac.id" w:date="2022-10-26T22:28:00Z"/>
          <w:rFonts w:asciiTheme="minorHAnsi" w:hAnsiTheme="minorHAnsi" w:cstheme="minorBidi"/>
          <w:noProof/>
          <w:sz w:val="22"/>
        </w:rPr>
      </w:pPr>
      <w:ins w:id="91"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1"</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7</w:t>
        </w:r>
        <w:r>
          <w:rPr>
            <w:rFonts w:asciiTheme="minorHAnsi" w:hAnsiTheme="minorHAnsi" w:cstheme="minorBidi"/>
            <w:noProof/>
            <w:sz w:val="22"/>
          </w:rPr>
          <w:tab/>
        </w:r>
        <w:r w:rsidRPr="003C4A29">
          <w:rPr>
            <w:rStyle w:val="Hyperlink"/>
            <w:noProof/>
          </w:rPr>
          <w:t>Batasan Penelitian</w:t>
        </w:r>
        <w:r>
          <w:rPr>
            <w:noProof/>
            <w:webHidden/>
          </w:rPr>
          <w:tab/>
        </w:r>
        <w:r>
          <w:rPr>
            <w:noProof/>
            <w:webHidden/>
          </w:rPr>
          <w:fldChar w:fldCharType="begin"/>
        </w:r>
        <w:r>
          <w:rPr>
            <w:noProof/>
            <w:webHidden/>
          </w:rPr>
          <w:instrText xml:space="preserve"> PAGEREF _Toc117715731 \h </w:instrText>
        </w:r>
      </w:ins>
      <w:r>
        <w:rPr>
          <w:noProof/>
          <w:webHidden/>
        </w:rPr>
      </w:r>
      <w:r>
        <w:rPr>
          <w:noProof/>
          <w:webHidden/>
        </w:rPr>
        <w:fldChar w:fldCharType="separate"/>
      </w:r>
      <w:ins w:id="92" w:author="ilham.nur@office.ui.ac.id" w:date="2022-10-26T22:28:00Z">
        <w:r>
          <w:rPr>
            <w:noProof/>
            <w:webHidden/>
          </w:rPr>
          <w:t>16</w:t>
        </w:r>
        <w:r>
          <w:rPr>
            <w:noProof/>
            <w:webHidden/>
          </w:rPr>
          <w:fldChar w:fldCharType="end"/>
        </w:r>
        <w:r w:rsidRPr="003C4A29">
          <w:rPr>
            <w:rStyle w:val="Hyperlink"/>
            <w:noProof/>
          </w:rPr>
          <w:fldChar w:fldCharType="end"/>
        </w:r>
      </w:ins>
    </w:p>
    <w:p w14:paraId="693CAB88" w14:textId="4935F3BD" w:rsidR="00EE6CDA" w:rsidRDefault="00EE6CDA">
      <w:pPr>
        <w:pStyle w:val="TOC2"/>
        <w:tabs>
          <w:tab w:val="left" w:pos="880"/>
          <w:tab w:val="right" w:leader="dot" w:pos="8494"/>
        </w:tabs>
        <w:rPr>
          <w:ins w:id="93" w:author="ilham.nur@office.ui.ac.id" w:date="2022-10-26T22:28:00Z"/>
          <w:rFonts w:asciiTheme="minorHAnsi" w:hAnsiTheme="minorHAnsi" w:cstheme="minorBidi"/>
          <w:noProof/>
          <w:sz w:val="22"/>
        </w:rPr>
      </w:pPr>
      <w:ins w:id="94"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2"</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1.8</w:t>
        </w:r>
        <w:r>
          <w:rPr>
            <w:rFonts w:asciiTheme="minorHAnsi" w:hAnsiTheme="minorHAnsi" w:cstheme="minorBidi"/>
            <w:noProof/>
            <w:sz w:val="22"/>
          </w:rPr>
          <w:tab/>
        </w:r>
        <w:r w:rsidRPr="003C4A29">
          <w:rPr>
            <w:rStyle w:val="Hyperlink"/>
            <w:noProof/>
          </w:rPr>
          <w:t>Ringkasan Metodologi Penelitian</w:t>
        </w:r>
        <w:r>
          <w:rPr>
            <w:noProof/>
            <w:webHidden/>
          </w:rPr>
          <w:tab/>
        </w:r>
        <w:r>
          <w:rPr>
            <w:noProof/>
            <w:webHidden/>
          </w:rPr>
          <w:fldChar w:fldCharType="begin"/>
        </w:r>
        <w:r>
          <w:rPr>
            <w:noProof/>
            <w:webHidden/>
          </w:rPr>
          <w:instrText xml:space="preserve"> PAGEREF _Toc117715732 \h </w:instrText>
        </w:r>
      </w:ins>
      <w:r>
        <w:rPr>
          <w:noProof/>
          <w:webHidden/>
        </w:rPr>
      </w:r>
      <w:r>
        <w:rPr>
          <w:noProof/>
          <w:webHidden/>
        </w:rPr>
        <w:fldChar w:fldCharType="separate"/>
      </w:r>
      <w:ins w:id="95" w:author="ilham.nur@office.ui.ac.id" w:date="2022-10-26T22:28:00Z">
        <w:r>
          <w:rPr>
            <w:noProof/>
            <w:webHidden/>
          </w:rPr>
          <w:t>17</w:t>
        </w:r>
        <w:r>
          <w:rPr>
            <w:noProof/>
            <w:webHidden/>
          </w:rPr>
          <w:fldChar w:fldCharType="end"/>
        </w:r>
        <w:r w:rsidRPr="003C4A29">
          <w:rPr>
            <w:rStyle w:val="Hyperlink"/>
            <w:noProof/>
          </w:rPr>
          <w:fldChar w:fldCharType="end"/>
        </w:r>
      </w:ins>
    </w:p>
    <w:p w14:paraId="578D78F7" w14:textId="4823EE91" w:rsidR="00EE6CDA" w:rsidRDefault="00EE6CDA">
      <w:pPr>
        <w:pStyle w:val="TOC1"/>
        <w:tabs>
          <w:tab w:val="left" w:pos="1100"/>
          <w:tab w:val="right" w:leader="dot" w:pos="8494"/>
        </w:tabs>
        <w:rPr>
          <w:ins w:id="96" w:author="ilham.nur@office.ui.ac.id" w:date="2022-10-26T22:28:00Z"/>
          <w:rFonts w:asciiTheme="minorHAnsi" w:hAnsiTheme="minorHAnsi" w:cstheme="minorBidi"/>
          <w:b w:val="0"/>
          <w:noProof/>
          <w:sz w:val="22"/>
        </w:rPr>
      </w:pPr>
      <w:ins w:id="97"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3"</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BAB 2</w:t>
        </w:r>
        <w:r>
          <w:rPr>
            <w:rFonts w:asciiTheme="minorHAnsi" w:hAnsiTheme="minorHAnsi" w:cstheme="minorBidi"/>
            <w:b w:val="0"/>
            <w:noProof/>
            <w:sz w:val="22"/>
          </w:rPr>
          <w:tab/>
        </w:r>
        <w:r w:rsidRPr="003C4A29">
          <w:rPr>
            <w:rStyle w:val="Hyperlink"/>
            <w:noProof/>
          </w:rPr>
          <w:t>TINJAUAN PUSTAKA</w:t>
        </w:r>
        <w:r>
          <w:rPr>
            <w:noProof/>
            <w:webHidden/>
          </w:rPr>
          <w:tab/>
        </w:r>
        <w:r>
          <w:rPr>
            <w:noProof/>
            <w:webHidden/>
          </w:rPr>
          <w:fldChar w:fldCharType="begin"/>
        </w:r>
        <w:r>
          <w:rPr>
            <w:noProof/>
            <w:webHidden/>
          </w:rPr>
          <w:instrText xml:space="preserve"> PAGEREF _Toc117715733 \h </w:instrText>
        </w:r>
      </w:ins>
      <w:r>
        <w:rPr>
          <w:noProof/>
          <w:webHidden/>
        </w:rPr>
      </w:r>
      <w:r>
        <w:rPr>
          <w:noProof/>
          <w:webHidden/>
        </w:rPr>
        <w:fldChar w:fldCharType="separate"/>
      </w:r>
      <w:ins w:id="98" w:author="ilham.nur@office.ui.ac.id" w:date="2022-10-26T22:28:00Z">
        <w:r>
          <w:rPr>
            <w:noProof/>
            <w:webHidden/>
          </w:rPr>
          <w:t>21</w:t>
        </w:r>
        <w:r>
          <w:rPr>
            <w:noProof/>
            <w:webHidden/>
          </w:rPr>
          <w:fldChar w:fldCharType="end"/>
        </w:r>
        <w:r w:rsidRPr="003C4A29">
          <w:rPr>
            <w:rStyle w:val="Hyperlink"/>
            <w:noProof/>
          </w:rPr>
          <w:fldChar w:fldCharType="end"/>
        </w:r>
      </w:ins>
    </w:p>
    <w:p w14:paraId="69667F88" w14:textId="4B77FB7D" w:rsidR="00EE6CDA" w:rsidRDefault="00EE6CDA">
      <w:pPr>
        <w:pStyle w:val="TOC2"/>
        <w:tabs>
          <w:tab w:val="left" w:pos="880"/>
          <w:tab w:val="right" w:leader="dot" w:pos="8494"/>
        </w:tabs>
        <w:rPr>
          <w:ins w:id="99" w:author="ilham.nur@office.ui.ac.id" w:date="2022-10-26T22:28:00Z"/>
          <w:rFonts w:asciiTheme="minorHAnsi" w:hAnsiTheme="minorHAnsi" w:cstheme="minorBidi"/>
          <w:noProof/>
          <w:sz w:val="22"/>
        </w:rPr>
      </w:pPr>
      <w:ins w:id="100"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4"</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1</w:t>
        </w:r>
        <w:r>
          <w:rPr>
            <w:rFonts w:asciiTheme="minorHAnsi" w:hAnsiTheme="minorHAnsi" w:cstheme="minorBidi"/>
            <w:noProof/>
            <w:sz w:val="22"/>
          </w:rPr>
          <w:tab/>
        </w:r>
        <w:r w:rsidRPr="003C4A29">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7715734 \h </w:instrText>
        </w:r>
      </w:ins>
      <w:r>
        <w:rPr>
          <w:noProof/>
          <w:webHidden/>
        </w:rPr>
      </w:r>
      <w:r>
        <w:rPr>
          <w:noProof/>
          <w:webHidden/>
        </w:rPr>
        <w:fldChar w:fldCharType="separate"/>
      </w:r>
      <w:ins w:id="101" w:author="ilham.nur@office.ui.ac.id" w:date="2022-10-26T22:28:00Z">
        <w:r>
          <w:rPr>
            <w:noProof/>
            <w:webHidden/>
          </w:rPr>
          <w:t>21</w:t>
        </w:r>
        <w:r>
          <w:rPr>
            <w:noProof/>
            <w:webHidden/>
          </w:rPr>
          <w:fldChar w:fldCharType="end"/>
        </w:r>
        <w:r w:rsidRPr="003C4A29">
          <w:rPr>
            <w:rStyle w:val="Hyperlink"/>
            <w:noProof/>
          </w:rPr>
          <w:fldChar w:fldCharType="end"/>
        </w:r>
      </w:ins>
    </w:p>
    <w:p w14:paraId="1C378283" w14:textId="7D74BC5B" w:rsidR="00EE6CDA" w:rsidRDefault="00EE6CDA">
      <w:pPr>
        <w:pStyle w:val="TOC3"/>
        <w:tabs>
          <w:tab w:val="left" w:pos="1320"/>
          <w:tab w:val="right" w:leader="dot" w:pos="8494"/>
        </w:tabs>
        <w:rPr>
          <w:ins w:id="102" w:author="ilham.nur@office.ui.ac.id" w:date="2022-10-26T22:28:00Z"/>
          <w:rFonts w:asciiTheme="minorHAnsi" w:hAnsiTheme="minorHAnsi" w:cstheme="minorBidi"/>
          <w:noProof/>
          <w:sz w:val="22"/>
        </w:rPr>
      </w:pPr>
      <w:ins w:id="103"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5"</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1.1</w:t>
        </w:r>
        <w:r>
          <w:rPr>
            <w:rFonts w:asciiTheme="minorHAnsi" w:hAnsiTheme="minorHAnsi" w:cstheme="minorBidi"/>
            <w:noProof/>
            <w:sz w:val="22"/>
          </w:rPr>
          <w:tab/>
        </w:r>
        <w:r w:rsidRPr="003C4A29">
          <w:rPr>
            <w:rStyle w:val="Hyperlink"/>
            <w:noProof/>
          </w:rPr>
          <w:t>Manfaat Transformasi Digital</w:t>
        </w:r>
        <w:r>
          <w:rPr>
            <w:noProof/>
            <w:webHidden/>
          </w:rPr>
          <w:tab/>
        </w:r>
        <w:r>
          <w:rPr>
            <w:noProof/>
            <w:webHidden/>
          </w:rPr>
          <w:fldChar w:fldCharType="begin"/>
        </w:r>
        <w:r>
          <w:rPr>
            <w:noProof/>
            <w:webHidden/>
          </w:rPr>
          <w:instrText xml:space="preserve"> PAGEREF _Toc117715735 \h </w:instrText>
        </w:r>
      </w:ins>
      <w:r>
        <w:rPr>
          <w:noProof/>
          <w:webHidden/>
        </w:rPr>
      </w:r>
      <w:r>
        <w:rPr>
          <w:noProof/>
          <w:webHidden/>
        </w:rPr>
        <w:fldChar w:fldCharType="separate"/>
      </w:r>
      <w:ins w:id="104" w:author="ilham.nur@office.ui.ac.id" w:date="2022-10-26T22:28:00Z">
        <w:r>
          <w:rPr>
            <w:noProof/>
            <w:webHidden/>
          </w:rPr>
          <w:t>21</w:t>
        </w:r>
        <w:r>
          <w:rPr>
            <w:noProof/>
            <w:webHidden/>
          </w:rPr>
          <w:fldChar w:fldCharType="end"/>
        </w:r>
        <w:r w:rsidRPr="003C4A29">
          <w:rPr>
            <w:rStyle w:val="Hyperlink"/>
            <w:noProof/>
          </w:rPr>
          <w:fldChar w:fldCharType="end"/>
        </w:r>
      </w:ins>
    </w:p>
    <w:p w14:paraId="1896A9F8" w14:textId="415FC3EE" w:rsidR="00EE6CDA" w:rsidRDefault="00EE6CDA">
      <w:pPr>
        <w:pStyle w:val="TOC3"/>
        <w:tabs>
          <w:tab w:val="left" w:pos="1320"/>
          <w:tab w:val="right" w:leader="dot" w:pos="8494"/>
        </w:tabs>
        <w:rPr>
          <w:ins w:id="105" w:author="ilham.nur@office.ui.ac.id" w:date="2022-10-26T22:28:00Z"/>
          <w:rFonts w:asciiTheme="minorHAnsi" w:hAnsiTheme="minorHAnsi" w:cstheme="minorBidi"/>
          <w:noProof/>
          <w:sz w:val="22"/>
        </w:rPr>
      </w:pPr>
      <w:ins w:id="106"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6"</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1.2</w:t>
        </w:r>
        <w:r>
          <w:rPr>
            <w:rFonts w:asciiTheme="minorHAnsi" w:hAnsiTheme="minorHAnsi" w:cstheme="minorBidi"/>
            <w:noProof/>
            <w:sz w:val="22"/>
          </w:rPr>
          <w:tab/>
        </w:r>
        <w:r w:rsidRPr="003C4A29">
          <w:rPr>
            <w:rStyle w:val="Hyperlink"/>
            <w:noProof/>
          </w:rPr>
          <w:t>Kekurangan Transformasi Digital</w:t>
        </w:r>
        <w:r>
          <w:rPr>
            <w:noProof/>
            <w:webHidden/>
          </w:rPr>
          <w:tab/>
        </w:r>
        <w:r>
          <w:rPr>
            <w:noProof/>
            <w:webHidden/>
          </w:rPr>
          <w:fldChar w:fldCharType="begin"/>
        </w:r>
        <w:r>
          <w:rPr>
            <w:noProof/>
            <w:webHidden/>
          </w:rPr>
          <w:instrText xml:space="preserve"> PAGEREF _Toc117715736 \h </w:instrText>
        </w:r>
      </w:ins>
      <w:r>
        <w:rPr>
          <w:noProof/>
          <w:webHidden/>
        </w:rPr>
      </w:r>
      <w:r>
        <w:rPr>
          <w:noProof/>
          <w:webHidden/>
        </w:rPr>
        <w:fldChar w:fldCharType="separate"/>
      </w:r>
      <w:ins w:id="107" w:author="ilham.nur@office.ui.ac.id" w:date="2022-10-26T22:28:00Z">
        <w:r>
          <w:rPr>
            <w:noProof/>
            <w:webHidden/>
          </w:rPr>
          <w:t>21</w:t>
        </w:r>
        <w:r>
          <w:rPr>
            <w:noProof/>
            <w:webHidden/>
          </w:rPr>
          <w:fldChar w:fldCharType="end"/>
        </w:r>
        <w:r w:rsidRPr="003C4A29">
          <w:rPr>
            <w:rStyle w:val="Hyperlink"/>
            <w:noProof/>
          </w:rPr>
          <w:fldChar w:fldCharType="end"/>
        </w:r>
      </w:ins>
    </w:p>
    <w:p w14:paraId="6703426B" w14:textId="1841FF32" w:rsidR="00EE6CDA" w:rsidRDefault="00EE6CDA">
      <w:pPr>
        <w:pStyle w:val="TOC2"/>
        <w:tabs>
          <w:tab w:val="left" w:pos="880"/>
          <w:tab w:val="right" w:leader="dot" w:pos="8494"/>
        </w:tabs>
        <w:rPr>
          <w:ins w:id="108" w:author="ilham.nur@office.ui.ac.id" w:date="2022-10-26T22:28:00Z"/>
          <w:rFonts w:asciiTheme="minorHAnsi" w:hAnsiTheme="minorHAnsi" w:cstheme="minorBidi"/>
          <w:noProof/>
          <w:sz w:val="22"/>
        </w:rPr>
      </w:pPr>
      <w:ins w:id="109"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7"</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2</w:t>
        </w:r>
        <w:r>
          <w:rPr>
            <w:rFonts w:asciiTheme="minorHAnsi" w:hAnsiTheme="minorHAnsi" w:cstheme="minorBidi"/>
            <w:noProof/>
            <w:sz w:val="22"/>
          </w:rPr>
          <w:tab/>
        </w:r>
        <w:r w:rsidRPr="003C4A29">
          <w:rPr>
            <w:rStyle w:val="Hyperlink"/>
            <w:noProof/>
          </w:rPr>
          <w:t>Manajemen Proyek</w:t>
        </w:r>
        <w:r>
          <w:rPr>
            <w:noProof/>
            <w:webHidden/>
          </w:rPr>
          <w:tab/>
        </w:r>
        <w:r>
          <w:rPr>
            <w:noProof/>
            <w:webHidden/>
          </w:rPr>
          <w:fldChar w:fldCharType="begin"/>
        </w:r>
        <w:r>
          <w:rPr>
            <w:noProof/>
            <w:webHidden/>
          </w:rPr>
          <w:instrText xml:space="preserve"> PAGEREF _Toc117715737 \h </w:instrText>
        </w:r>
      </w:ins>
      <w:r>
        <w:rPr>
          <w:noProof/>
          <w:webHidden/>
        </w:rPr>
      </w:r>
      <w:r>
        <w:rPr>
          <w:noProof/>
          <w:webHidden/>
        </w:rPr>
        <w:fldChar w:fldCharType="separate"/>
      </w:r>
      <w:ins w:id="110" w:author="ilham.nur@office.ui.ac.id" w:date="2022-10-26T22:28:00Z">
        <w:r>
          <w:rPr>
            <w:noProof/>
            <w:webHidden/>
          </w:rPr>
          <w:t>22</w:t>
        </w:r>
        <w:r>
          <w:rPr>
            <w:noProof/>
            <w:webHidden/>
          </w:rPr>
          <w:fldChar w:fldCharType="end"/>
        </w:r>
        <w:r w:rsidRPr="003C4A29">
          <w:rPr>
            <w:rStyle w:val="Hyperlink"/>
            <w:noProof/>
          </w:rPr>
          <w:fldChar w:fldCharType="end"/>
        </w:r>
      </w:ins>
    </w:p>
    <w:p w14:paraId="0317ECF9" w14:textId="3642600A" w:rsidR="00EE6CDA" w:rsidRDefault="00EE6CDA">
      <w:pPr>
        <w:pStyle w:val="TOC2"/>
        <w:tabs>
          <w:tab w:val="left" w:pos="880"/>
          <w:tab w:val="right" w:leader="dot" w:pos="8494"/>
        </w:tabs>
        <w:rPr>
          <w:ins w:id="111" w:author="ilham.nur@office.ui.ac.id" w:date="2022-10-26T22:28:00Z"/>
          <w:rFonts w:asciiTheme="minorHAnsi" w:hAnsiTheme="minorHAnsi" w:cstheme="minorBidi"/>
          <w:noProof/>
          <w:sz w:val="22"/>
        </w:rPr>
      </w:pPr>
      <w:ins w:id="112"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8"</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3</w:t>
        </w:r>
        <w:r>
          <w:rPr>
            <w:rFonts w:asciiTheme="minorHAnsi" w:hAnsiTheme="minorHAnsi" w:cstheme="minorBidi"/>
            <w:noProof/>
            <w:sz w:val="22"/>
          </w:rPr>
          <w:tab/>
        </w:r>
        <w:r w:rsidRPr="003C4A29">
          <w:rPr>
            <w:rStyle w:val="Hyperlink"/>
            <w:noProof/>
          </w:rPr>
          <w:t>Pendekatan Manajemen Proyek</w:t>
        </w:r>
        <w:r>
          <w:rPr>
            <w:noProof/>
            <w:webHidden/>
          </w:rPr>
          <w:tab/>
        </w:r>
        <w:r>
          <w:rPr>
            <w:noProof/>
            <w:webHidden/>
          </w:rPr>
          <w:fldChar w:fldCharType="begin"/>
        </w:r>
        <w:r>
          <w:rPr>
            <w:noProof/>
            <w:webHidden/>
          </w:rPr>
          <w:instrText xml:space="preserve"> PAGEREF _Toc117715738 \h </w:instrText>
        </w:r>
      </w:ins>
      <w:r>
        <w:rPr>
          <w:noProof/>
          <w:webHidden/>
        </w:rPr>
      </w:r>
      <w:r>
        <w:rPr>
          <w:noProof/>
          <w:webHidden/>
        </w:rPr>
        <w:fldChar w:fldCharType="separate"/>
      </w:r>
      <w:ins w:id="113" w:author="ilham.nur@office.ui.ac.id" w:date="2022-10-26T22:28:00Z">
        <w:r>
          <w:rPr>
            <w:noProof/>
            <w:webHidden/>
          </w:rPr>
          <w:t>23</w:t>
        </w:r>
        <w:r>
          <w:rPr>
            <w:noProof/>
            <w:webHidden/>
          </w:rPr>
          <w:fldChar w:fldCharType="end"/>
        </w:r>
        <w:r w:rsidRPr="003C4A29">
          <w:rPr>
            <w:rStyle w:val="Hyperlink"/>
            <w:noProof/>
          </w:rPr>
          <w:fldChar w:fldCharType="end"/>
        </w:r>
      </w:ins>
    </w:p>
    <w:p w14:paraId="47EAC7BA" w14:textId="14FD5204" w:rsidR="00EE6CDA" w:rsidRDefault="00EE6CDA">
      <w:pPr>
        <w:pStyle w:val="TOC2"/>
        <w:tabs>
          <w:tab w:val="left" w:pos="880"/>
          <w:tab w:val="right" w:leader="dot" w:pos="8494"/>
        </w:tabs>
        <w:rPr>
          <w:ins w:id="114" w:author="ilham.nur@office.ui.ac.id" w:date="2022-10-26T22:28:00Z"/>
          <w:rFonts w:asciiTheme="minorHAnsi" w:hAnsiTheme="minorHAnsi" w:cstheme="minorBidi"/>
          <w:noProof/>
          <w:sz w:val="22"/>
        </w:rPr>
      </w:pPr>
      <w:ins w:id="115"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39"</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4</w:t>
        </w:r>
        <w:r>
          <w:rPr>
            <w:rFonts w:asciiTheme="minorHAnsi" w:hAnsiTheme="minorHAnsi" w:cstheme="minorBidi"/>
            <w:noProof/>
            <w:sz w:val="22"/>
          </w:rPr>
          <w:tab/>
        </w:r>
        <w:r w:rsidRPr="003C4A29">
          <w:rPr>
            <w:rStyle w:val="Hyperlink"/>
            <w:noProof/>
          </w:rPr>
          <w:t>Kriteria Kesuksesan Proyek</w:t>
        </w:r>
        <w:r>
          <w:rPr>
            <w:noProof/>
            <w:webHidden/>
          </w:rPr>
          <w:tab/>
        </w:r>
        <w:r>
          <w:rPr>
            <w:noProof/>
            <w:webHidden/>
          </w:rPr>
          <w:fldChar w:fldCharType="begin"/>
        </w:r>
        <w:r>
          <w:rPr>
            <w:noProof/>
            <w:webHidden/>
          </w:rPr>
          <w:instrText xml:space="preserve"> PAGEREF _Toc117715739 \h </w:instrText>
        </w:r>
      </w:ins>
      <w:r>
        <w:rPr>
          <w:noProof/>
          <w:webHidden/>
        </w:rPr>
      </w:r>
      <w:r>
        <w:rPr>
          <w:noProof/>
          <w:webHidden/>
        </w:rPr>
        <w:fldChar w:fldCharType="separate"/>
      </w:r>
      <w:ins w:id="116" w:author="ilham.nur@office.ui.ac.id" w:date="2022-10-26T22:28:00Z">
        <w:r>
          <w:rPr>
            <w:noProof/>
            <w:webHidden/>
          </w:rPr>
          <w:t>25</w:t>
        </w:r>
        <w:r>
          <w:rPr>
            <w:noProof/>
            <w:webHidden/>
          </w:rPr>
          <w:fldChar w:fldCharType="end"/>
        </w:r>
        <w:r w:rsidRPr="003C4A29">
          <w:rPr>
            <w:rStyle w:val="Hyperlink"/>
            <w:noProof/>
          </w:rPr>
          <w:fldChar w:fldCharType="end"/>
        </w:r>
      </w:ins>
    </w:p>
    <w:p w14:paraId="14FCF80D" w14:textId="1F13E2AB" w:rsidR="00EE6CDA" w:rsidRDefault="00EE6CDA">
      <w:pPr>
        <w:pStyle w:val="TOC2"/>
        <w:tabs>
          <w:tab w:val="left" w:pos="880"/>
          <w:tab w:val="right" w:leader="dot" w:pos="8494"/>
        </w:tabs>
        <w:rPr>
          <w:ins w:id="117" w:author="ilham.nur@office.ui.ac.id" w:date="2022-10-26T22:28:00Z"/>
          <w:rFonts w:asciiTheme="minorHAnsi" w:hAnsiTheme="minorHAnsi" w:cstheme="minorBidi"/>
          <w:noProof/>
          <w:sz w:val="22"/>
        </w:rPr>
      </w:pPr>
      <w:ins w:id="118"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0"</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5</w:t>
        </w:r>
        <w:r>
          <w:rPr>
            <w:rFonts w:asciiTheme="minorHAnsi" w:hAnsiTheme="minorHAnsi" w:cstheme="minorBidi"/>
            <w:noProof/>
            <w:sz w:val="22"/>
          </w:rPr>
          <w:tab/>
        </w:r>
        <w:r w:rsidRPr="003C4A29">
          <w:rPr>
            <w:rStyle w:val="Hyperlink"/>
            <w:noProof/>
          </w:rPr>
          <w:t>Sistem Informasi Manajemen Proyek</w:t>
        </w:r>
        <w:r>
          <w:rPr>
            <w:noProof/>
            <w:webHidden/>
          </w:rPr>
          <w:tab/>
        </w:r>
        <w:r>
          <w:rPr>
            <w:noProof/>
            <w:webHidden/>
          </w:rPr>
          <w:fldChar w:fldCharType="begin"/>
        </w:r>
        <w:r>
          <w:rPr>
            <w:noProof/>
            <w:webHidden/>
          </w:rPr>
          <w:instrText xml:space="preserve"> PAGEREF _Toc117715740 \h </w:instrText>
        </w:r>
      </w:ins>
      <w:r>
        <w:rPr>
          <w:noProof/>
          <w:webHidden/>
        </w:rPr>
      </w:r>
      <w:r>
        <w:rPr>
          <w:noProof/>
          <w:webHidden/>
        </w:rPr>
        <w:fldChar w:fldCharType="separate"/>
      </w:r>
      <w:ins w:id="119" w:author="ilham.nur@office.ui.ac.id" w:date="2022-10-26T22:28:00Z">
        <w:r>
          <w:rPr>
            <w:noProof/>
            <w:webHidden/>
          </w:rPr>
          <w:t>25</w:t>
        </w:r>
        <w:r>
          <w:rPr>
            <w:noProof/>
            <w:webHidden/>
          </w:rPr>
          <w:fldChar w:fldCharType="end"/>
        </w:r>
        <w:r w:rsidRPr="003C4A29">
          <w:rPr>
            <w:rStyle w:val="Hyperlink"/>
            <w:noProof/>
          </w:rPr>
          <w:fldChar w:fldCharType="end"/>
        </w:r>
      </w:ins>
    </w:p>
    <w:p w14:paraId="47C4CE28" w14:textId="56830658" w:rsidR="00EE6CDA" w:rsidRDefault="00EE6CDA">
      <w:pPr>
        <w:pStyle w:val="TOC3"/>
        <w:tabs>
          <w:tab w:val="left" w:pos="1320"/>
          <w:tab w:val="right" w:leader="dot" w:pos="8494"/>
        </w:tabs>
        <w:rPr>
          <w:ins w:id="120" w:author="ilham.nur@office.ui.ac.id" w:date="2022-10-26T22:28:00Z"/>
          <w:rFonts w:asciiTheme="minorHAnsi" w:hAnsiTheme="minorHAnsi" w:cstheme="minorBidi"/>
          <w:noProof/>
          <w:sz w:val="22"/>
        </w:rPr>
      </w:pPr>
      <w:ins w:id="121"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1"</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5.1</w:t>
        </w:r>
        <w:r>
          <w:rPr>
            <w:rFonts w:asciiTheme="minorHAnsi" w:hAnsiTheme="minorHAnsi" w:cstheme="minorBidi"/>
            <w:noProof/>
            <w:sz w:val="22"/>
          </w:rPr>
          <w:tab/>
        </w:r>
        <w:r w:rsidRPr="003C4A29">
          <w:rPr>
            <w:rStyle w:val="Hyperlink"/>
            <w:noProof/>
          </w:rPr>
          <w:t>Pengolahan Jadwal</w:t>
        </w:r>
        <w:r>
          <w:rPr>
            <w:noProof/>
            <w:webHidden/>
          </w:rPr>
          <w:tab/>
        </w:r>
        <w:r>
          <w:rPr>
            <w:noProof/>
            <w:webHidden/>
          </w:rPr>
          <w:fldChar w:fldCharType="begin"/>
        </w:r>
        <w:r>
          <w:rPr>
            <w:noProof/>
            <w:webHidden/>
          </w:rPr>
          <w:instrText xml:space="preserve"> PAGEREF _Toc117715741 \h </w:instrText>
        </w:r>
      </w:ins>
      <w:r>
        <w:rPr>
          <w:noProof/>
          <w:webHidden/>
        </w:rPr>
      </w:r>
      <w:r>
        <w:rPr>
          <w:noProof/>
          <w:webHidden/>
        </w:rPr>
        <w:fldChar w:fldCharType="separate"/>
      </w:r>
      <w:ins w:id="122" w:author="ilham.nur@office.ui.ac.id" w:date="2022-10-26T22:28:00Z">
        <w:r>
          <w:rPr>
            <w:noProof/>
            <w:webHidden/>
          </w:rPr>
          <w:t>27</w:t>
        </w:r>
        <w:r>
          <w:rPr>
            <w:noProof/>
            <w:webHidden/>
          </w:rPr>
          <w:fldChar w:fldCharType="end"/>
        </w:r>
        <w:r w:rsidRPr="003C4A29">
          <w:rPr>
            <w:rStyle w:val="Hyperlink"/>
            <w:noProof/>
          </w:rPr>
          <w:fldChar w:fldCharType="end"/>
        </w:r>
      </w:ins>
    </w:p>
    <w:p w14:paraId="6425C0A7" w14:textId="11799319" w:rsidR="00EE6CDA" w:rsidRDefault="00EE6CDA">
      <w:pPr>
        <w:pStyle w:val="TOC3"/>
        <w:tabs>
          <w:tab w:val="left" w:pos="1320"/>
          <w:tab w:val="right" w:leader="dot" w:pos="8494"/>
        </w:tabs>
        <w:rPr>
          <w:ins w:id="123" w:author="ilham.nur@office.ui.ac.id" w:date="2022-10-26T22:28:00Z"/>
          <w:rFonts w:asciiTheme="minorHAnsi" w:hAnsiTheme="minorHAnsi" w:cstheme="minorBidi"/>
          <w:noProof/>
          <w:sz w:val="22"/>
        </w:rPr>
      </w:pPr>
      <w:ins w:id="124"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2"</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5.2</w:t>
        </w:r>
        <w:r>
          <w:rPr>
            <w:rFonts w:asciiTheme="minorHAnsi" w:hAnsiTheme="minorHAnsi" w:cstheme="minorBidi"/>
            <w:noProof/>
            <w:sz w:val="22"/>
          </w:rPr>
          <w:tab/>
        </w:r>
        <w:r w:rsidRPr="003C4A29">
          <w:rPr>
            <w:rStyle w:val="Hyperlink"/>
            <w:noProof/>
          </w:rPr>
          <w:t>Pengendali Pengeluaran Proyek</w:t>
        </w:r>
        <w:r>
          <w:rPr>
            <w:noProof/>
            <w:webHidden/>
          </w:rPr>
          <w:tab/>
        </w:r>
        <w:r>
          <w:rPr>
            <w:noProof/>
            <w:webHidden/>
          </w:rPr>
          <w:fldChar w:fldCharType="begin"/>
        </w:r>
        <w:r>
          <w:rPr>
            <w:noProof/>
            <w:webHidden/>
          </w:rPr>
          <w:instrText xml:space="preserve"> PAGEREF _Toc117715742 \h </w:instrText>
        </w:r>
      </w:ins>
      <w:r>
        <w:rPr>
          <w:noProof/>
          <w:webHidden/>
        </w:rPr>
      </w:r>
      <w:r>
        <w:rPr>
          <w:noProof/>
          <w:webHidden/>
        </w:rPr>
        <w:fldChar w:fldCharType="separate"/>
      </w:r>
      <w:ins w:id="125" w:author="ilham.nur@office.ui.ac.id" w:date="2022-10-26T22:28:00Z">
        <w:r>
          <w:rPr>
            <w:noProof/>
            <w:webHidden/>
          </w:rPr>
          <w:t>28</w:t>
        </w:r>
        <w:r>
          <w:rPr>
            <w:noProof/>
            <w:webHidden/>
          </w:rPr>
          <w:fldChar w:fldCharType="end"/>
        </w:r>
        <w:r w:rsidRPr="003C4A29">
          <w:rPr>
            <w:rStyle w:val="Hyperlink"/>
            <w:noProof/>
          </w:rPr>
          <w:fldChar w:fldCharType="end"/>
        </w:r>
      </w:ins>
    </w:p>
    <w:p w14:paraId="175CA4A1" w14:textId="6B8E9FA1" w:rsidR="00EE6CDA" w:rsidRDefault="00EE6CDA">
      <w:pPr>
        <w:pStyle w:val="TOC3"/>
        <w:tabs>
          <w:tab w:val="left" w:pos="1320"/>
          <w:tab w:val="right" w:leader="dot" w:pos="8494"/>
        </w:tabs>
        <w:rPr>
          <w:ins w:id="126" w:author="ilham.nur@office.ui.ac.id" w:date="2022-10-26T22:28:00Z"/>
          <w:rFonts w:asciiTheme="minorHAnsi" w:hAnsiTheme="minorHAnsi" w:cstheme="minorBidi"/>
          <w:noProof/>
          <w:sz w:val="22"/>
        </w:rPr>
      </w:pPr>
      <w:ins w:id="127"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3"</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5.3</w:t>
        </w:r>
        <w:r>
          <w:rPr>
            <w:rFonts w:asciiTheme="minorHAnsi" w:hAnsiTheme="minorHAnsi" w:cstheme="minorBidi"/>
            <w:noProof/>
            <w:sz w:val="22"/>
          </w:rPr>
          <w:tab/>
        </w:r>
        <w:r w:rsidRPr="003C4A29">
          <w:rPr>
            <w:rStyle w:val="Hyperlink"/>
            <w:noProof/>
          </w:rPr>
          <w:t>Sistem Pengendali Sumber Daya Proyek</w:t>
        </w:r>
        <w:r>
          <w:rPr>
            <w:noProof/>
            <w:webHidden/>
          </w:rPr>
          <w:tab/>
        </w:r>
        <w:r>
          <w:rPr>
            <w:noProof/>
            <w:webHidden/>
          </w:rPr>
          <w:fldChar w:fldCharType="begin"/>
        </w:r>
        <w:r>
          <w:rPr>
            <w:noProof/>
            <w:webHidden/>
          </w:rPr>
          <w:instrText xml:space="preserve"> PAGEREF _Toc117715743 \h </w:instrText>
        </w:r>
      </w:ins>
      <w:r>
        <w:rPr>
          <w:noProof/>
          <w:webHidden/>
        </w:rPr>
      </w:r>
      <w:r>
        <w:rPr>
          <w:noProof/>
          <w:webHidden/>
        </w:rPr>
        <w:fldChar w:fldCharType="separate"/>
      </w:r>
      <w:ins w:id="128" w:author="ilham.nur@office.ui.ac.id" w:date="2022-10-26T22:28:00Z">
        <w:r>
          <w:rPr>
            <w:noProof/>
            <w:webHidden/>
          </w:rPr>
          <w:t>28</w:t>
        </w:r>
        <w:r>
          <w:rPr>
            <w:noProof/>
            <w:webHidden/>
          </w:rPr>
          <w:fldChar w:fldCharType="end"/>
        </w:r>
        <w:r w:rsidRPr="003C4A29">
          <w:rPr>
            <w:rStyle w:val="Hyperlink"/>
            <w:noProof/>
          </w:rPr>
          <w:fldChar w:fldCharType="end"/>
        </w:r>
      </w:ins>
    </w:p>
    <w:p w14:paraId="582485C9" w14:textId="400816E1" w:rsidR="00EE6CDA" w:rsidRDefault="00EE6CDA">
      <w:pPr>
        <w:pStyle w:val="TOC3"/>
        <w:tabs>
          <w:tab w:val="left" w:pos="1320"/>
          <w:tab w:val="right" w:leader="dot" w:pos="8494"/>
        </w:tabs>
        <w:rPr>
          <w:ins w:id="129" w:author="ilham.nur@office.ui.ac.id" w:date="2022-10-26T22:28:00Z"/>
          <w:rFonts w:asciiTheme="minorHAnsi" w:hAnsiTheme="minorHAnsi" w:cstheme="minorBidi"/>
          <w:noProof/>
          <w:sz w:val="22"/>
        </w:rPr>
      </w:pPr>
      <w:ins w:id="130"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4"</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5.4</w:t>
        </w:r>
        <w:r>
          <w:rPr>
            <w:rFonts w:asciiTheme="minorHAnsi" w:hAnsiTheme="minorHAnsi" w:cstheme="minorBidi"/>
            <w:noProof/>
            <w:sz w:val="22"/>
          </w:rPr>
          <w:tab/>
        </w:r>
        <w:r w:rsidRPr="003C4A29">
          <w:rPr>
            <w:rStyle w:val="Hyperlink"/>
            <w:noProof/>
          </w:rPr>
          <w:t>Sistem Kontrol Dokumen Proyek</w:t>
        </w:r>
        <w:r>
          <w:rPr>
            <w:noProof/>
            <w:webHidden/>
          </w:rPr>
          <w:tab/>
        </w:r>
        <w:r>
          <w:rPr>
            <w:noProof/>
            <w:webHidden/>
          </w:rPr>
          <w:fldChar w:fldCharType="begin"/>
        </w:r>
        <w:r>
          <w:rPr>
            <w:noProof/>
            <w:webHidden/>
          </w:rPr>
          <w:instrText xml:space="preserve"> PAGEREF _Toc117715744 \h </w:instrText>
        </w:r>
      </w:ins>
      <w:r>
        <w:rPr>
          <w:noProof/>
          <w:webHidden/>
        </w:rPr>
      </w:r>
      <w:r>
        <w:rPr>
          <w:noProof/>
          <w:webHidden/>
        </w:rPr>
        <w:fldChar w:fldCharType="separate"/>
      </w:r>
      <w:ins w:id="131" w:author="ilham.nur@office.ui.ac.id" w:date="2022-10-26T22:28:00Z">
        <w:r>
          <w:rPr>
            <w:noProof/>
            <w:webHidden/>
          </w:rPr>
          <w:t>29</w:t>
        </w:r>
        <w:r>
          <w:rPr>
            <w:noProof/>
            <w:webHidden/>
          </w:rPr>
          <w:fldChar w:fldCharType="end"/>
        </w:r>
        <w:r w:rsidRPr="003C4A29">
          <w:rPr>
            <w:rStyle w:val="Hyperlink"/>
            <w:noProof/>
          </w:rPr>
          <w:fldChar w:fldCharType="end"/>
        </w:r>
      </w:ins>
    </w:p>
    <w:p w14:paraId="0C2D4CEF" w14:textId="5E3BB1CD" w:rsidR="00EE6CDA" w:rsidRDefault="00EE6CDA">
      <w:pPr>
        <w:pStyle w:val="TOC2"/>
        <w:tabs>
          <w:tab w:val="left" w:pos="880"/>
          <w:tab w:val="right" w:leader="dot" w:pos="8494"/>
        </w:tabs>
        <w:rPr>
          <w:ins w:id="132" w:author="ilham.nur@office.ui.ac.id" w:date="2022-10-26T22:28:00Z"/>
          <w:rFonts w:asciiTheme="minorHAnsi" w:hAnsiTheme="minorHAnsi" w:cstheme="minorBidi"/>
          <w:noProof/>
          <w:sz w:val="22"/>
        </w:rPr>
      </w:pPr>
      <w:ins w:id="133" w:author="ilham.nur@office.ui.ac.id" w:date="2022-10-26T22:28:00Z">
        <w:r w:rsidRPr="003C4A29">
          <w:rPr>
            <w:rStyle w:val="Hyperlink"/>
            <w:noProof/>
          </w:rPr>
          <w:lastRenderedPageBreak/>
          <w:fldChar w:fldCharType="begin"/>
        </w:r>
        <w:r w:rsidRPr="003C4A29">
          <w:rPr>
            <w:rStyle w:val="Hyperlink"/>
            <w:noProof/>
          </w:rPr>
          <w:instrText xml:space="preserve"> </w:instrText>
        </w:r>
        <w:r>
          <w:rPr>
            <w:noProof/>
          </w:rPr>
          <w:instrText>HYPERLINK \l "_Toc117715745"</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6</w:t>
        </w:r>
        <w:r>
          <w:rPr>
            <w:rFonts w:asciiTheme="minorHAnsi" w:hAnsiTheme="minorHAnsi" w:cstheme="minorBidi"/>
            <w:noProof/>
            <w:sz w:val="22"/>
          </w:rPr>
          <w:tab/>
        </w:r>
        <w:r w:rsidRPr="003C4A29">
          <w:rPr>
            <w:rStyle w:val="Hyperlink"/>
            <w:i/>
            <w:iCs/>
            <w:noProof/>
          </w:rPr>
          <w:t>Enterprise Architecture</w:t>
        </w:r>
        <w:r>
          <w:rPr>
            <w:noProof/>
            <w:webHidden/>
          </w:rPr>
          <w:tab/>
        </w:r>
        <w:r>
          <w:rPr>
            <w:noProof/>
            <w:webHidden/>
          </w:rPr>
          <w:fldChar w:fldCharType="begin"/>
        </w:r>
        <w:r>
          <w:rPr>
            <w:noProof/>
            <w:webHidden/>
          </w:rPr>
          <w:instrText xml:space="preserve"> PAGEREF _Toc117715745 \h </w:instrText>
        </w:r>
      </w:ins>
      <w:r>
        <w:rPr>
          <w:noProof/>
          <w:webHidden/>
        </w:rPr>
      </w:r>
      <w:r>
        <w:rPr>
          <w:noProof/>
          <w:webHidden/>
        </w:rPr>
        <w:fldChar w:fldCharType="separate"/>
      </w:r>
      <w:ins w:id="134" w:author="ilham.nur@office.ui.ac.id" w:date="2022-10-26T22:28:00Z">
        <w:r>
          <w:rPr>
            <w:noProof/>
            <w:webHidden/>
          </w:rPr>
          <w:t>30</w:t>
        </w:r>
        <w:r>
          <w:rPr>
            <w:noProof/>
            <w:webHidden/>
          </w:rPr>
          <w:fldChar w:fldCharType="end"/>
        </w:r>
        <w:r w:rsidRPr="003C4A29">
          <w:rPr>
            <w:rStyle w:val="Hyperlink"/>
            <w:noProof/>
          </w:rPr>
          <w:fldChar w:fldCharType="end"/>
        </w:r>
      </w:ins>
    </w:p>
    <w:p w14:paraId="40ED294B" w14:textId="12014101" w:rsidR="00EE6CDA" w:rsidRDefault="00EE6CDA">
      <w:pPr>
        <w:pStyle w:val="TOC3"/>
        <w:tabs>
          <w:tab w:val="left" w:pos="1320"/>
          <w:tab w:val="right" w:leader="dot" w:pos="8494"/>
        </w:tabs>
        <w:rPr>
          <w:ins w:id="135" w:author="ilham.nur@office.ui.ac.id" w:date="2022-10-26T22:28:00Z"/>
          <w:rFonts w:asciiTheme="minorHAnsi" w:hAnsiTheme="minorHAnsi" w:cstheme="minorBidi"/>
          <w:noProof/>
          <w:sz w:val="22"/>
        </w:rPr>
      </w:pPr>
      <w:ins w:id="136"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6"</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6.1</w:t>
        </w:r>
        <w:r>
          <w:rPr>
            <w:rFonts w:asciiTheme="minorHAnsi" w:hAnsiTheme="minorHAnsi" w:cstheme="minorBidi"/>
            <w:noProof/>
            <w:sz w:val="22"/>
          </w:rPr>
          <w:tab/>
        </w:r>
        <w:r w:rsidRPr="003C4A29">
          <w:rPr>
            <w:rStyle w:val="Hyperlink"/>
            <w:i/>
            <w:iCs/>
            <w:noProof/>
          </w:rPr>
          <w:t>Zachman Framework</w:t>
        </w:r>
        <w:r>
          <w:rPr>
            <w:noProof/>
            <w:webHidden/>
          </w:rPr>
          <w:tab/>
        </w:r>
        <w:r>
          <w:rPr>
            <w:noProof/>
            <w:webHidden/>
          </w:rPr>
          <w:fldChar w:fldCharType="begin"/>
        </w:r>
        <w:r>
          <w:rPr>
            <w:noProof/>
            <w:webHidden/>
          </w:rPr>
          <w:instrText xml:space="preserve"> PAGEREF _Toc117715746 \h </w:instrText>
        </w:r>
      </w:ins>
      <w:r>
        <w:rPr>
          <w:noProof/>
          <w:webHidden/>
        </w:rPr>
      </w:r>
      <w:r>
        <w:rPr>
          <w:noProof/>
          <w:webHidden/>
        </w:rPr>
        <w:fldChar w:fldCharType="separate"/>
      </w:r>
      <w:ins w:id="137" w:author="ilham.nur@office.ui.ac.id" w:date="2022-10-26T22:28:00Z">
        <w:r>
          <w:rPr>
            <w:noProof/>
            <w:webHidden/>
          </w:rPr>
          <w:t>31</w:t>
        </w:r>
        <w:r>
          <w:rPr>
            <w:noProof/>
            <w:webHidden/>
          </w:rPr>
          <w:fldChar w:fldCharType="end"/>
        </w:r>
        <w:r w:rsidRPr="003C4A29">
          <w:rPr>
            <w:rStyle w:val="Hyperlink"/>
            <w:noProof/>
          </w:rPr>
          <w:fldChar w:fldCharType="end"/>
        </w:r>
      </w:ins>
    </w:p>
    <w:p w14:paraId="6555EC20" w14:textId="3DA6165C" w:rsidR="00EE6CDA" w:rsidRDefault="00EE6CDA">
      <w:pPr>
        <w:pStyle w:val="TOC3"/>
        <w:tabs>
          <w:tab w:val="left" w:pos="1320"/>
          <w:tab w:val="right" w:leader="dot" w:pos="8494"/>
        </w:tabs>
        <w:rPr>
          <w:ins w:id="138" w:author="ilham.nur@office.ui.ac.id" w:date="2022-10-26T22:28:00Z"/>
          <w:rFonts w:asciiTheme="minorHAnsi" w:hAnsiTheme="minorHAnsi" w:cstheme="minorBidi"/>
          <w:noProof/>
          <w:sz w:val="22"/>
        </w:rPr>
      </w:pPr>
      <w:ins w:id="139"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7"</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6.2</w:t>
        </w:r>
        <w:r>
          <w:rPr>
            <w:rFonts w:asciiTheme="minorHAnsi" w:hAnsiTheme="minorHAnsi" w:cstheme="minorBidi"/>
            <w:noProof/>
            <w:sz w:val="22"/>
          </w:rPr>
          <w:tab/>
        </w:r>
        <w:r w:rsidRPr="003C4A29">
          <w:rPr>
            <w:rStyle w:val="Hyperlink"/>
            <w:i/>
            <w:iCs/>
            <w:noProof/>
          </w:rPr>
          <w:t>Gartner Framework</w:t>
        </w:r>
        <w:r>
          <w:rPr>
            <w:noProof/>
            <w:webHidden/>
          </w:rPr>
          <w:tab/>
        </w:r>
        <w:r>
          <w:rPr>
            <w:noProof/>
            <w:webHidden/>
          </w:rPr>
          <w:fldChar w:fldCharType="begin"/>
        </w:r>
        <w:r>
          <w:rPr>
            <w:noProof/>
            <w:webHidden/>
          </w:rPr>
          <w:instrText xml:space="preserve"> PAGEREF _Toc117715747 \h </w:instrText>
        </w:r>
      </w:ins>
      <w:r>
        <w:rPr>
          <w:noProof/>
          <w:webHidden/>
        </w:rPr>
      </w:r>
      <w:r>
        <w:rPr>
          <w:noProof/>
          <w:webHidden/>
        </w:rPr>
        <w:fldChar w:fldCharType="separate"/>
      </w:r>
      <w:ins w:id="140" w:author="ilham.nur@office.ui.ac.id" w:date="2022-10-26T22:28:00Z">
        <w:r>
          <w:rPr>
            <w:noProof/>
            <w:webHidden/>
          </w:rPr>
          <w:t>31</w:t>
        </w:r>
        <w:r>
          <w:rPr>
            <w:noProof/>
            <w:webHidden/>
          </w:rPr>
          <w:fldChar w:fldCharType="end"/>
        </w:r>
        <w:r w:rsidRPr="003C4A29">
          <w:rPr>
            <w:rStyle w:val="Hyperlink"/>
            <w:noProof/>
          </w:rPr>
          <w:fldChar w:fldCharType="end"/>
        </w:r>
      </w:ins>
    </w:p>
    <w:p w14:paraId="2C506536" w14:textId="188436BA" w:rsidR="00EE6CDA" w:rsidRDefault="00EE6CDA">
      <w:pPr>
        <w:pStyle w:val="TOC3"/>
        <w:tabs>
          <w:tab w:val="left" w:pos="1320"/>
          <w:tab w:val="right" w:leader="dot" w:pos="8494"/>
        </w:tabs>
        <w:rPr>
          <w:ins w:id="141" w:author="ilham.nur@office.ui.ac.id" w:date="2022-10-26T22:28:00Z"/>
          <w:rFonts w:asciiTheme="minorHAnsi" w:hAnsiTheme="minorHAnsi" w:cstheme="minorBidi"/>
          <w:noProof/>
          <w:sz w:val="22"/>
        </w:rPr>
      </w:pPr>
      <w:ins w:id="142"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8"</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6.3</w:t>
        </w:r>
        <w:r>
          <w:rPr>
            <w:rFonts w:asciiTheme="minorHAnsi" w:hAnsiTheme="minorHAnsi" w:cstheme="minorBidi"/>
            <w:noProof/>
            <w:sz w:val="22"/>
          </w:rPr>
          <w:tab/>
        </w:r>
        <w:r w:rsidRPr="003C4A29">
          <w:rPr>
            <w:rStyle w:val="Hyperlink"/>
            <w:i/>
            <w:iCs/>
            <w:noProof/>
          </w:rPr>
          <w:t>Federal Enterprise Architecture Framework</w:t>
        </w:r>
        <w:r>
          <w:rPr>
            <w:noProof/>
            <w:webHidden/>
          </w:rPr>
          <w:tab/>
        </w:r>
        <w:r>
          <w:rPr>
            <w:noProof/>
            <w:webHidden/>
          </w:rPr>
          <w:fldChar w:fldCharType="begin"/>
        </w:r>
        <w:r>
          <w:rPr>
            <w:noProof/>
            <w:webHidden/>
          </w:rPr>
          <w:instrText xml:space="preserve"> PAGEREF _Toc117715748 \h </w:instrText>
        </w:r>
      </w:ins>
      <w:r>
        <w:rPr>
          <w:noProof/>
          <w:webHidden/>
        </w:rPr>
      </w:r>
      <w:r>
        <w:rPr>
          <w:noProof/>
          <w:webHidden/>
        </w:rPr>
        <w:fldChar w:fldCharType="separate"/>
      </w:r>
      <w:ins w:id="143" w:author="ilham.nur@office.ui.ac.id" w:date="2022-10-26T22:28:00Z">
        <w:r>
          <w:rPr>
            <w:noProof/>
            <w:webHidden/>
          </w:rPr>
          <w:t>32</w:t>
        </w:r>
        <w:r>
          <w:rPr>
            <w:noProof/>
            <w:webHidden/>
          </w:rPr>
          <w:fldChar w:fldCharType="end"/>
        </w:r>
        <w:r w:rsidRPr="003C4A29">
          <w:rPr>
            <w:rStyle w:val="Hyperlink"/>
            <w:noProof/>
          </w:rPr>
          <w:fldChar w:fldCharType="end"/>
        </w:r>
      </w:ins>
    </w:p>
    <w:p w14:paraId="23479D70" w14:textId="143B422F" w:rsidR="00EE6CDA" w:rsidRDefault="00EE6CDA">
      <w:pPr>
        <w:pStyle w:val="TOC3"/>
        <w:tabs>
          <w:tab w:val="left" w:pos="1320"/>
          <w:tab w:val="right" w:leader="dot" w:pos="8494"/>
        </w:tabs>
        <w:rPr>
          <w:ins w:id="144" w:author="ilham.nur@office.ui.ac.id" w:date="2022-10-26T22:28:00Z"/>
          <w:rFonts w:asciiTheme="minorHAnsi" w:hAnsiTheme="minorHAnsi" w:cstheme="minorBidi"/>
          <w:noProof/>
          <w:sz w:val="22"/>
        </w:rPr>
      </w:pPr>
      <w:ins w:id="145"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49"</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6.4</w:t>
        </w:r>
        <w:r>
          <w:rPr>
            <w:rFonts w:asciiTheme="minorHAnsi" w:hAnsiTheme="minorHAnsi" w:cstheme="minorBidi"/>
            <w:noProof/>
            <w:sz w:val="22"/>
          </w:rPr>
          <w:tab/>
        </w:r>
        <w:r w:rsidRPr="003C4A29">
          <w:rPr>
            <w:rStyle w:val="Hyperlink"/>
            <w:i/>
            <w:iCs/>
            <w:noProof/>
          </w:rPr>
          <w:t>The Open Group Architecture Framework</w:t>
        </w:r>
        <w:r>
          <w:rPr>
            <w:noProof/>
            <w:webHidden/>
          </w:rPr>
          <w:tab/>
        </w:r>
        <w:r>
          <w:rPr>
            <w:noProof/>
            <w:webHidden/>
          </w:rPr>
          <w:fldChar w:fldCharType="begin"/>
        </w:r>
        <w:r>
          <w:rPr>
            <w:noProof/>
            <w:webHidden/>
          </w:rPr>
          <w:instrText xml:space="preserve"> PAGEREF _Toc117715749 \h </w:instrText>
        </w:r>
      </w:ins>
      <w:r>
        <w:rPr>
          <w:noProof/>
          <w:webHidden/>
        </w:rPr>
      </w:r>
      <w:r>
        <w:rPr>
          <w:noProof/>
          <w:webHidden/>
        </w:rPr>
        <w:fldChar w:fldCharType="separate"/>
      </w:r>
      <w:ins w:id="146" w:author="ilham.nur@office.ui.ac.id" w:date="2022-10-26T22:28:00Z">
        <w:r>
          <w:rPr>
            <w:noProof/>
            <w:webHidden/>
          </w:rPr>
          <w:t>32</w:t>
        </w:r>
        <w:r>
          <w:rPr>
            <w:noProof/>
            <w:webHidden/>
          </w:rPr>
          <w:fldChar w:fldCharType="end"/>
        </w:r>
        <w:r w:rsidRPr="003C4A29">
          <w:rPr>
            <w:rStyle w:val="Hyperlink"/>
            <w:noProof/>
          </w:rPr>
          <w:fldChar w:fldCharType="end"/>
        </w:r>
      </w:ins>
    </w:p>
    <w:p w14:paraId="0D6F9CD8" w14:textId="1D935398" w:rsidR="00EE6CDA" w:rsidRDefault="00EE6CDA">
      <w:pPr>
        <w:pStyle w:val="TOC2"/>
        <w:tabs>
          <w:tab w:val="left" w:pos="880"/>
          <w:tab w:val="right" w:leader="dot" w:pos="8494"/>
        </w:tabs>
        <w:rPr>
          <w:ins w:id="147" w:author="ilham.nur@office.ui.ac.id" w:date="2022-10-26T22:28:00Z"/>
          <w:rFonts w:asciiTheme="minorHAnsi" w:hAnsiTheme="minorHAnsi" w:cstheme="minorBidi"/>
          <w:noProof/>
          <w:sz w:val="22"/>
        </w:rPr>
      </w:pPr>
      <w:ins w:id="148"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0"</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7</w:t>
        </w:r>
        <w:r>
          <w:rPr>
            <w:rFonts w:asciiTheme="minorHAnsi" w:hAnsiTheme="minorHAnsi" w:cstheme="minorBidi"/>
            <w:noProof/>
            <w:sz w:val="22"/>
          </w:rPr>
          <w:tab/>
        </w:r>
        <w:r w:rsidRPr="003C4A29">
          <w:rPr>
            <w:rStyle w:val="Hyperlink"/>
            <w:i/>
            <w:iCs/>
            <w:noProof/>
          </w:rPr>
          <w:t>Business Process</w:t>
        </w:r>
        <w:r>
          <w:rPr>
            <w:noProof/>
            <w:webHidden/>
          </w:rPr>
          <w:tab/>
        </w:r>
        <w:r>
          <w:rPr>
            <w:noProof/>
            <w:webHidden/>
          </w:rPr>
          <w:fldChar w:fldCharType="begin"/>
        </w:r>
        <w:r>
          <w:rPr>
            <w:noProof/>
            <w:webHidden/>
          </w:rPr>
          <w:instrText xml:space="preserve"> PAGEREF _Toc117715750 \h </w:instrText>
        </w:r>
      </w:ins>
      <w:r>
        <w:rPr>
          <w:noProof/>
          <w:webHidden/>
        </w:rPr>
      </w:r>
      <w:r>
        <w:rPr>
          <w:noProof/>
          <w:webHidden/>
        </w:rPr>
        <w:fldChar w:fldCharType="separate"/>
      </w:r>
      <w:ins w:id="149" w:author="ilham.nur@office.ui.ac.id" w:date="2022-10-26T22:28:00Z">
        <w:r>
          <w:rPr>
            <w:noProof/>
            <w:webHidden/>
          </w:rPr>
          <w:t>34</w:t>
        </w:r>
        <w:r>
          <w:rPr>
            <w:noProof/>
            <w:webHidden/>
          </w:rPr>
          <w:fldChar w:fldCharType="end"/>
        </w:r>
        <w:r w:rsidRPr="003C4A29">
          <w:rPr>
            <w:rStyle w:val="Hyperlink"/>
            <w:noProof/>
          </w:rPr>
          <w:fldChar w:fldCharType="end"/>
        </w:r>
      </w:ins>
    </w:p>
    <w:p w14:paraId="0DE0C511" w14:textId="47A1769B" w:rsidR="00EE6CDA" w:rsidRDefault="00EE6CDA">
      <w:pPr>
        <w:pStyle w:val="TOC3"/>
        <w:tabs>
          <w:tab w:val="left" w:pos="1320"/>
          <w:tab w:val="right" w:leader="dot" w:pos="8494"/>
        </w:tabs>
        <w:rPr>
          <w:ins w:id="150" w:author="ilham.nur@office.ui.ac.id" w:date="2022-10-26T22:28:00Z"/>
          <w:rFonts w:asciiTheme="minorHAnsi" w:hAnsiTheme="minorHAnsi" w:cstheme="minorBidi"/>
          <w:noProof/>
          <w:sz w:val="22"/>
        </w:rPr>
      </w:pPr>
      <w:ins w:id="151"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1"</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7.1</w:t>
        </w:r>
        <w:r>
          <w:rPr>
            <w:rFonts w:asciiTheme="minorHAnsi" w:hAnsiTheme="minorHAnsi" w:cstheme="minorBidi"/>
            <w:noProof/>
            <w:sz w:val="22"/>
          </w:rPr>
          <w:tab/>
        </w:r>
        <w:r w:rsidRPr="003C4A29">
          <w:rPr>
            <w:rStyle w:val="Hyperlink"/>
            <w:i/>
            <w:iCs/>
            <w:noProof/>
          </w:rPr>
          <w:t>Business Process Modelling Notation</w:t>
        </w:r>
        <w:r>
          <w:rPr>
            <w:noProof/>
            <w:webHidden/>
          </w:rPr>
          <w:tab/>
        </w:r>
        <w:r>
          <w:rPr>
            <w:noProof/>
            <w:webHidden/>
          </w:rPr>
          <w:fldChar w:fldCharType="begin"/>
        </w:r>
        <w:r>
          <w:rPr>
            <w:noProof/>
            <w:webHidden/>
          </w:rPr>
          <w:instrText xml:space="preserve"> PAGEREF _Toc117715751 \h </w:instrText>
        </w:r>
      </w:ins>
      <w:r>
        <w:rPr>
          <w:noProof/>
          <w:webHidden/>
        </w:rPr>
      </w:r>
      <w:r>
        <w:rPr>
          <w:noProof/>
          <w:webHidden/>
        </w:rPr>
        <w:fldChar w:fldCharType="separate"/>
      </w:r>
      <w:ins w:id="152" w:author="ilham.nur@office.ui.ac.id" w:date="2022-10-26T22:28:00Z">
        <w:r>
          <w:rPr>
            <w:noProof/>
            <w:webHidden/>
          </w:rPr>
          <w:t>35</w:t>
        </w:r>
        <w:r>
          <w:rPr>
            <w:noProof/>
            <w:webHidden/>
          </w:rPr>
          <w:fldChar w:fldCharType="end"/>
        </w:r>
        <w:r w:rsidRPr="003C4A29">
          <w:rPr>
            <w:rStyle w:val="Hyperlink"/>
            <w:noProof/>
          </w:rPr>
          <w:fldChar w:fldCharType="end"/>
        </w:r>
      </w:ins>
    </w:p>
    <w:p w14:paraId="02F4D24E" w14:textId="0BC649BA" w:rsidR="00EE6CDA" w:rsidRDefault="00EE6CDA">
      <w:pPr>
        <w:pStyle w:val="TOC2"/>
        <w:tabs>
          <w:tab w:val="left" w:pos="880"/>
          <w:tab w:val="right" w:leader="dot" w:pos="8494"/>
        </w:tabs>
        <w:rPr>
          <w:ins w:id="153" w:author="ilham.nur@office.ui.ac.id" w:date="2022-10-26T22:28:00Z"/>
          <w:rFonts w:asciiTheme="minorHAnsi" w:hAnsiTheme="minorHAnsi" w:cstheme="minorBidi"/>
          <w:noProof/>
          <w:sz w:val="22"/>
        </w:rPr>
      </w:pPr>
      <w:ins w:id="154"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2"</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8</w:t>
        </w:r>
        <w:r>
          <w:rPr>
            <w:rFonts w:asciiTheme="minorHAnsi" w:hAnsiTheme="minorHAnsi" w:cstheme="minorBidi"/>
            <w:noProof/>
            <w:sz w:val="22"/>
          </w:rPr>
          <w:tab/>
        </w:r>
        <w:r w:rsidRPr="003C4A29">
          <w:rPr>
            <w:rStyle w:val="Hyperlink"/>
            <w:noProof/>
          </w:rPr>
          <w:t>Teori Pengambilan Keputusan</w:t>
        </w:r>
        <w:r>
          <w:rPr>
            <w:noProof/>
            <w:webHidden/>
          </w:rPr>
          <w:tab/>
        </w:r>
        <w:r>
          <w:rPr>
            <w:noProof/>
            <w:webHidden/>
          </w:rPr>
          <w:fldChar w:fldCharType="begin"/>
        </w:r>
        <w:r>
          <w:rPr>
            <w:noProof/>
            <w:webHidden/>
          </w:rPr>
          <w:instrText xml:space="preserve"> PAGEREF _Toc117715752 \h </w:instrText>
        </w:r>
      </w:ins>
      <w:r>
        <w:rPr>
          <w:noProof/>
          <w:webHidden/>
        </w:rPr>
      </w:r>
      <w:r>
        <w:rPr>
          <w:noProof/>
          <w:webHidden/>
        </w:rPr>
        <w:fldChar w:fldCharType="separate"/>
      </w:r>
      <w:ins w:id="155" w:author="ilham.nur@office.ui.ac.id" w:date="2022-10-26T22:28:00Z">
        <w:r>
          <w:rPr>
            <w:noProof/>
            <w:webHidden/>
          </w:rPr>
          <w:t>35</w:t>
        </w:r>
        <w:r>
          <w:rPr>
            <w:noProof/>
            <w:webHidden/>
          </w:rPr>
          <w:fldChar w:fldCharType="end"/>
        </w:r>
        <w:r w:rsidRPr="003C4A29">
          <w:rPr>
            <w:rStyle w:val="Hyperlink"/>
            <w:noProof/>
          </w:rPr>
          <w:fldChar w:fldCharType="end"/>
        </w:r>
      </w:ins>
    </w:p>
    <w:p w14:paraId="0534A580" w14:textId="7F10213A" w:rsidR="00EE6CDA" w:rsidRDefault="00EE6CDA">
      <w:pPr>
        <w:pStyle w:val="TOC3"/>
        <w:tabs>
          <w:tab w:val="left" w:pos="1320"/>
          <w:tab w:val="right" w:leader="dot" w:pos="8494"/>
        </w:tabs>
        <w:rPr>
          <w:ins w:id="156" w:author="ilham.nur@office.ui.ac.id" w:date="2022-10-26T22:28:00Z"/>
          <w:rFonts w:asciiTheme="minorHAnsi" w:hAnsiTheme="minorHAnsi" w:cstheme="minorBidi"/>
          <w:noProof/>
          <w:sz w:val="22"/>
        </w:rPr>
      </w:pPr>
      <w:ins w:id="157"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3"</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8.1</w:t>
        </w:r>
        <w:r>
          <w:rPr>
            <w:rFonts w:asciiTheme="minorHAnsi" w:hAnsiTheme="minorHAnsi" w:cstheme="minorBidi"/>
            <w:noProof/>
            <w:sz w:val="22"/>
          </w:rPr>
          <w:tab/>
        </w:r>
        <w:r w:rsidRPr="003C4A29">
          <w:rPr>
            <w:rStyle w:val="Hyperlink"/>
            <w:noProof/>
          </w:rPr>
          <w:t>Multi Criteria Decision Making</w:t>
        </w:r>
        <w:r>
          <w:rPr>
            <w:noProof/>
            <w:webHidden/>
          </w:rPr>
          <w:tab/>
        </w:r>
        <w:r>
          <w:rPr>
            <w:noProof/>
            <w:webHidden/>
          </w:rPr>
          <w:fldChar w:fldCharType="begin"/>
        </w:r>
        <w:r>
          <w:rPr>
            <w:noProof/>
            <w:webHidden/>
          </w:rPr>
          <w:instrText xml:space="preserve"> PAGEREF _Toc117715753 \h </w:instrText>
        </w:r>
      </w:ins>
      <w:r>
        <w:rPr>
          <w:noProof/>
          <w:webHidden/>
        </w:rPr>
      </w:r>
      <w:r>
        <w:rPr>
          <w:noProof/>
          <w:webHidden/>
        </w:rPr>
        <w:fldChar w:fldCharType="separate"/>
      </w:r>
      <w:ins w:id="158" w:author="ilham.nur@office.ui.ac.id" w:date="2022-10-26T22:28:00Z">
        <w:r>
          <w:rPr>
            <w:noProof/>
            <w:webHidden/>
          </w:rPr>
          <w:t>35</w:t>
        </w:r>
        <w:r>
          <w:rPr>
            <w:noProof/>
            <w:webHidden/>
          </w:rPr>
          <w:fldChar w:fldCharType="end"/>
        </w:r>
        <w:r w:rsidRPr="003C4A29">
          <w:rPr>
            <w:rStyle w:val="Hyperlink"/>
            <w:noProof/>
          </w:rPr>
          <w:fldChar w:fldCharType="end"/>
        </w:r>
      </w:ins>
    </w:p>
    <w:p w14:paraId="4FBDC497" w14:textId="591D2D44" w:rsidR="00EE6CDA" w:rsidRDefault="00EE6CDA">
      <w:pPr>
        <w:pStyle w:val="TOC3"/>
        <w:tabs>
          <w:tab w:val="left" w:pos="1320"/>
          <w:tab w:val="right" w:leader="dot" w:pos="8494"/>
        </w:tabs>
        <w:rPr>
          <w:ins w:id="159" w:author="ilham.nur@office.ui.ac.id" w:date="2022-10-26T22:28:00Z"/>
          <w:rFonts w:asciiTheme="minorHAnsi" w:hAnsiTheme="minorHAnsi" w:cstheme="minorBidi"/>
          <w:noProof/>
          <w:sz w:val="22"/>
        </w:rPr>
      </w:pPr>
      <w:ins w:id="160"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4"</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i/>
            <w:iCs/>
            <w:noProof/>
          </w:rPr>
          <w:t>2.8.2</w:t>
        </w:r>
        <w:r>
          <w:rPr>
            <w:rFonts w:asciiTheme="minorHAnsi" w:hAnsiTheme="minorHAnsi" w:cstheme="minorBidi"/>
            <w:noProof/>
            <w:sz w:val="22"/>
          </w:rPr>
          <w:tab/>
        </w:r>
        <w:r w:rsidRPr="003C4A29">
          <w:rPr>
            <w:rStyle w:val="Hyperlink"/>
            <w:noProof/>
          </w:rPr>
          <w:t xml:space="preserve">Kecerdasan Buatan dan </w:t>
        </w:r>
        <w:r w:rsidRPr="003C4A29">
          <w:rPr>
            <w:rStyle w:val="Hyperlink"/>
            <w:i/>
            <w:iCs/>
            <w:noProof/>
          </w:rPr>
          <w:t>Machine Learning</w:t>
        </w:r>
        <w:r>
          <w:rPr>
            <w:noProof/>
            <w:webHidden/>
          </w:rPr>
          <w:tab/>
        </w:r>
        <w:r>
          <w:rPr>
            <w:noProof/>
            <w:webHidden/>
          </w:rPr>
          <w:fldChar w:fldCharType="begin"/>
        </w:r>
        <w:r>
          <w:rPr>
            <w:noProof/>
            <w:webHidden/>
          </w:rPr>
          <w:instrText xml:space="preserve"> PAGEREF _Toc117715754 \h </w:instrText>
        </w:r>
      </w:ins>
      <w:r>
        <w:rPr>
          <w:noProof/>
          <w:webHidden/>
        </w:rPr>
      </w:r>
      <w:r>
        <w:rPr>
          <w:noProof/>
          <w:webHidden/>
        </w:rPr>
        <w:fldChar w:fldCharType="separate"/>
      </w:r>
      <w:ins w:id="161" w:author="ilham.nur@office.ui.ac.id" w:date="2022-10-26T22:28:00Z">
        <w:r>
          <w:rPr>
            <w:noProof/>
            <w:webHidden/>
          </w:rPr>
          <w:t>42</w:t>
        </w:r>
        <w:r>
          <w:rPr>
            <w:noProof/>
            <w:webHidden/>
          </w:rPr>
          <w:fldChar w:fldCharType="end"/>
        </w:r>
        <w:r w:rsidRPr="003C4A29">
          <w:rPr>
            <w:rStyle w:val="Hyperlink"/>
            <w:noProof/>
          </w:rPr>
          <w:fldChar w:fldCharType="end"/>
        </w:r>
      </w:ins>
    </w:p>
    <w:p w14:paraId="3E2BC251" w14:textId="146274BD" w:rsidR="00EE6CDA" w:rsidRDefault="00EE6CDA">
      <w:pPr>
        <w:pStyle w:val="TOC2"/>
        <w:tabs>
          <w:tab w:val="left" w:pos="880"/>
          <w:tab w:val="right" w:leader="dot" w:pos="8494"/>
        </w:tabs>
        <w:rPr>
          <w:ins w:id="162" w:author="ilham.nur@office.ui.ac.id" w:date="2022-10-26T22:28:00Z"/>
          <w:rFonts w:asciiTheme="minorHAnsi" w:hAnsiTheme="minorHAnsi" w:cstheme="minorBidi"/>
          <w:noProof/>
          <w:sz w:val="22"/>
        </w:rPr>
      </w:pPr>
      <w:ins w:id="163"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5"</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2.9</w:t>
        </w:r>
        <w:r>
          <w:rPr>
            <w:rFonts w:asciiTheme="minorHAnsi" w:hAnsiTheme="minorHAnsi" w:cstheme="minorBidi"/>
            <w:noProof/>
            <w:sz w:val="22"/>
          </w:rPr>
          <w:tab/>
        </w:r>
        <w:r w:rsidRPr="003C4A29">
          <w:rPr>
            <w:rStyle w:val="Hyperlink"/>
            <w:noProof/>
          </w:rPr>
          <w:t>Pemilihan Proyek</w:t>
        </w:r>
        <w:r>
          <w:rPr>
            <w:noProof/>
            <w:webHidden/>
          </w:rPr>
          <w:tab/>
        </w:r>
        <w:r>
          <w:rPr>
            <w:noProof/>
            <w:webHidden/>
          </w:rPr>
          <w:fldChar w:fldCharType="begin"/>
        </w:r>
        <w:r>
          <w:rPr>
            <w:noProof/>
            <w:webHidden/>
          </w:rPr>
          <w:instrText xml:space="preserve"> PAGEREF _Toc117715755 \h </w:instrText>
        </w:r>
      </w:ins>
      <w:r>
        <w:rPr>
          <w:noProof/>
          <w:webHidden/>
        </w:rPr>
      </w:r>
      <w:r>
        <w:rPr>
          <w:noProof/>
          <w:webHidden/>
        </w:rPr>
        <w:fldChar w:fldCharType="separate"/>
      </w:r>
      <w:ins w:id="164" w:author="ilham.nur@office.ui.ac.id" w:date="2022-10-26T22:28:00Z">
        <w:r>
          <w:rPr>
            <w:noProof/>
            <w:webHidden/>
          </w:rPr>
          <w:t>47</w:t>
        </w:r>
        <w:r>
          <w:rPr>
            <w:noProof/>
            <w:webHidden/>
          </w:rPr>
          <w:fldChar w:fldCharType="end"/>
        </w:r>
        <w:r w:rsidRPr="003C4A29">
          <w:rPr>
            <w:rStyle w:val="Hyperlink"/>
            <w:noProof/>
          </w:rPr>
          <w:fldChar w:fldCharType="end"/>
        </w:r>
      </w:ins>
    </w:p>
    <w:p w14:paraId="2FCA7671" w14:textId="02524C65" w:rsidR="00EE6CDA" w:rsidRDefault="00EE6CDA">
      <w:pPr>
        <w:pStyle w:val="TOC1"/>
        <w:tabs>
          <w:tab w:val="left" w:pos="1100"/>
          <w:tab w:val="right" w:leader="dot" w:pos="8494"/>
        </w:tabs>
        <w:rPr>
          <w:ins w:id="165" w:author="ilham.nur@office.ui.ac.id" w:date="2022-10-26T22:28:00Z"/>
          <w:rFonts w:asciiTheme="minorHAnsi" w:hAnsiTheme="minorHAnsi" w:cstheme="minorBidi"/>
          <w:b w:val="0"/>
          <w:noProof/>
          <w:sz w:val="22"/>
        </w:rPr>
      </w:pPr>
      <w:ins w:id="166"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6"</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BAB 3</w:t>
        </w:r>
        <w:r>
          <w:rPr>
            <w:rFonts w:asciiTheme="minorHAnsi" w:hAnsiTheme="minorHAnsi" w:cstheme="minorBidi"/>
            <w:b w:val="0"/>
            <w:noProof/>
            <w:sz w:val="22"/>
          </w:rPr>
          <w:tab/>
        </w:r>
        <w:r w:rsidRPr="003C4A29">
          <w:rPr>
            <w:rStyle w:val="Hyperlink"/>
            <w:noProof/>
          </w:rPr>
          <w:t>METODOLOGI DAN PELAKSANAAN RISET</w:t>
        </w:r>
        <w:r>
          <w:rPr>
            <w:noProof/>
            <w:webHidden/>
          </w:rPr>
          <w:tab/>
        </w:r>
        <w:r>
          <w:rPr>
            <w:noProof/>
            <w:webHidden/>
          </w:rPr>
          <w:fldChar w:fldCharType="begin"/>
        </w:r>
        <w:r>
          <w:rPr>
            <w:noProof/>
            <w:webHidden/>
          </w:rPr>
          <w:instrText xml:space="preserve"> PAGEREF _Toc117715756 \h </w:instrText>
        </w:r>
      </w:ins>
      <w:r>
        <w:rPr>
          <w:noProof/>
          <w:webHidden/>
        </w:rPr>
      </w:r>
      <w:r>
        <w:rPr>
          <w:noProof/>
          <w:webHidden/>
        </w:rPr>
        <w:fldChar w:fldCharType="separate"/>
      </w:r>
      <w:ins w:id="167" w:author="ilham.nur@office.ui.ac.id" w:date="2022-10-26T22:28:00Z">
        <w:r>
          <w:rPr>
            <w:noProof/>
            <w:webHidden/>
          </w:rPr>
          <w:t>49</w:t>
        </w:r>
        <w:r>
          <w:rPr>
            <w:noProof/>
            <w:webHidden/>
          </w:rPr>
          <w:fldChar w:fldCharType="end"/>
        </w:r>
        <w:r w:rsidRPr="003C4A29">
          <w:rPr>
            <w:rStyle w:val="Hyperlink"/>
            <w:noProof/>
          </w:rPr>
          <w:fldChar w:fldCharType="end"/>
        </w:r>
      </w:ins>
    </w:p>
    <w:p w14:paraId="052E9ECD" w14:textId="795E3EA8" w:rsidR="00EE6CDA" w:rsidRDefault="00EE6CDA">
      <w:pPr>
        <w:pStyle w:val="TOC1"/>
        <w:tabs>
          <w:tab w:val="left" w:pos="1100"/>
          <w:tab w:val="right" w:leader="dot" w:pos="8494"/>
        </w:tabs>
        <w:rPr>
          <w:ins w:id="168" w:author="ilham.nur@office.ui.ac.id" w:date="2022-10-26T22:28:00Z"/>
          <w:rFonts w:asciiTheme="minorHAnsi" w:hAnsiTheme="minorHAnsi" w:cstheme="minorBidi"/>
          <w:b w:val="0"/>
          <w:noProof/>
          <w:sz w:val="22"/>
        </w:rPr>
      </w:pPr>
      <w:ins w:id="169"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7"</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BAB 4</w:t>
        </w:r>
        <w:r>
          <w:rPr>
            <w:rFonts w:asciiTheme="minorHAnsi" w:hAnsiTheme="minorHAnsi" w:cstheme="minorBidi"/>
            <w:b w:val="0"/>
            <w:noProof/>
            <w:sz w:val="22"/>
          </w:rPr>
          <w:tab/>
        </w:r>
        <w:r w:rsidRPr="003C4A29">
          <w:rPr>
            <w:rStyle w:val="Hyperlink"/>
            <w:noProof/>
          </w:rPr>
          <w:t>ANALISIS DAN PEMBAHASAN HASIL RISET</w:t>
        </w:r>
        <w:r>
          <w:rPr>
            <w:noProof/>
            <w:webHidden/>
          </w:rPr>
          <w:tab/>
        </w:r>
        <w:r>
          <w:rPr>
            <w:noProof/>
            <w:webHidden/>
          </w:rPr>
          <w:fldChar w:fldCharType="begin"/>
        </w:r>
        <w:r>
          <w:rPr>
            <w:noProof/>
            <w:webHidden/>
          </w:rPr>
          <w:instrText xml:space="preserve"> PAGEREF _Toc117715757 \h </w:instrText>
        </w:r>
      </w:ins>
      <w:r>
        <w:rPr>
          <w:noProof/>
          <w:webHidden/>
        </w:rPr>
      </w:r>
      <w:r>
        <w:rPr>
          <w:noProof/>
          <w:webHidden/>
        </w:rPr>
        <w:fldChar w:fldCharType="separate"/>
      </w:r>
      <w:ins w:id="170" w:author="ilham.nur@office.ui.ac.id" w:date="2022-10-26T22:28:00Z">
        <w:r>
          <w:rPr>
            <w:noProof/>
            <w:webHidden/>
          </w:rPr>
          <w:t>50</w:t>
        </w:r>
        <w:r>
          <w:rPr>
            <w:noProof/>
            <w:webHidden/>
          </w:rPr>
          <w:fldChar w:fldCharType="end"/>
        </w:r>
        <w:r w:rsidRPr="003C4A29">
          <w:rPr>
            <w:rStyle w:val="Hyperlink"/>
            <w:noProof/>
          </w:rPr>
          <w:fldChar w:fldCharType="end"/>
        </w:r>
      </w:ins>
    </w:p>
    <w:p w14:paraId="688ED877" w14:textId="5975735F" w:rsidR="00EE6CDA" w:rsidRDefault="00EE6CDA">
      <w:pPr>
        <w:pStyle w:val="TOC1"/>
        <w:tabs>
          <w:tab w:val="left" w:pos="1100"/>
          <w:tab w:val="right" w:leader="dot" w:pos="8494"/>
        </w:tabs>
        <w:rPr>
          <w:ins w:id="171" w:author="ilham.nur@office.ui.ac.id" w:date="2022-10-26T22:28:00Z"/>
          <w:rFonts w:asciiTheme="minorHAnsi" w:hAnsiTheme="minorHAnsi" w:cstheme="minorBidi"/>
          <w:b w:val="0"/>
          <w:noProof/>
          <w:sz w:val="22"/>
        </w:rPr>
      </w:pPr>
      <w:ins w:id="172"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8"</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BAB 5</w:t>
        </w:r>
        <w:r>
          <w:rPr>
            <w:rFonts w:asciiTheme="minorHAnsi" w:hAnsiTheme="minorHAnsi" w:cstheme="minorBidi"/>
            <w:b w:val="0"/>
            <w:noProof/>
            <w:sz w:val="22"/>
          </w:rPr>
          <w:tab/>
        </w:r>
        <w:r w:rsidRPr="003C4A29">
          <w:rPr>
            <w:rStyle w:val="Hyperlink"/>
            <w:noProof/>
          </w:rPr>
          <w:t>KESIMPULAN</w:t>
        </w:r>
        <w:r>
          <w:rPr>
            <w:noProof/>
            <w:webHidden/>
          </w:rPr>
          <w:tab/>
        </w:r>
        <w:r>
          <w:rPr>
            <w:noProof/>
            <w:webHidden/>
          </w:rPr>
          <w:fldChar w:fldCharType="begin"/>
        </w:r>
        <w:r>
          <w:rPr>
            <w:noProof/>
            <w:webHidden/>
          </w:rPr>
          <w:instrText xml:space="preserve"> PAGEREF _Toc117715758 \h </w:instrText>
        </w:r>
      </w:ins>
      <w:r>
        <w:rPr>
          <w:noProof/>
          <w:webHidden/>
        </w:rPr>
      </w:r>
      <w:r>
        <w:rPr>
          <w:noProof/>
          <w:webHidden/>
        </w:rPr>
        <w:fldChar w:fldCharType="separate"/>
      </w:r>
      <w:ins w:id="173" w:author="ilham.nur@office.ui.ac.id" w:date="2022-10-26T22:28:00Z">
        <w:r>
          <w:rPr>
            <w:noProof/>
            <w:webHidden/>
          </w:rPr>
          <w:t>51</w:t>
        </w:r>
        <w:r>
          <w:rPr>
            <w:noProof/>
            <w:webHidden/>
          </w:rPr>
          <w:fldChar w:fldCharType="end"/>
        </w:r>
        <w:r w:rsidRPr="003C4A29">
          <w:rPr>
            <w:rStyle w:val="Hyperlink"/>
            <w:noProof/>
          </w:rPr>
          <w:fldChar w:fldCharType="end"/>
        </w:r>
      </w:ins>
    </w:p>
    <w:p w14:paraId="4B133DB3" w14:textId="3D2248DF" w:rsidR="00EE6CDA" w:rsidRDefault="00EE6CDA">
      <w:pPr>
        <w:pStyle w:val="TOC1"/>
        <w:tabs>
          <w:tab w:val="right" w:leader="dot" w:pos="8494"/>
        </w:tabs>
        <w:rPr>
          <w:ins w:id="174" w:author="ilham.nur@office.ui.ac.id" w:date="2022-10-26T22:28:00Z"/>
          <w:rFonts w:asciiTheme="minorHAnsi" w:hAnsiTheme="minorHAnsi" w:cstheme="minorBidi"/>
          <w:b w:val="0"/>
          <w:noProof/>
          <w:sz w:val="22"/>
        </w:rPr>
      </w:pPr>
      <w:ins w:id="175" w:author="ilham.nur@office.ui.ac.id" w:date="2022-10-26T22:28:00Z">
        <w:r w:rsidRPr="003C4A29">
          <w:rPr>
            <w:rStyle w:val="Hyperlink"/>
            <w:noProof/>
          </w:rPr>
          <w:fldChar w:fldCharType="begin"/>
        </w:r>
        <w:r w:rsidRPr="003C4A29">
          <w:rPr>
            <w:rStyle w:val="Hyperlink"/>
            <w:noProof/>
          </w:rPr>
          <w:instrText xml:space="preserve"> </w:instrText>
        </w:r>
        <w:r>
          <w:rPr>
            <w:noProof/>
          </w:rPr>
          <w:instrText>HYPERLINK \l "_Toc117715759"</w:instrText>
        </w:r>
        <w:r w:rsidRPr="003C4A29">
          <w:rPr>
            <w:rStyle w:val="Hyperlink"/>
            <w:noProof/>
          </w:rPr>
          <w:instrText xml:space="preserve"> </w:instrText>
        </w:r>
        <w:r w:rsidRPr="003C4A29">
          <w:rPr>
            <w:rStyle w:val="Hyperlink"/>
            <w:noProof/>
          </w:rPr>
        </w:r>
        <w:r w:rsidRPr="003C4A29">
          <w:rPr>
            <w:rStyle w:val="Hyperlink"/>
            <w:noProof/>
          </w:rPr>
          <w:fldChar w:fldCharType="separate"/>
        </w:r>
        <w:r w:rsidRPr="003C4A29">
          <w:rPr>
            <w:rStyle w:val="Hyperlink"/>
            <w:noProof/>
          </w:rPr>
          <w:t>DAFTAR REFERENSI</w:t>
        </w:r>
        <w:r>
          <w:rPr>
            <w:noProof/>
            <w:webHidden/>
          </w:rPr>
          <w:tab/>
        </w:r>
        <w:r>
          <w:rPr>
            <w:noProof/>
            <w:webHidden/>
          </w:rPr>
          <w:fldChar w:fldCharType="begin"/>
        </w:r>
        <w:r>
          <w:rPr>
            <w:noProof/>
            <w:webHidden/>
          </w:rPr>
          <w:instrText xml:space="preserve"> PAGEREF _Toc117715759 \h </w:instrText>
        </w:r>
      </w:ins>
      <w:r>
        <w:rPr>
          <w:noProof/>
          <w:webHidden/>
        </w:rPr>
      </w:r>
      <w:r>
        <w:rPr>
          <w:noProof/>
          <w:webHidden/>
        </w:rPr>
        <w:fldChar w:fldCharType="separate"/>
      </w:r>
      <w:ins w:id="176" w:author="ilham.nur@office.ui.ac.id" w:date="2022-10-26T22:28:00Z">
        <w:r>
          <w:rPr>
            <w:noProof/>
            <w:webHidden/>
          </w:rPr>
          <w:t>52</w:t>
        </w:r>
        <w:r>
          <w:rPr>
            <w:noProof/>
            <w:webHidden/>
          </w:rPr>
          <w:fldChar w:fldCharType="end"/>
        </w:r>
        <w:r w:rsidRPr="003C4A29">
          <w:rPr>
            <w:rStyle w:val="Hyperlink"/>
            <w:noProof/>
          </w:rPr>
          <w:fldChar w:fldCharType="end"/>
        </w:r>
      </w:ins>
    </w:p>
    <w:p w14:paraId="71C5D44D" w14:textId="3C32C828" w:rsidR="001F55AF" w:rsidDel="00E73855" w:rsidRDefault="001F55AF">
      <w:pPr>
        <w:pStyle w:val="TOC1"/>
        <w:tabs>
          <w:tab w:val="right" w:leader="dot" w:pos="8494"/>
        </w:tabs>
        <w:rPr>
          <w:del w:id="177" w:author="ilham.nur@office.ui.ac.id" w:date="2022-09-14T14:22:00Z"/>
          <w:rFonts w:asciiTheme="minorHAnsi" w:hAnsiTheme="minorHAnsi" w:cstheme="minorBidi"/>
          <w:b w:val="0"/>
          <w:noProof/>
          <w:sz w:val="22"/>
        </w:rPr>
      </w:pPr>
      <w:del w:id="178" w:author="ilham.nur@office.ui.ac.id" w:date="2022-09-14T14:22:00Z">
        <w:r w:rsidRPr="00E73855" w:rsidDel="00E73855">
          <w:rPr>
            <w:rPrChange w:id="179" w:author="ilham.nur@office.ui.ac.id" w:date="2022-09-14T14:22:00Z">
              <w:rPr>
                <w:rStyle w:val="Hyperlink"/>
                <w:noProof/>
              </w:rPr>
            </w:rPrChange>
          </w:rPr>
          <w:delText>HALAMAN JUDUL</w:delText>
        </w:r>
        <w:r w:rsidDel="00E73855">
          <w:rPr>
            <w:noProof/>
            <w:webHidden/>
          </w:rPr>
          <w:tab/>
          <w:delText>i</w:delText>
        </w:r>
      </w:del>
    </w:p>
    <w:p w14:paraId="4D6E8449" w14:textId="72954A07" w:rsidR="001F55AF" w:rsidDel="00E73855" w:rsidRDefault="001F55AF">
      <w:pPr>
        <w:pStyle w:val="TOC1"/>
        <w:tabs>
          <w:tab w:val="right" w:leader="dot" w:pos="8494"/>
        </w:tabs>
        <w:rPr>
          <w:del w:id="180" w:author="ilham.nur@office.ui.ac.id" w:date="2022-09-14T14:22:00Z"/>
          <w:rFonts w:asciiTheme="minorHAnsi" w:hAnsiTheme="minorHAnsi" w:cstheme="minorBidi"/>
          <w:b w:val="0"/>
          <w:noProof/>
          <w:sz w:val="22"/>
        </w:rPr>
      </w:pPr>
      <w:del w:id="181" w:author="ilham.nur@office.ui.ac.id" w:date="2022-09-14T14:22:00Z">
        <w:r w:rsidRPr="00E73855" w:rsidDel="00E73855">
          <w:rPr>
            <w:rPrChange w:id="182" w:author="ilham.nur@office.ui.ac.id" w:date="2022-09-14T14:22:00Z">
              <w:rPr>
                <w:rStyle w:val="Hyperlink"/>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tabs>
          <w:tab w:val="right" w:leader="dot" w:pos="8494"/>
        </w:tabs>
        <w:rPr>
          <w:del w:id="183" w:author="ilham.nur@office.ui.ac.id" w:date="2022-09-14T14:22:00Z"/>
          <w:rFonts w:asciiTheme="minorHAnsi" w:hAnsiTheme="minorHAnsi" w:cstheme="minorBidi"/>
          <w:b w:val="0"/>
          <w:noProof/>
          <w:sz w:val="22"/>
        </w:rPr>
      </w:pPr>
      <w:del w:id="184" w:author="ilham.nur@office.ui.ac.id" w:date="2022-09-14T14:22:00Z">
        <w:r w:rsidRPr="00E73855" w:rsidDel="00E73855">
          <w:rPr>
            <w:rPrChange w:id="185" w:author="ilham.nur@office.ui.ac.id" w:date="2022-09-14T14:22:00Z">
              <w:rPr>
                <w:rStyle w:val="Hyperlink"/>
                <w:noProof/>
              </w:rPr>
            </w:rPrChange>
          </w:rPr>
          <w:delText>HALAMAN PENGESAHAN</w:delText>
        </w:r>
        <w:r w:rsidDel="00E73855">
          <w:rPr>
            <w:noProof/>
            <w:webHidden/>
          </w:rPr>
          <w:tab/>
          <w:delText>iii</w:delText>
        </w:r>
      </w:del>
    </w:p>
    <w:p w14:paraId="58E0AD82" w14:textId="466D8392" w:rsidR="001F55AF" w:rsidDel="00E73855" w:rsidRDefault="001F55AF">
      <w:pPr>
        <w:pStyle w:val="TOC1"/>
        <w:tabs>
          <w:tab w:val="right" w:leader="dot" w:pos="8494"/>
        </w:tabs>
        <w:rPr>
          <w:del w:id="186" w:author="ilham.nur@office.ui.ac.id" w:date="2022-09-14T14:22:00Z"/>
          <w:rFonts w:asciiTheme="minorHAnsi" w:hAnsiTheme="minorHAnsi" w:cstheme="minorBidi"/>
          <w:b w:val="0"/>
          <w:noProof/>
          <w:sz w:val="22"/>
        </w:rPr>
      </w:pPr>
      <w:del w:id="187" w:author="ilham.nur@office.ui.ac.id" w:date="2022-09-14T14:22:00Z">
        <w:r w:rsidRPr="00E73855" w:rsidDel="00E73855">
          <w:rPr>
            <w:rPrChange w:id="188" w:author="ilham.nur@office.ui.ac.id" w:date="2022-09-14T14:22:00Z">
              <w:rPr>
                <w:rStyle w:val="Hyperlink"/>
                <w:noProof/>
              </w:rPr>
            </w:rPrChange>
          </w:rPr>
          <w:delText>UCAPAN TERIMA KASIH</w:delText>
        </w:r>
        <w:r w:rsidDel="00E73855">
          <w:rPr>
            <w:noProof/>
            <w:webHidden/>
          </w:rPr>
          <w:tab/>
          <w:delText>iv</w:delText>
        </w:r>
      </w:del>
    </w:p>
    <w:p w14:paraId="3E6D399B" w14:textId="3C34CEDB" w:rsidR="001F55AF" w:rsidDel="00E73855" w:rsidRDefault="001F55AF">
      <w:pPr>
        <w:pStyle w:val="TOC1"/>
        <w:tabs>
          <w:tab w:val="right" w:leader="dot" w:pos="8494"/>
        </w:tabs>
        <w:rPr>
          <w:del w:id="189" w:author="ilham.nur@office.ui.ac.id" w:date="2022-09-14T14:22:00Z"/>
          <w:rFonts w:asciiTheme="minorHAnsi" w:hAnsiTheme="minorHAnsi" w:cstheme="minorBidi"/>
          <w:b w:val="0"/>
          <w:noProof/>
          <w:sz w:val="22"/>
        </w:rPr>
      </w:pPr>
      <w:del w:id="190" w:author="ilham.nur@office.ui.ac.id" w:date="2022-09-14T14:22:00Z">
        <w:r w:rsidRPr="00E73855" w:rsidDel="00E73855">
          <w:rPr>
            <w:rPrChange w:id="191" w:author="ilham.nur@office.ui.ac.id" w:date="2022-09-14T14:22:00Z">
              <w:rPr>
                <w:rStyle w:val="Hyperlink"/>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tabs>
          <w:tab w:val="right" w:leader="dot" w:pos="8494"/>
        </w:tabs>
        <w:rPr>
          <w:del w:id="192" w:author="ilham.nur@office.ui.ac.id" w:date="2022-09-14T14:22:00Z"/>
          <w:rFonts w:asciiTheme="minorHAnsi" w:hAnsiTheme="minorHAnsi" w:cstheme="minorBidi"/>
          <w:b w:val="0"/>
          <w:noProof/>
          <w:sz w:val="22"/>
        </w:rPr>
      </w:pPr>
      <w:del w:id="193" w:author="ilham.nur@office.ui.ac.id" w:date="2022-09-14T14:22:00Z">
        <w:r w:rsidRPr="00E73855" w:rsidDel="00E73855">
          <w:rPr>
            <w:rPrChange w:id="194" w:author="ilham.nur@office.ui.ac.id" w:date="2022-09-14T14:22:00Z">
              <w:rPr>
                <w:rStyle w:val="Hyperlink"/>
                <w:noProof/>
              </w:rPr>
            </w:rPrChange>
          </w:rPr>
          <w:delText>ABSTRAK</w:delText>
        </w:r>
        <w:r w:rsidDel="00E73855">
          <w:rPr>
            <w:noProof/>
            <w:webHidden/>
          </w:rPr>
          <w:tab/>
          <w:delText>vi</w:delText>
        </w:r>
      </w:del>
    </w:p>
    <w:p w14:paraId="7E9AF861" w14:textId="54BC2ED9" w:rsidR="001F55AF" w:rsidDel="00E73855" w:rsidRDefault="001F55AF">
      <w:pPr>
        <w:pStyle w:val="TOC1"/>
        <w:tabs>
          <w:tab w:val="right" w:leader="dot" w:pos="8494"/>
        </w:tabs>
        <w:rPr>
          <w:del w:id="195" w:author="ilham.nur@office.ui.ac.id" w:date="2022-09-14T14:22:00Z"/>
          <w:rFonts w:asciiTheme="minorHAnsi" w:hAnsiTheme="minorHAnsi" w:cstheme="minorBidi"/>
          <w:b w:val="0"/>
          <w:noProof/>
          <w:sz w:val="22"/>
        </w:rPr>
      </w:pPr>
      <w:del w:id="196" w:author="ilham.nur@office.ui.ac.id" w:date="2022-09-14T14:22:00Z">
        <w:r w:rsidRPr="00E73855" w:rsidDel="00E73855">
          <w:rPr>
            <w:rPrChange w:id="197" w:author="ilham.nur@office.ui.ac.id" w:date="2022-09-14T14:22:00Z">
              <w:rPr>
                <w:rStyle w:val="Hyperlink"/>
                <w:noProof/>
              </w:rPr>
            </w:rPrChange>
          </w:rPr>
          <w:delText>ABSTRACT</w:delText>
        </w:r>
        <w:r w:rsidDel="00E73855">
          <w:rPr>
            <w:noProof/>
            <w:webHidden/>
          </w:rPr>
          <w:tab/>
          <w:delText>vii</w:delText>
        </w:r>
      </w:del>
    </w:p>
    <w:p w14:paraId="1A37A93C" w14:textId="471FA6BE" w:rsidR="001F55AF" w:rsidDel="00E73855" w:rsidRDefault="001F55AF">
      <w:pPr>
        <w:pStyle w:val="TOC1"/>
        <w:tabs>
          <w:tab w:val="right" w:leader="dot" w:pos="8494"/>
        </w:tabs>
        <w:rPr>
          <w:del w:id="198" w:author="ilham.nur@office.ui.ac.id" w:date="2022-09-14T14:22:00Z"/>
          <w:rFonts w:asciiTheme="minorHAnsi" w:hAnsiTheme="minorHAnsi" w:cstheme="minorBidi"/>
          <w:b w:val="0"/>
          <w:noProof/>
          <w:sz w:val="22"/>
        </w:rPr>
      </w:pPr>
      <w:del w:id="199" w:author="ilham.nur@office.ui.ac.id" w:date="2022-09-14T14:22:00Z">
        <w:r w:rsidRPr="00E73855" w:rsidDel="00E73855">
          <w:rPr>
            <w:rPrChange w:id="200" w:author="ilham.nur@office.ui.ac.id" w:date="2022-09-14T14:22:00Z">
              <w:rPr>
                <w:rStyle w:val="Hyperlink"/>
                <w:noProof/>
              </w:rPr>
            </w:rPrChange>
          </w:rPr>
          <w:delText>DAFTAR ISI</w:delText>
        </w:r>
        <w:r w:rsidDel="00E73855">
          <w:rPr>
            <w:noProof/>
            <w:webHidden/>
          </w:rPr>
          <w:tab/>
          <w:delText>viii</w:delText>
        </w:r>
      </w:del>
    </w:p>
    <w:p w14:paraId="64643059" w14:textId="2EC2B59C" w:rsidR="001F55AF" w:rsidDel="00E73855" w:rsidRDefault="001F55AF">
      <w:pPr>
        <w:pStyle w:val="TOC1"/>
        <w:tabs>
          <w:tab w:val="right" w:leader="dot" w:pos="8494"/>
        </w:tabs>
        <w:rPr>
          <w:del w:id="201" w:author="ilham.nur@office.ui.ac.id" w:date="2022-09-14T14:22:00Z"/>
          <w:rFonts w:asciiTheme="minorHAnsi" w:hAnsiTheme="minorHAnsi" w:cstheme="minorBidi"/>
          <w:b w:val="0"/>
          <w:noProof/>
          <w:sz w:val="22"/>
        </w:rPr>
      </w:pPr>
      <w:del w:id="202" w:author="ilham.nur@office.ui.ac.id" w:date="2022-09-14T14:22:00Z">
        <w:r w:rsidRPr="00E73855" w:rsidDel="00E73855">
          <w:rPr>
            <w:rPrChange w:id="203" w:author="ilham.nur@office.ui.ac.id" w:date="2022-09-14T14:22:00Z">
              <w:rPr>
                <w:rStyle w:val="Hyperlink"/>
                <w:noProof/>
              </w:rPr>
            </w:rPrChange>
          </w:rPr>
          <w:delText>DAFTAR GAMBAR</w:delText>
        </w:r>
        <w:r w:rsidDel="00E73855">
          <w:rPr>
            <w:noProof/>
            <w:webHidden/>
          </w:rPr>
          <w:tab/>
          <w:delText>x</w:delText>
        </w:r>
      </w:del>
    </w:p>
    <w:p w14:paraId="729FA018" w14:textId="14BA6B05" w:rsidR="001F55AF" w:rsidDel="00E73855" w:rsidRDefault="001F55AF">
      <w:pPr>
        <w:pStyle w:val="TOC1"/>
        <w:tabs>
          <w:tab w:val="right" w:leader="dot" w:pos="8494"/>
        </w:tabs>
        <w:rPr>
          <w:del w:id="204" w:author="ilham.nur@office.ui.ac.id" w:date="2022-09-14T14:22:00Z"/>
          <w:rFonts w:asciiTheme="minorHAnsi" w:hAnsiTheme="minorHAnsi" w:cstheme="minorBidi"/>
          <w:b w:val="0"/>
          <w:noProof/>
          <w:sz w:val="22"/>
        </w:rPr>
      </w:pPr>
      <w:del w:id="205" w:author="ilham.nur@office.ui.ac.id" w:date="2022-09-14T14:22:00Z">
        <w:r w:rsidRPr="00E73855" w:rsidDel="00E73855">
          <w:rPr>
            <w:rPrChange w:id="206" w:author="ilham.nur@office.ui.ac.id" w:date="2022-09-14T14:22:00Z">
              <w:rPr>
                <w:rStyle w:val="Hyperlink"/>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 w:val="right" w:leader="dot" w:pos="8494"/>
        </w:tabs>
        <w:rPr>
          <w:del w:id="207" w:author="ilham.nur@office.ui.ac.id" w:date="2022-09-14T14:22:00Z"/>
          <w:rFonts w:asciiTheme="minorHAnsi" w:hAnsiTheme="minorHAnsi" w:cstheme="minorBidi"/>
          <w:b w:val="0"/>
          <w:noProof/>
          <w:sz w:val="22"/>
        </w:rPr>
      </w:pPr>
      <w:del w:id="208" w:author="ilham.nur@office.ui.ac.id" w:date="2022-09-14T14:22:00Z">
        <w:r w:rsidRPr="00E73855" w:rsidDel="00E73855">
          <w:rPr>
            <w:rPrChange w:id="209" w:author="ilham.nur@office.ui.ac.id" w:date="2022-09-14T14:22:00Z">
              <w:rPr>
                <w:rStyle w:val="Hyperlink"/>
                <w:noProof/>
              </w:rPr>
            </w:rPrChange>
          </w:rPr>
          <w:delText>BAB 1</w:delText>
        </w:r>
        <w:r w:rsidDel="00E73855">
          <w:rPr>
            <w:rFonts w:asciiTheme="minorHAnsi" w:hAnsiTheme="minorHAnsi" w:cstheme="minorBidi"/>
            <w:b w:val="0"/>
            <w:noProof/>
            <w:sz w:val="22"/>
          </w:rPr>
          <w:tab/>
        </w:r>
        <w:r w:rsidRPr="00E73855" w:rsidDel="00E73855">
          <w:rPr>
            <w:rPrChange w:id="210" w:author="ilham.nur@office.ui.ac.id" w:date="2022-09-14T14:22:00Z">
              <w:rPr>
                <w:rStyle w:val="Hyperlink"/>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211" w:author="ilham.nur@office.ui.ac.id" w:date="2022-09-14T14:22:00Z"/>
          <w:rFonts w:asciiTheme="minorHAnsi" w:hAnsiTheme="minorHAnsi" w:cstheme="minorBidi"/>
          <w:noProof/>
          <w:sz w:val="22"/>
        </w:rPr>
      </w:pPr>
      <w:del w:id="212" w:author="ilham.nur@office.ui.ac.id" w:date="2022-09-14T14:22:00Z">
        <w:r w:rsidRPr="00E73855" w:rsidDel="00E73855">
          <w:rPr>
            <w:rPrChange w:id="213"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rPrChange w:id="214"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215" w:author="ilham.nur@office.ui.ac.id" w:date="2022-09-14T14:22:00Z"/>
          <w:rFonts w:asciiTheme="minorHAnsi" w:hAnsiTheme="minorHAnsi" w:cstheme="minorBidi"/>
          <w:noProof/>
          <w:sz w:val="22"/>
        </w:rPr>
      </w:pPr>
      <w:del w:id="216" w:author="ilham.nur@office.ui.ac.id" w:date="2022-09-14T14:22:00Z">
        <w:r w:rsidRPr="00E73855" w:rsidDel="00E73855">
          <w:rPr>
            <w:rPrChange w:id="217"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rPrChange w:id="218"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219" w:author="ilham.nur@office.ui.ac.id" w:date="2022-09-14T14:22:00Z"/>
          <w:rFonts w:asciiTheme="minorHAnsi" w:hAnsiTheme="minorHAnsi" w:cstheme="minorBidi"/>
          <w:noProof/>
          <w:sz w:val="22"/>
        </w:rPr>
      </w:pPr>
      <w:del w:id="220" w:author="ilham.nur@office.ui.ac.id" w:date="2022-09-14T14:22:00Z">
        <w:r w:rsidRPr="00E73855" w:rsidDel="00E73855">
          <w:rPr>
            <w:rPrChange w:id="221"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rPrChange w:id="222"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223" w:author="ilham.nur@office.ui.ac.id" w:date="2022-09-14T14:22:00Z"/>
          <w:rFonts w:asciiTheme="minorHAnsi" w:hAnsiTheme="minorHAnsi" w:cstheme="minorBidi"/>
          <w:noProof/>
          <w:sz w:val="22"/>
        </w:rPr>
      </w:pPr>
      <w:del w:id="224" w:author="ilham.nur@office.ui.ac.id" w:date="2022-09-14T14:22:00Z">
        <w:r w:rsidRPr="00E73855" w:rsidDel="00E73855">
          <w:rPr>
            <w:rPrChange w:id="225"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rPrChange w:id="226"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227" w:author="ilham.nur@office.ui.ac.id" w:date="2022-09-14T14:22:00Z"/>
          <w:rFonts w:asciiTheme="minorHAnsi" w:hAnsiTheme="minorHAnsi" w:cstheme="minorBidi"/>
          <w:noProof/>
          <w:sz w:val="22"/>
        </w:rPr>
      </w:pPr>
      <w:del w:id="228" w:author="ilham.nur@office.ui.ac.id" w:date="2022-09-14T14:22:00Z">
        <w:r w:rsidRPr="00E73855" w:rsidDel="00E73855">
          <w:rPr>
            <w:rPrChange w:id="229"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rPrChange w:id="230"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231" w:author="ilham.nur@office.ui.ac.id" w:date="2022-09-14T14:22:00Z"/>
          <w:rFonts w:asciiTheme="minorHAnsi" w:hAnsiTheme="minorHAnsi" w:cstheme="minorBidi"/>
          <w:noProof/>
          <w:sz w:val="22"/>
        </w:rPr>
      </w:pPr>
      <w:del w:id="232" w:author="ilham.nur@office.ui.ac.id" w:date="2022-09-14T14:22:00Z">
        <w:r w:rsidRPr="00E73855" w:rsidDel="00E73855">
          <w:rPr>
            <w:rPrChange w:id="233"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rPrChange w:id="234"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235" w:author="ilham.nur@office.ui.ac.id" w:date="2022-09-14T14:22:00Z"/>
          <w:rFonts w:asciiTheme="minorHAnsi" w:hAnsiTheme="minorHAnsi" w:cstheme="minorBidi"/>
          <w:noProof/>
          <w:sz w:val="22"/>
        </w:rPr>
      </w:pPr>
      <w:del w:id="236" w:author="ilham.nur@office.ui.ac.id" w:date="2022-09-14T14:22:00Z">
        <w:r w:rsidRPr="00E73855" w:rsidDel="00E73855">
          <w:rPr>
            <w:rPrChange w:id="237"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rPrChange w:id="238"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 w:val="right" w:leader="dot" w:pos="8494"/>
        </w:tabs>
        <w:rPr>
          <w:del w:id="239" w:author="ilham.nur@office.ui.ac.id" w:date="2022-09-14T14:22:00Z"/>
          <w:rFonts w:asciiTheme="minorHAnsi" w:hAnsiTheme="minorHAnsi" w:cstheme="minorBidi"/>
          <w:b w:val="0"/>
          <w:noProof/>
          <w:sz w:val="22"/>
        </w:rPr>
      </w:pPr>
      <w:del w:id="240" w:author="ilham.nur@office.ui.ac.id" w:date="2022-09-14T14:22:00Z">
        <w:r w:rsidRPr="00E73855" w:rsidDel="00E73855">
          <w:rPr>
            <w:rPrChange w:id="241" w:author="ilham.nur@office.ui.ac.id" w:date="2022-09-14T14:22:00Z">
              <w:rPr>
                <w:rStyle w:val="Hyperlink"/>
                <w:noProof/>
              </w:rPr>
            </w:rPrChange>
          </w:rPr>
          <w:delText>BAB 2</w:delText>
        </w:r>
        <w:r w:rsidDel="00E73855">
          <w:rPr>
            <w:rFonts w:asciiTheme="minorHAnsi" w:hAnsiTheme="minorHAnsi" w:cstheme="minorBidi"/>
            <w:b w:val="0"/>
            <w:noProof/>
            <w:sz w:val="22"/>
          </w:rPr>
          <w:tab/>
        </w:r>
        <w:r w:rsidRPr="00E73855" w:rsidDel="00E73855">
          <w:rPr>
            <w:rPrChange w:id="242" w:author="ilham.nur@office.ui.ac.id" w:date="2022-09-14T14:22:00Z">
              <w:rPr>
                <w:rStyle w:val="Hyperlink"/>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243" w:author="ilham.nur@office.ui.ac.id" w:date="2022-09-14T14:22:00Z"/>
          <w:rFonts w:asciiTheme="minorHAnsi" w:hAnsiTheme="minorHAnsi" w:cstheme="minorBidi"/>
          <w:noProof/>
          <w:sz w:val="22"/>
        </w:rPr>
      </w:pPr>
      <w:del w:id="244" w:author="ilham.nur@office.ui.ac.id" w:date="2022-09-14T14:22:00Z">
        <w:r w:rsidRPr="00E73855" w:rsidDel="00E73855">
          <w:rPr>
            <w:rPrChange w:id="245"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rPrChange w:id="246"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247" w:author="ilham.nur@office.ui.ac.id" w:date="2022-09-14T14:22:00Z"/>
          <w:rFonts w:asciiTheme="minorHAnsi" w:hAnsiTheme="minorHAnsi" w:cstheme="minorBidi"/>
          <w:noProof/>
          <w:sz w:val="22"/>
        </w:rPr>
      </w:pPr>
      <w:del w:id="248" w:author="ilham.nur@office.ui.ac.id" w:date="2022-09-14T14:22:00Z">
        <w:r w:rsidRPr="00E73855" w:rsidDel="00E73855">
          <w:rPr>
            <w:rPrChange w:id="249"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rPrChange w:id="250"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251" w:author="ilham.nur@office.ui.ac.id" w:date="2022-09-14T14:22:00Z"/>
          <w:rFonts w:asciiTheme="minorHAnsi" w:hAnsiTheme="minorHAnsi" w:cstheme="minorBidi"/>
          <w:noProof/>
          <w:sz w:val="22"/>
        </w:rPr>
      </w:pPr>
      <w:del w:id="252" w:author="ilham.nur@office.ui.ac.id" w:date="2022-09-14T14:22:00Z">
        <w:r w:rsidRPr="00E73855" w:rsidDel="00E73855">
          <w:rPr>
            <w:rPrChange w:id="253"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rPrChange w:id="254"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255" w:author="ilham.nur@office.ui.ac.id" w:date="2022-09-14T14:22:00Z"/>
          <w:rFonts w:asciiTheme="minorHAnsi" w:hAnsiTheme="minorHAnsi" w:cstheme="minorBidi"/>
          <w:noProof/>
          <w:sz w:val="22"/>
        </w:rPr>
      </w:pPr>
      <w:del w:id="256" w:author="ilham.nur@office.ui.ac.id" w:date="2022-09-14T14:22:00Z">
        <w:r w:rsidRPr="00E73855" w:rsidDel="00E73855">
          <w:rPr>
            <w:rPrChange w:id="257"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rPrChange w:id="258"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259" w:author="ilham.nur@office.ui.ac.id" w:date="2022-09-14T14:22:00Z"/>
          <w:rFonts w:asciiTheme="minorHAnsi" w:hAnsiTheme="minorHAnsi" w:cstheme="minorBidi"/>
          <w:noProof/>
          <w:sz w:val="22"/>
        </w:rPr>
      </w:pPr>
      <w:del w:id="260" w:author="ilham.nur@office.ui.ac.id" w:date="2022-09-14T14:22:00Z">
        <w:r w:rsidRPr="00E73855" w:rsidDel="00E73855">
          <w:rPr>
            <w:rPrChange w:id="261"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rPrChange w:id="262"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263" w:author="ilham.nur@office.ui.ac.id" w:date="2022-09-14T14:22:00Z"/>
          <w:rFonts w:asciiTheme="minorHAnsi" w:hAnsiTheme="minorHAnsi" w:cstheme="minorBidi"/>
          <w:noProof/>
          <w:sz w:val="22"/>
        </w:rPr>
      </w:pPr>
      <w:del w:id="264" w:author="ilham.nur@office.ui.ac.id" w:date="2022-09-14T14:22:00Z">
        <w:r w:rsidRPr="00E73855" w:rsidDel="00E73855">
          <w:rPr>
            <w:rPrChange w:id="265"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rPrChange w:id="266"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267" w:author="ilham.nur@office.ui.ac.id" w:date="2022-09-14T14:22:00Z"/>
          <w:rFonts w:asciiTheme="minorHAnsi" w:hAnsiTheme="minorHAnsi" w:cstheme="minorBidi"/>
          <w:noProof/>
          <w:sz w:val="22"/>
        </w:rPr>
      </w:pPr>
      <w:del w:id="268" w:author="ilham.nur@office.ui.ac.id" w:date="2022-09-14T14:22:00Z">
        <w:r w:rsidRPr="00E73855" w:rsidDel="00E73855">
          <w:rPr>
            <w:rPrChange w:id="269"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rPrChange w:id="270"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271" w:author="ilham.nur@office.ui.ac.id" w:date="2022-09-14T14:22:00Z"/>
          <w:rFonts w:asciiTheme="minorHAnsi" w:hAnsiTheme="minorHAnsi" w:cstheme="minorBidi"/>
          <w:noProof/>
          <w:sz w:val="22"/>
        </w:rPr>
      </w:pPr>
      <w:del w:id="272" w:author="ilham.nur@office.ui.ac.id" w:date="2022-09-14T14:22:00Z">
        <w:r w:rsidRPr="00E73855" w:rsidDel="00E73855">
          <w:rPr>
            <w:rPrChange w:id="273"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rPrChange w:id="274"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275" w:author="ilham.nur@office.ui.ac.id" w:date="2022-09-14T14:22:00Z"/>
          <w:rFonts w:asciiTheme="minorHAnsi" w:hAnsiTheme="minorHAnsi" w:cstheme="minorBidi"/>
          <w:noProof/>
          <w:sz w:val="22"/>
        </w:rPr>
      </w:pPr>
      <w:del w:id="276" w:author="ilham.nur@office.ui.ac.id" w:date="2022-09-14T14:22:00Z">
        <w:r w:rsidRPr="00E73855" w:rsidDel="00E73855">
          <w:rPr>
            <w:rPrChange w:id="277"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rPrChange w:id="278"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279" w:author="ilham.nur@office.ui.ac.id" w:date="2022-09-14T14:22:00Z"/>
          <w:rFonts w:asciiTheme="minorHAnsi" w:hAnsiTheme="minorHAnsi" w:cstheme="minorBidi"/>
          <w:noProof/>
          <w:sz w:val="22"/>
        </w:rPr>
      </w:pPr>
      <w:del w:id="280" w:author="ilham.nur@office.ui.ac.id" w:date="2022-09-14T14:22:00Z">
        <w:r w:rsidRPr="00E73855" w:rsidDel="00E73855">
          <w:rPr>
            <w:rPrChange w:id="281"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rPrChange w:id="282"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283" w:author="ilham.nur@office.ui.ac.id" w:date="2022-09-14T14:22:00Z"/>
          <w:rFonts w:asciiTheme="minorHAnsi" w:hAnsiTheme="minorHAnsi" w:cstheme="minorBidi"/>
          <w:noProof/>
          <w:sz w:val="22"/>
        </w:rPr>
      </w:pPr>
      <w:del w:id="284" w:author="ilham.nur@office.ui.ac.id" w:date="2022-09-14T14:22:00Z">
        <w:r w:rsidRPr="00E73855" w:rsidDel="00E73855">
          <w:rPr>
            <w:rPrChange w:id="285"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rPrChange w:id="286"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287" w:author="ilham.nur@office.ui.ac.id" w:date="2022-09-14T14:22:00Z"/>
          <w:rFonts w:asciiTheme="minorHAnsi" w:hAnsiTheme="minorHAnsi" w:cstheme="minorBidi"/>
          <w:noProof/>
          <w:sz w:val="22"/>
        </w:rPr>
      </w:pPr>
      <w:del w:id="288" w:author="ilham.nur@office.ui.ac.id" w:date="2022-09-14T14:22:00Z">
        <w:r w:rsidRPr="00E73855" w:rsidDel="00E73855">
          <w:rPr>
            <w:rPrChange w:id="289"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rPrChange w:id="290"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291" w:author="ilham.nur@office.ui.ac.id" w:date="2022-09-14T14:22:00Z"/>
          <w:rFonts w:asciiTheme="minorHAnsi" w:hAnsiTheme="minorHAnsi" w:cstheme="minorBidi"/>
          <w:noProof/>
          <w:sz w:val="22"/>
        </w:rPr>
      </w:pPr>
      <w:del w:id="292" w:author="ilham.nur@office.ui.ac.id" w:date="2022-09-14T14:22:00Z">
        <w:r w:rsidRPr="00E73855" w:rsidDel="00E73855">
          <w:rPr>
            <w:rPrChange w:id="293"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rPrChange w:id="294"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295" w:author="ilham.nur@office.ui.ac.id" w:date="2022-09-14T14:22:00Z"/>
          <w:rFonts w:asciiTheme="minorHAnsi" w:hAnsiTheme="minorHAnsi" w:cstheme="minorBidi"/>
          <w:noProof/>
          <w:sz w:val="22"/>
        </w:rPr>
      </w:pPr>
      <w:del w:id="296" w:author="ilham.nur@office.ui.ac.id" w:date="2022-09-14T14:22:00Z">
        <w:r w:rsidRPr="00E73855" w:rsidDel="00E73855">
          <w:rPr>
            <w:rPrChange w:id="297"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rPrChange w:id="298"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299" w:author="ilham.nur@office.ui.ac.id" w:date="2022-09-14T14:22:00Z"/>
          <w:rFonts w:asciiTheme="minorHAnsi" w:hAnsiTheme="minorHAnsi" w:cstheme="minorBidi"/>
          <w:noProof/>
          <w:sz w:val="22"/>
        </w:rPr>
      </w:pPr>
      <w:del w:id="300" w:author="ilham.nur@office.ui.ac.id" w:date="2022-09-14T14:22:00Z">
        <w:r w:rsidRPr="00E73855" w:rsidDel="00E73855">
          <w:rPr>
            <w:rPrChange w:id="301"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rPrChange w:id="302"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303" w:author="ilham.nur@office.ui.ac.id" w:date="2022-09-14T14:22:00Z"/>
          <w:rFonts w:asciiTheme="minorHAnsi" w:hAnsiTheme="minorHAnsi" w:cstheme="minorBidi"/>
          <w:noProof/>
          <w:sz w:val="22"/>
        </w:rPr>
      </w:pPr>
      <w:del w:id="304" w:author="ilham.nur@office.ui.ac.id" w:date="2022-09-14T14:22:00Z">
        <w:r w:rsidRPr="00E73855" w:rsidDel="00E73855">
          <w:rPr>
            <w:rPrChange w:id="305"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rPrChange w:id="306"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307" w:author="ilham.nur@office.ui.ac.id" w:date="2022-09-14T14:22:00Z"/>
          <w:rFonts w:asciiTheme="minorHAnsi" w:hAnsiTheme="minorHAnsi" w:cstheme="minorBidi"/>
          <w:noProof/>
          <w:sz w:val="22"/>
        </w:rPr>
      </w:pPr>
      <w:del w:id="308" w:author="ilham.nur@office.ui.ac.id" w:date="2022-09-14T14:22:00Z">
        <w:r w:rsidRPr="00E73855" w:rsidDel="00E73855">
          <w:rPr>
            <w:rPrChange w:id="309"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rPrChange w:id="310"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311" w:author="ilham.nur@office.ui.ac.id" w:date="2022-09-14T14:22:00Z"/>
          <w:rFonts w:asciiTheme="minorHAnsi" w:hAnsiTheme="minorHAnsi" w:cstheme="minorBidi"/>
          <w:noProof/>
          <w:sz w:val="22"/>
        </w:rPr>
      </w:pPr>
      <w:del w:id="312" w:author="ilham.nur@office.ui.ac.id" w:date="2022-09-14T14:22:00Z">
        <w:r w:rsidRPr="00E73855" w:rsidDel="00E73855">
          <w:rPr>
            <w:rPrChange w:id="313"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rPrChange w:id="314"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315" w:author="ilham.nur@office.ui.ac.id" w:date="2022-09-14T14:22:00Z"/>
          <w:rFonts w:asciiTheme="minorHAnsi" w:hAnsiTheme="minorHAnsi" w:cstheme="minorBidi"/>
          <w:noProof/>
          <w:sz w:val="22"/>
        </w:rPr>
      </w:pPr>
      <w:del w:id="316" w:author="ilham.nur@office.ui.ac.id" w:date="2022-09-14T14:22:00Z">
        <w:r w:rsidRPr="00E73855" w:rsidDel="00E73855">
          <w:rPr>
            <w:rPrChange w:id="317"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rPrChange w:id="318" w:author="ilham.nur@office.ui.ac.id" w:date="2022-09-14T14:22:00Z">
              <w:rPr>
                <w:rStyle w:val="Hyperlink"/>
                <w:noProof/>
              </w:rPr>
            </w:rPrChange>
          </w:rPr>
          <w:delText xml:space="preserve">Kecerdasan Buatan dan </w:delText>
        </w:r>
        <w:r w:rsidRPr="00E73855" w:rsidDel="00E73855">
          <w:rPr>
            <w:rPrChange w:id="319"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320" w:author="ilham.nur@office.ui.ac.id" w:date="2022-09-14T14:22:00Z"/>
          <w:rFonts w:asciiTheme="minorHAnsi" w:hAnsiTheme="minorHAnsi" w:cstheme="minorBidi"/>
          <w:noProof/>
          <w:sz w:val="22"/>
        </w:rPr>
      </w:pPr>
      <w:del w:id="321" w:author="ilham.nur@office.ui.ac.id" w:date="2022-09-14T14:22:00Z">
        <w:r w:rsidRPr="00E73855" w:rsidDel="00E73855">
          <w:rPr>
            <w:rPrChange w:id="322"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rPrChange w:id="323"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 w:val="right" w:leader="dot" w:pos="8494"/>
        </w:tabs>
        <w:rPr>
          <w:del w:id="324" w:author="ilham.nur@office.ui.ac.id" w:date="2022-09-14T14:22:00Z"/>
          <w:rFonts w:asciiTheme="minorHAnsi" w:hAnsiTheme="minorHAnsi" w:cstheme="minorBidi"/>
          <w:b w:val="0"/>
          <w:noProof/>
          <w:sz w:val="22"/>
        </w:rPr>
      </w:pPr>
      <w:del w:id="325" w:author="ilham.nur@office.ui.ac.id" w:date="2022-09-14T14:22:00Z">
        <w:r w:rsidRPr="00E73855" w:rsidDel="00E73855">
          <w:rPr>
            <w:rPrChange w:id="326" w:author="ilham.nur@office.ui.ac.id" w:date="2022-09-14T14:22:00Z">
              <w:rPr>
                <w:rStyle w:val="Hyperlink"/>
                <w:noProof/>
              </w:rPr>
            </w:rPrChange>
          </w:rPr>
          <w:delText>BAB 3</w:delText>
        </w:r>
        <w:r w:rsidDel="00E73855">
          <w:rPr>
            <w:rFonts w:asciiTheme="minorHAnsi" w:hAnsiTheme="minorHAnsi" w:cstheme="minorBidi"/>
            <w:b w:val="0"/>
            <w:noProof/>
            <w:sz w:val="22"/>
          </w:rPr>
          <w:tab/>
        </w:r>
        <w:r w:rsidRPr="00E73855" w:rsidDel="00E73855">
          <w:rPr>
            <w:rPrChange w:id="327" w:author="ilham.nur@office.ui.ac.id" w:date="2022-09-14T14:22:00Z">
              <w:rPr>
                <w:rStyle w:val="Hyperlink"/>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 w:val="right" w:leader="dot" w:pos="8494"/>
        </w:tabs>
        <w:rPr>
          <w:del w:id="328" w:author="ilham.nur@office.ui.ac.id" w:date="2022-09-14T14:22:00Z"/>
          <w:rFonts w:asciiTheme="minorHAnsi" w:hAnsiTheme="minorHAnsi" w:cstheme="minorBidi"/>
          <w:b w:val="0"/>
          <w:noProof/>
          <w:sz w:val="22"/>
        </w:rPr>
      </w:pPr>
      <w:del w:id="329" w:author="ilham.nur@office.ui.ac.id" w:date="2022-09-14T14:22:00Z">
        <w:r w:rsidRPr="00E73855" w:rsidDel="00E73855">
          <w:rPr>
            <w:rPrChange w:id="330" w:author="ilham.nur@office.ui.ac.id" w:date="2022-09-14T14:22:00Z">
              <w:rPr>
                <w:rStyle w:val="Hyperlink"/>
                <w:noProof/>
              </w:rPr>
            </w:rPrChange>
          </w:rPr>
          <w:delText>BAB 4</w:delText>
        </w:r>
        <w:r w:rsidDel="00E73855">
          <w:rPr>
            <w:rFonts w:asciiTheme="minorHAnsi" w:hAnsiTheme="minorHAnsi" w:cstheme="minorBidi"/>
            <w:b w:val="0"/>
            <w:noProof/>
            <w:sz w:val="22"/>
          </w:rPr>
          <w:tab/>
        </w:r>
        <w:r w:rsidRPr="00E73855" w:rsidDel="00E73855">
          <w:rPr>
            <w:rPrChange w:id="331" w:author="ilham.nur@office.ui.ac.id" w:date="2022-09-14T14:22:00Z">
              <w:rPr>
                <w:rStyle w:val="Hyperlink"/>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 w:val="right" w:leader="dot" w:pos="8494"/>
        </w:tabs>
        <w:rPr>
          <w:del w:id="332" w:author="ilham.nur@office.ui.ac.id" w:date="2022-09-14T14:22:00Z"/>
          <w:rFonts w:asciiTheme="minorHAnsi" w:hAnsiTheme="minorHAnsi" w:cstheme="minorBidi"/>
          <w:b w:val="0"/>
          <w:noProof/>
          <w:sz w:val="22"/>
        </w:rPr>
      </w:pPr>
      <w:del w:id="333" w:author="ilham.nur@office.ui.ac.id" w:date="2022-09-14T14:22:00Z">
        <w:r w:rsidRPr="00E73855" w:rsidDel="00E73855">
          <w:rPr>
            <w:rPrChange w:id="334" w:author="ilham.nur@office.ui.ac.id" w:date="2022-09-14T14:22:00Z">
              <w:rPr>
                <w:rStyle w:val="Hyperlink"/>
                <w:noProof/>
              </w:rPr>
            </w:rPrChange>
          </w:rPr>
          <w:delText>BAB 5</w:delText>
        </w:r>
        <w:r w:rsidDel="00E73855">
          <w:rPr>
            <w:rFonts w:asciiTheme="minorHAnsi" w:hAnsiTheme="minorHAnsi" w:cstheme="minorBidi"/>
            <w:b w:val="0"/>
            <w:noProof/>
            <w:sz w:val="22"/>
          </w:rPr>
          <w:tab/>
        </w:r>
        <w:r w:rsidRPr="00E73855" w:rsidDel="00E73855">
          <w:rPr>
            <w:rPrChange w:id="335" w:author="ilham.nur@office.ui.ac.id" w:date="2022-09-14T14:22:00Z">
              <w:rPr>
                <w:rStyle w:val="Hyperlink"/>
                <w:noProof/>
              </w:rPr>
            </w:rPrChange>
          </w:rPr>
          <w:delText>KESIMPULAN</w:delText>
        </w:r>
        <w:r w:rsidDel="00E73855">
          <w:rPr>
            <w:noProof/>
            <w:webHidden/>
          </w:rPr>
          <w:tab/>
          <w:delText>43</w:delText>
        </w:r>
      </w:del>
    </w:p>
    <w:p w14:paraId="0F55616D" w14:textId="4764802A" w:rsidR="001F55AF" w:rsidDel="00E73855" w:rsidRDefault="001F55AF">
      <w:pPr>
        <w:pStyle w:val="TOC1"/>
        <w:tabs>
          <w:tab w:val="right" w:leader="dot" w:pos="8494"/>
        </w:tabs>
        <w:rPr>
          <w:del w:id="336" w:author="ilham.nur@office.ui.ac.id" w:date="2022-09-14T14:22:00Z"/>
          <w:rFonts w:asciiTheme="minorHAnsi" w:hAnsiTheme="minorHAnsi" w:cstheme="minorBidi"/>
          <w:b w:val="0"/>
          <w:noProof/>
          <w:sz w:val="22"/>
        </w:rPr>
      </w:pPr>
      <w:del w:id="337" w:author="ilham.nur@office.ui.ac.id" w:date="2022-09-14T14:22:00Z">
        <w:r w:rsidRPr="00E73855" w:rsidDel="00E73855">
          <w:rPr>
            <w:rPrChange w:id="338" w:author="ilham.nur@office.ui.ac.id" w:date="2022-09-14T14:22:00Z">
              <w:rPr>
                <w:rStyle w:val="Hyperlink"/>
                <w:noProof/>
              </w:rPr>
            </w:rPrChange>
          </w:rPr>
          <w:delText>DAFTAR REFERENSI</w:delText>
        </w:r>
        <w:r w:rsidDel="00E73855">
          <w:rPr>
            <w:noProof/>
            <w:webHidden/>
          </w:rPr>
          <w:tab/>
          <w:delText>44</w:delText>
        </w:r>
      </w:del>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339" w:name="_Toc117715718"/>
      <w:r>
        <w:lastRenderedPageBreak/>
        <w:t>DAFTAR GAMBAR</w:t>
      </w:r>
      <w:bookmarkEnd w:id="339"/>
    </w:p>
    <w:p w14:paraId="2B09DF9B" w14:textId="77777777" w:rsidR="00863A40" w:rsidRPr="00863A40" w:rsidRDefault="00863A40" w:rsidP="00863A40"/>
    <w:p w14:paraId="1F87304B" w14:textId="4C51F1C0" w:rsidR="00EE6CDA" w:rsidRDefault="00F5566B">
      <w:pPr>
        <w:pStyle w:val="TableofFigures"/>
        <w:tabs>
          <w:tab w:val="right" w:leader="dot" w:pos="8494"/>
        </w:tabs>
        <w:rPr>
          <w:ins w:id="340" w:author="ilham.nur@office.ui.ac.id" w:date="2022-10-26T22:28:00Z"/>
          <w:rFonts w:asciiTheme="minorHAnsi" w:eastAsiaTheme="minorEastAsia" w:hAnsiTheme="minorHAnsi"/>
          <w:noProof/>
          <w:sz w:val="22"/>
        </w:rPr>
      </w:pPr>
      <w:r>
        <w:fldChar w:fldCharType="begin"/>
      </w:r>
      <w:r>
        <w:instrText xml:space="preserve"> TOC \h \z \c "Gambar" </w:instrText>
      </w:r>
      <w:r>
        <w:fldChar w:fldCharType="separate"/>
      </w:r>
      <w:ins w:id="341" w:author="ilham.nur@office.ui.ac.id" w:date="2022-10-26T22:28:00Z">
        <w:r w:rsidR="00EE6CDA" w:rsidRPr="00762733">
          <w:rPr>
            <w:rStyle w:val="Hyperlink"/>
            <w:noProof/>
          </w:rPr>
          <w:fldChar w:fldCharType="begin"/>
        </w:r>
        <w:r w:rsidR="00EE6CDA" w:rsidRPr="00762733">
          <w:rPr>
            <w:rStyle w:val="Hyperlink"/>
            <w:noProof/>
          </w:rPr>
          <w:instrText xml:space="preserve"> </w:instrText>
        </w:r>
        <w:r w:rsidR="00EE6CDA">
          <w:rPr>
            <w:noProof/>
          </w:rPr>
          <w:instrText>HYPERLINK \l "_Toc117715760"</w:instrText>
        </w:r>
        <w:r w:rsidR="00EE6CDA" w:rsidRPr="00762733">
          <w:rPr>
            <w:rStyle w:val="Hyperlink"/>
            <w:noProof/>
          </w:rPr>
          <w:instrText xml:space="preserve"> </w:instrText>
        </w:r>
        <w:r w:rsidR="00EE6CDA" w:rsidRPr="00762733">
          <w:rPr>
            <w:rStyle w:val="Hyperlink"/>
            <w:noProof/>
          </w:rPr>
        </w:r>
        <w:r w:rsidR="00EE6CDA" w:rsidRPr="00762733">
          <w:rPr>
            <w:rStyle w:val="Hyperlink"/>
            <w:noProof/>
          </w:rPr>
          <w:fldChar w:fldCharType="separate"/>
        </w:r>
        <w:r w:rsidR="00EE6CDA" w:rsidRPr="00762733">
          <w:rPr>
            <w:rStyle w:val="Hyperlink"/>
            <w:noProof/>
          </w:rPr>
          <w:t>Gambar 1.1 Data performa proyek berdasarkan daerah (PMI, 2021b)</w:t>
        </w:r>
        <w:r w:rsidR="00EE6CDA">
          <w:rPr>
            <w:noProof/>
            <w:webHidden/>
          </w:rPr>
          <w:tab/>
        </w:r>
        <w:r w:rsidR="00EE6CDA">
          <w:rPr>
            <w:noProof/>
            <w:webHidden/>
          </w:rPr>
          <w:fldChar w:fldCharType="begin"/>
        </w:r>
        <w:r w:rsidR="00EE6CDA">
          <w:rPr>
            <w:noProof/>
            <w:webHidden/>
          </w:rPr>
          <w:instrText xml:space="preserve"> PAGEREF _Toc117715760 \h </w:instrText>
        </w:r>
      </w:ins>
      <w:r w:rsidR="00EE6CDA">
        <w:rPr>
          <w:noProof/>
          <w:webHidden/>
        </w:rPr>
      </w:r>
      <w:r w:rsidR="00EE6CDA">
        <w:rPr>
          <w:noProof/>
          <w:webHidden/>
        </w:rPr>
        <w:fldChar w:fldCharType="separate"/>
      </w:r>
      <w:ins w:id="342" w:author="ilham.nur@office.ui.ac.id" w:date="2022-10-26T22:28:00Z">
        <w:r w:rsidR="00EE6CDA">
          <w:rPr>
            <w:noProof/>
            <w:webHidden/>
          </w:rPr>
          <w:t>2</w:t>
        </w:r>
        <w:r w:rsidR="00EE6CDA">
          <w:rPr>
            <w:noProof/>
            <w:webHidden/>
          </w:rPr>
          <w:fldChar w:fldCharType="end"/>
        </w:r>
        <w:r w:rsidR="00EE6CDA" w:rsidRPr="00762733">
          <w:rPr>
            <w:rStyle w:val="Hyperlink"/>
            <w:noProof/>
          </w:rPr>
          <w:fldChar w:fldCharType="end"/>
        </w:r>
      </w:ins>
    </w:p>
    <w:p w14:paraId="20547016" w14:textId="0EC4C037" w:rsidR="00EE6CDA" w:rsidRDefault="00EE6CDA">
      <w:pPr>
        <w:pStyle w:val="TableofFigures"/>
        <w:tabs>
          <w:tab w:val="right" w:leader="dot" w:pos="8494"/>
        </w:tabs>
        <w:rPr>
          <w:ins w:id="343" w:author="ilham.nur@office.ui.ac.id" w:date="2022-10-26T22:28:00Z"/>
          <w:rFonts w:asciiTheme="minorHAnsi" w:eastAsiaTheme="minorEastAsia" w:hAnsiTheme="minorHAnsi"/>
          <w:noProof/>
          <w:sz w:val="22"/>
        </w:rPr>
      </w:pPr>
      <w:ins w:id="344"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1"</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 xml:space="preserve">Gambar 1.2 Kendala yang mengakibatkan keterlambatan proyek menurut </w:t>
        </w:r>
        <w:r w:rsidRPr="00762733">
          <w:rPr>
            <w:rStyle w:val="Hyperlink"/>
            <w:i/>
            <w:noProof/>
          </w:rPr>
          <w:t xml:space="preserve">Association Project Management </w:t>
        </w:r>
        <w:r w:rsidRPr="00762733">
          <w:rPr>
            <w:rStyle w:val="Hyperlink"/>
            <w:noProof/>
          </w:rPr>
          <w:t>(Pappas, 2021b)</w:t>
        </w:r>
        <w:r>
          <w:rPr>
            <w:noProof/>
            <w:webHidden/>
          </w:rPr>
          <w:tab/>
        </w:r>
        <w:r>
          <w:rPr>
            <w:noProof/>
            <w:webHidden/>
          </w:rPr>
          <w:fldChar w:fldCharType="begin"/>
        </w:r>
        <w:r>
          <w:rPr>
            <w:noProof/>
            <w:webHidden/>
          </w:rPr>
          <w:instrText xml:space="preserve"> PAGEREF _Toc117715761 \h </w:instrText>
        </w:r>
      </w:ins>
      <w:r>
        <w:rPr>
          <w:noProof/>
          <w:webHidden/>
        </w:rPr>
      </w:r>
      <w:r>
        <w:rPr>
          <w:noProof/>
          <w:webHidden/>
        </w:rPr>
        <w:fldChar w:fldCharType="separate"/>
      </w:r>
      <w:ins w:id="345" w:author="ilham.nur@office.ui.ac.id" w:date="2022-10-26T22:28:00Z">
        <w:r>
          <w:rPr>
            <w:noProof/>
            <w:webHidden/>
          </w:rPr>
          <w:t>3</w:t>
        </w:r>
        <w:r>
          <w:rPr>
            <w:noProof/>
            <w:webHidden/>
          </w:rPr>
          <w:fldChar w:fldCharType="end"/>
        </w:r>
        <w:r w:rsidRPr="00762733">
          <w:rPr>
            <w:rStyle w:val="Hyperlink"/>
            <w:noProof/>
          </w:rPr>
          <w:fldChar w:fldCharType="end"/>
        </w:r>
      </w:ins>
    </w:p>
    <w:p w14:paraId="625CB05E" w14:textId="243AB91C" w:rsidR="00EE6CDA" w:rsidRDefault="00EE6CDA">
      <w:pPr>
        <w:pStyle w:val="TableofFigures"/>
        <w:tabs>
          <w:tab w:val="right" w:leader="dot" w:pos="8494"/>
        </w:tabs>
        <w:rPr>
          <w:ins w:id="346" w:author="ilham.nur@office.ui.ac.id" w:date="2022-10-26T22:28:00Z"/>
          <w:rFonts w:asciiTheme="minorHAnsi" w:eastAsiaTheme="minorEastAsia" w:hAnsiTheme="minorHAnsi"/>
          <w:noProof/>
          <w:sz w:val="22"/>
        </w:rPr>
      </w:pPr>
      <w:ins w:id="347"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2"</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1.3 Performa waktu penyelesaian proyek pada PT.X yang mengalami keterlambatan di tahun 2021</w:t>
        </w:r>
        <w:r>
          <w:rPr>
            <w:noProof/>
            <w:webHidden/>
          </w:rPr>
          <w:tab/>
        </w:r>
        <w:r>
          <w:rPr>
            <w:noProof/>
            <w:webHidden/>
          </w:rPr>
          <w:fldChar w:fldCharType="begin"/>
        </w:r>
        <w:r>
          <w:rPr>
            <w:noProof/>
            <w:webHidden/>
          </w:rPr>
          <w:instrText xml:space="preserve"> PAGEREF _Toc117715762 \h </w:instrText>
        </w:r>
      </w:ins>
      <w:r>
        <w:rPr>
          <w:noProof/>
          <w:webHidden/>
        </w:rPr>
      </w:r>
      <w:r>
        <w:rPr>
          <w:noProof/>
          <w:webHidden/>
        </w:rPr>
        <w:fldChar w:fldCharType="separate"/>
      </w:r>
      <w:ins w:id="348" w:author="ilham.nur@office.ui.ac.id" w:date="2022-10-26T22:28:00Z">
        <w:r>
          <w:rPr>
            <w:noProof/>
            <w:webHidden/>
          </w:rPr>
          <w:t>5</w:t>
        </w:r>
        <w:r>
          <w:rPr>
            <w:noProof/>
            <w:webHidden/>
          </w:rPr>
          <w:fldChar w:fldCharType="end"/>
        </w:r>
        <w:r w:rsidRPr="00762733">
          <w:rPr>
            <w:rStyle w:val="Hyperlink"/>
            <w:noProof/>
          </w:rPr>
          <w:fldChar w:fldCharType="end"/>
        </w:r>
      </w:ins>
    </w:p>
    <w:p w14:paraId="18E6DEB7" w14:textId="24CFEC1B" w:rsidR="00EE6CDA" w:rsidRDefault="00EE6CDA">
      <w:pPr>
        <w:pStyle w:val="TableofFigures"/>
        <w:tabs>
          <w:tab w:val="right" w:leader="dot" w:pos="8494"/>
        </w:tabs>
        <w:rPr>
          <w:ins w:id="349" w:author="ilham.nur@office.ui.ac.id" w:date="2022-10-26T22:28:00Z"/>
          <w:rFonts w:asciiTheme="minorHAnsi" w:eastAsiaTheme="minorEastAsia" w:hAnsiTheme="minorHAnsi"/>
          <w:noProof/>
          <w:sz w:val="22"/>
        </w:rPr>
      </w:pPr>
      <w:ins w:id="350"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3"</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1.4 Ringkasan Metodologi Penelitian Desain Sistem Informasi Manajemen Proyek Untuk Mengoptimasi Alokasi Pekerjaan dan Sumber Daya pada Perusahaan Teknologi Informasi</w:t>
        </w:r>
        <w:r>
          <w:rPr>
            <w:noProof/>
            <w:webHidden/>
          </w:rPr>
          <w:tab/>
        </w:r>
        <w:r>
          <w:rPr>
            <w:noProof/>
            <w:webHidden/>
          </w:rPr>
          <w:fldChar w:fldCharType="begin"/>
        </w:r>
        <w:r>
          <w:rPr>
            <w:noProof/>
            <w:webHidden/>
          </w:rPr>
          <w:instrText xml:space="preserve"> PAGEREF _Toc117715763 \h </w:instrText>
        </w:r>
      </w:ins>
      <w:r>
        <w:rPr>
          <w:noProof/>
          <w:webHidden/>
        </w:rPr>
      </w:r>
      <w:r>
        <w:rPr>
          <w:noProof/>
          <w:webHidden/>
        </w:rPr>
        <w:fldChar w:fldCharType="separate"/>
      </w:r>
      <w:ins w:id="351" w:author="ilham.nur@office.ui.ac.id" w:date="2022-10-26T22:28:00Z">
        <w:r>
          <w:rPr>
            <w:noProof/>
            <w:webHidden/>
          </w:rPr>
          <w:t>18</w:t>
        </w:r>
        <w:r>
          <w:rPr>
            <w:noProof/>
            <w:webHidden/>
          </w:rPr>
          <w:fldChar w:fldCharType="end"/>
        </w:r>
        <w:r w:rsidRPr="00762733">
          <w:rPr>
            <w:rStyle w:val="Hyperlink"/>
            <w:noProof/>
          </w:rPr>
          <w:fldChar w:fldCharType="end"/>
        </w:r>
      </w:ins>
    </w:p>
    <w:p w14:paraId="6BFAE0C7" w14:textId="74E8216C" w:rsidR="00EE6CDA" w:rsidRDefault="00EE6CDA">
      <w:pPr>
        <w:pStyle w:val="TableofFigures"/>
        <w:tabs>
          <w:tab w:val="right" w:leader="dot" w:pos="8494"/>
        </w:tabs>
        <w:rPr>
          <w:ins w:id="352" w:author="ilham.nur@office.ui.ac.id" w:date="2022-10-26T22:28:00Z"/>
          <w:rFonts w:asciiTheme="minorHAnsi" w:eastAsiaTheme="minorEastAsia" w:hAnsiTheme="minorHAnsi"/>
          <w:noProof/>
          <w:sz w:val="22"/>
        </w:rPr>
      </w:pPr>
      <w:ins w:id="353"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4"</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7715764 \h </w:instrText>
        </w:r>
      </w:ins>
      <w:r>
        <w:rPr>
          <w:noProof/>
          <w:webHidden/>
        </w:rPr>
      </w:r>
      <w:r>
        <w:rPr>
          <w:noProof/>
          <w:webHidden/>
        </w:rPr>
        <w:fldChar w:fldCharType="separate"/>
      </w:r>
      <w:ins w:id="354" w:author="ilham.nur@office.ui.ac.id" w:date="2022-10-26T22:28:00Z">
        <w:r>
          <w:rPr>
            <w:noProof/>
            <w:webHidden/>
          </w:rPr>
          <w:t>24</w:t>
        </w:r>
        <w:r>
          <w:rPr>
            <w:noProof/>
            <w:webHidden/>
          </w:rPr>
          <w:fldChar w:fldCharType="end"/>
        </w:r>
        <w:r w:rsidRPr="00762733">
          <w:rPr>
            <w:rStyle w:val="Hyperlink"/>
            <w:noProof/>
          </w:rPr>
          <w:fldChar w:fldCharType="end"/>
        </w:r>
      </w:ins>
    </w:p>
    <w:p w14:paraId="128E2B61" w14:textId="45C9C0C1" w:rsidR="00EE6CDA" w:rsidRDefault="00EE6CDA">
      <w:pPr>
        <w:pStyle w:val="TableofFigures"/>
        <w:tabs>
          <w:tab w:val="right" w:leader="dot" w:pos="8494"/>
        </w:tabs>
        <w:rPr>
          <w:ins w:id="355" w:author="ilham.nur@office.ui.ac.id" w:date="2022-10-26T22:28:00Z"/>
          <w:rFonts w:asciiTheme="minorHAnsi" w:eastAsiaTheme="minorEastAsia" w:hAnsiTheme="minorHAnsi"/>
          <w:noProof/>
          <w:sz w:val="22"/>
        </w:rPr>
      </w:pPr>
      <w:ins w:id="356"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5"</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 xml:space="preserve">Gambar 2.2 Aspek dan komponen penyusun </w:t>
        </w:r>
        <w:r w:rsidRPr="00762733">
          <w:rPr>
            <w:rStyle w:val="Hyperlink"/>
            <w:i/>
            <w:noProof/>
          </w:rPr>
          <w:t>Gartner Framework</w:t>
        </w:r>
        <w:r w:rsidRPr="00762733">
          <w:rPr>
            <w:rStyle w:val="Hyperlink"/>
            <w:noProof/>
          </w:rPr>
          <w:t xml:space="preserve"> (Valeev et al., 2021)</w:t>
        </w:r>
        <w:r>
          <w:rPr>
            <w:noProof/>
            <w:webHidden/>
          </w:rPr>
          <w:tab/>
        </w:r>
        <w:r>
          <w:rPr>
            <w:noProof/>
            <w:webHidden/>
          </w:rPr>
          <w:fldChar w:fldCharType="begin"/>
        </w:r>
        <w:r>
          <w:rPr>
            <w:noProof/>
            <w:webHidden/>
          </w:rPr>
          <w:instrText xml:space="preserve"> PAGEREF _Toc117715765 \h </w:instrText>
        </w:r>
      </w:ins>
      <w:r>
        <w:rPr>
          <w:noProof/>
          <w:webHidden/>
        </w:rPr>
      </w:r>
      <w:r>
        <w:rPr>
          <w:noProof/>
          <w:webHidden/>
        </w:rPr>
        <w:fldChar w:fldCharType="separate"/>
      </w:r>
      <w:ins w:id="357" w:author="ilham.nur@office.ui.ac.id" w:date="2022-10-26T22:28:00Z">
        <w:r>
          <w:rPr>
            <w:noProof/>
            <w:webHidden/>
          </w:rPr>
          <w:t>32</w:t>
        </w:r>
        <w:r>
          <w:rPr>
            <w:noProof/>
            <w:webHidden/>
          </w:rPr>
          <w:fldChar w:fldCharType="end"/>
        </w:r>
        <w:r w:rsidRPr="00762733">
          <w:rPr>
            <w:rStyle w:val="Hyperlink"/>
            <w:noProof/>
          </w:rPr>
          <w:fldChar w:fldCharType="end"/>
        </w:r>
      </w:ins>
    </w:p>
    <w:p w14:paraId="7322F017" w14:textId="1BAD78EF" w:rsidR="00EE6CDA" w:rsidRDefault="00EE6CDA">
      <w:pPr>
        <w:pStyle w:val="TableofFigures"/>
        <w:tabs>
          <w:tab w:val="right" w:leader="dot" w:pos="8494"/>
        </w:tabs>
        <w:rPr>
          <w:ins w:id="358" w:author="ilham.nur@office.ui.ac.id" w:date="2022-10-26T22:28:00Z"/>
          <w:rFonts w:asciiTheme="minorHAnsi" w:eastAsiaTheme="minorEastAsia" w:hAnsiTheme="minorHAnsi"/>
          <w:noProof/>
          <w:sz w:val="22"/>
        </w:rPr>
      </w:pPr>
      <w:ins w:id="359"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6"</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7715766 \h </w:instrText>
        </w:r>
      </w:ins>
      <w:r>
        <w:rPr>
          <w:noProof/>
          <w:webHidden/>
        </w:rPr>
      </w:r>
      <w:r>
        <w:rPr>
          <w:noProof/>
          <w:webHidden/>
        </w:rPr>
        <w:fldChar w:fldCharType="separate"/>
      </w:r>
      <w:ins w:id="360" w:author="ilham.nur@office.ui.ac.id" w:date="2022-10-26T22:28:00Z">
        <w:r>
          <w:rPr>
            <w:noProof/>
            <w:webHidden/>
          </w:rPr>
          <w:t>36</w:t>
        </w:r>
        <w:r>
          <w:rPr>
            <w:noProof/>
            <w:webHidden/>
          </w:rPr>
          <w:fldChar w:fldCharType="end"/>
        </w:r>
        <w:r w:rsidRPr="00762733">
          <w:rPr>
            <w:rStyle w:val="Hyperlink"/>
            <w:noProof/>
          </w:rPr>
          <w:fldChar w:fldCharType="end"/>
        </w:r>
      </w:ins>
    </w:p>
    <w:p w14:paraId="1E61A9FA" w14:textId="76EAC703" w:rsidR="00EE6CDA" w:rsidRDefault="00EE6CDA">
      <w:pPr>
        <w:pStyle w:val="TableofFigures"/>
        <w:tabs>
          <w:tab w:val="right" w:leader="dot" w:pos="8494"/>
        </w:tabs>
        <w:rPr>
          <w:ins w:id="361" w:author="ilham.nur@office.ui.ac.id" w:date="2022-10-26T22:28:00Z"/>
          <w:rFonts w:asciiTheme="minorHAnsi" w:eastAsiaTheme="minorEastAsia" w:hAnsiTheme="minorHAnsi"/>
          <w:noProof/>
          <w:sz w:val="22"/>
        </w:rPr>
      </w:pPr>
      <w:ins w:id="362"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7"</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4 Kombinasi MCDM untuk membentuk sebuah MCDM yang bersifat hybrid (</w:t>
        </w:r>
        <w:r w:rsidRPr="00762733">
          <w:rPr>
            <w:rStyle w:val="Hyperlink"/>
            <w:bCs/>
            <w:noProof/>
          </w:rPr>
          <w:t>Arslan, 2018)</w:t>
        </w:r>
        <w:r>
          <w:rPr>
            <w:noProof/>
            <w:webHidden/>
          </w:rPr>
          <w:tab/>
        </w:r>
        <w:r>
          <w:rPr>
            <w:noProof/>
            <w:webHidden/>
          </w:rPr>
          <w:fldChar w:fldCharType="begin"/>
        </w:r>
        <w:r>
          <w:rPr>
            <w:noProof/>
            <w:webHidden/>
          </w:rPr>
          <w:instrText xml:space="preserve"> PAGEREF _Toc117715767 \h </w:instrText>
        </w:r>
      </w:ins>
      <w:r>
        <w:rPr>
          <w:noProof/>
          <w:webHidden/>
        </w:rPr>
      </w:r>
      <w:r>
        <w:rPr>
          <w:noProof/>
          <w:webHidden/>
        </w:rPr>
        <w:fldChar w:fldCharType="separate"/>
      </w:r>
      <w:ins w:id="363" w:author="ilham.nur@office.ui.ac.id" w:date="2022-10-26T22:28:00Z">
        <w:r>
          <w:rPr>
            <w:noProof/>
            <w:webHidden/>
          </w:rPr>
          <w:t>38</w:t>
        </w:r>
        <w:r>
          <w:rPr>
            <w:noProof/>
            <w:webHidden/>
          </w:rPr>
          <w:fldChar w:fldCharType="end"/>
        </w:r>
        <w:r w:rsidRPr="00762733">
          <w:rPr>
            <w:rStyle w:val="Hyperlink"/>
            <w:noProof/>
          </w:rPr>
          <w:fldChar w:fldCharType="end"/>
        </w:r>
      </w:ins>
    </w:p>
    <w:p w14:paraId="23C2ACF8" w14:textId="4A427B26" w:rsidR="00EE6CDA" w:rsidRDefault="00EE6CDA">
      <w:pPr>
        <w:pStyle w:val="TableofFigures"/>
        <w:tabs>
          <w:tab w:val="right" w:leader="dot" w:pos="8494"/>
        </w:tabs>
        <w:rPr>
          <w:ins w:id="364" w:author="ilham.nur@office.ui.ac.id" w:date="2022-10-26T22:28:00Z"/>
          <w:rFonts w:asciiTheme="minorHAnsi" w:eastAsiaTheme="minorEastAsia" w:hAnsiTheme="minorHAnsi"/>
          <w:noProof/>
          <w:sz w:val="22"/>
        </w:rPr>
      </w:pPr>
      <w:ins w:id="365"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8"</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17715768 \h </w:instrText>
        </w:r>
      </w:ins>
      <w:r>
        <w:rPr>
          <w:noProof/>
          <w:webHidden/>
        </w:rPr>
      </w:r>
      <w:r>
        <w:rPr>
          <w:noProof/>
          <w:webHidden/>
        </w:rPr>
        <w:fldChar w:fldCharType="separate"/>
      </w:r>
      <w:ins w:id="366" w:author="ilham.nur@office.ui.ac.id" w:date="2022-10-26T22:28:00Z">
        <w:r>
          <w:rPr>
            <w:noProof/>
            <w:webHidden/>
          </w:rPr>
          <w:t>40</w:t>
        </w:r>
        <w:r>
          <w:rPr>
            <w:noProof/>
            <w:webHidden/>
          </w:rPr>
          <w:fldChar w:fldCharType="end"/>
        </w:r>
        <w:r w:rsidRPr="00762733">
          <w:rPr>
            <w:rStyle w:val="Hyperlink"/>
            <w:noProof/>
          </w:rPr>
          <w:fldChar w:fldCharType="end"/>
        </w:r>
      </w:ins>
    </w:p>
    <w:p w14:paraId="7E727511" w14:textId="2D3B2124" w:rsidR="00EE6CDA" w:rsidRDefault="00EE6CDA">
      <w:pPr>
        <w:pStyle w:val="TableofFigures"/>
        <w:tabs>
          <w:tab w:val="right" w:leader="dot" w:pos="8494"/>
        </w:tabs>
        <w:rPr>
          <w:ins w:id="367" w:author="ilham.nur@office.ui.ac.id" w:date="2022-10-26T22:28:00Z"/>
          <w:rFonts w:asciiTheme="minorHAnsi" w:eastAsiaTheme="minorEastAsia" w:hAnsiTheme="minorHAnsi"/>
          <w:noProof/>
          <w:sz w:val="22"/>
        </w:rPr>
      </w:pPr>
      <w:ins w:id="368"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69"</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7715769 \h </w:instrText>
        </w:r>
      </w:ins>
      <w:r>
        <w:rPr>
          <w:noProof/>
          <w:webHidden/>
        </w:rPr>
      </w:r>
      <w:r>
        <w:rPr>
          <w:noProof/>
          <w:webHidden/>
        </w:rPr>
        <w:fldChar w:fldCharType="separate"/>
      </w:r>
      <w:ins w:id="369" w:author="ilham.nur@office.ui.ac.id" w:date="2022-10-26T22:28:00Z">
        <w:r>
          <w:rPr>
            <w:noProof/>
            <w:webHidden/>
          </w:rPr>
          <w:t>42</w:t>
        </w:r>
        <w:r>
          <w:rPr>
            <w:noProof/>
            <w:webHidden/>
          </w:rPr>
          <w:fldChar w:fldCharType="end"/>
        </w:r>
        <w:r w:rsidRPr="00762733">
          <w:rPr>
            <w:rStyle w:val="Hyperlink"/>
            <w:noProof/>
          </w:rPr>
          <w:fldChar w:fldCharType="end"/>
        </w:r>
      </w:ins>
    </w:p>
    <w:p w14:paraId="0801F841" w14:textId="2EF66CA3" w:rsidR="00EE6CDA" w:rsidRDefault="00EE6CDA">
      <w:pPr>
        <w:pStyle w:val="TableofFigures"/>
        <w:tabs>
          <w:tab w:val="right" w:leader="dot" w:pos="8494"/>
        </w:tabs>
        <w:rPr>
          <w:ins w:id="370" w:author="ilham.nur@office.ui.ac.id" w:date="2022-10-26T22:28:00Z"/>
          <w:rFonts w:asciiTheme="minorHAnsi" w:eastAsiaTheme="minorEastAsia" w:hAnsiTheme="minorHAnsi"/>
          <w:noProof/>
          <w:sz w:val="22"/>
        </w:rPr>
      </w:pPr>
      <w:ins w:id="371"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70"</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17715770 \h </w:instrText>
        </w:r>
      </w:ins>
      <w:r>
        <w:rPr>
          <w:noProof/>
          <w:webHidden/>
        </w:rPr>
      </w:r>
      <w:r>
        <w:rPr>
          <w:noProof/>
          <w:webHidden/>
        </w:rPr>
        <w:fldChar w:fldCharType="separate"/>
      </w:r>
      <w:ins w:id="372" w:author="ilham.nur@office.ui.ac.id" w:date="2022-10-26T22:28:00Z">
        <w:r>
          <w:rPr>
            <w:noProof/>
            <w:webHidden/>
          </w:rPr>
          <w:t>43</w:t>
        </w:r>
        <w:r>
          <w:rPr>
            <w:noProof/>
            <w:webHidden/>
          </w:rPr>
          <w:fldChar w:fldCharType="end"/>
        </w:r>
        <w:r w:rsidRPr="00762733">
          <w:rPr>
            <w:rStyle w:val="Hyperlink"/>
            <w:noProof/>
          </w:rPr>
          <w:fldChar w:fldCharType="end"/>
        </w:r>
      </w:ins>
    </w:p>
    <w:p w14:paraId="4E9D7874" w14:textId="5398B58D" w:rsidR="00EE6CDA" w:rsidRDefault="00EE6CDA">
      <w:pPr>
        <w:pStyle w:val="TableofFigures"/>
        <w:tabs>
          <w:tab w:val="right" w:leader="dot" w:pos="8494"/>
        </w:tabs>
        <w:rPr>
          <w:ins w:id="373" w:author="ilham.nur@office.ui.ac.id" w:date="2022-10-26T22:28:00Z"/>
          <w:rFonts w:asciiTheme="minorHAnsi" w:eastAsiaTheme="minorEastAsia" w:hAnsiTheme="minorHAnsi"/>
          <w:noProof/>
          <w:sz w:val="22"/>
        </w:rPr>
      </w:pPr>
      <w:ins w:id="374"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71"</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 xml:space="preserve">Gambar 2.8 Contoh Plot </w:t>
        </w:r>
        <w:r w:rsidRPr="00762733">
          <w:rPr>
            <w:rStyle w:val="Hyperlink"/>
            <w:i/>
            <w:noProof/>
          </w:rPr>
          <w:t xml:space="preserve">Support Vector </w:t>
        </w:r>
        <w:r w:rsidRPr="00762733">
          <w:rPr>
            <w:rStyle w:val="Hyperlink"/>
            <w:noProof/>
          </w:rPr>
          <w:t>dalam sebuah bidang SVM (Shetty, 2019)</w:t>
        </w:r>
        <w:r>
          <w:rPr>
            <w:noProof/>
            <w:webHidden/>
          </w:rPr>
          <w:tab/>
        </w:r>
        <w:r>
          <w:rPr>
            <w:noProof/>
            <w:webHidden/>
          </w:rPr>
          <w:fldChar w:fldCharType="begin"/>
        </w:r>
        <w:r>
          <w:rPr>
            <w:noProof/>
            <w:webHidden/>
          </w:rPr>
          <w:instrText xml:space="preserve"> PAGEREF _Toc117715771 \h </w:instrText>
        </w:r>
      </w:ins>
      <w:r>
        <w:rPr>
          <w:noProof/>
          <w:webHidden/>
        </w:rPr>
      </w:r>
      <w:r>
        <w:rPr>
          <w:noProof/>
          <w:webHidden/>
        </w:rPr>
        <w:fldChar w:fldCharType="separate"/>
      </w:r>
      <w:ins w:id="375" w:author="ilham.nur@office.ui.ac.id" w:date="2022-10-26T22:28:00Z">
        <w:r>
          <w:rPr>
            <w:noProof/>
            <w:webHidden/>
          </w:rPr>
          <w:t>45</w:t>
        </w:r>
        <w:r>
          <w:rPr>
            <w:noProof/>
            <w:webHidden/>
          </w:rPr>
          <w:fldChar w:fldCharType="end"/>
        </w:r>
        <w:r w:rsidRPr="00762733">
          <w:rPr>
            <w:rStyle w:val="Hyperlink"/>
            <w:noProof/>
          </w:rPr>
          <w:fldChar w:fldCharType="end"/>
        </w:r>
      </w:ins>
    </w:p>
    <w:p w14:paraId="0A22E5BE" w14:textId="4FF4BB2F" w:rsidR="00EE6CDA" w:rsidRDefault="00EE6CDA">
      <w:pPr>
        <w:pStyle w:val="TableofFigures"/>
        <w:tabs>
          <w:tab w:val="right" w:leader="dot" w:pos="8494"/>
        </w:tabs>
        <w:rPr>
          <w:ins w:id="376" w:author="ilham.nur@office.ui.ac.id" w:date="2022-10-26T22:28:00Z"/>
          <w:rFonts w:asciiTheme="minorHAnsi" w:eastAsiaTheme="minorEastAsia" w:hAnsiTheme="minorHAnsi"/>
          <w:noProof/>
          <w:sz w:val="22"/>
        </w:rPr>
      </w:pPr>
      <w:ins w:id="377" w:author="ilham.nur@office.ui.ac.id" w:date="2022-10-26T22:28:00Z">
        <w:r w:rsidRPr="00762733">
          <w:rPr>
            <w:rStyle w:val="Hyperlink"/>
            <w:noProof/>
          </w:rPr>
          <w:fldChar w:fldCharType="begin"/>
        </w:r>
        <w:r w:rsidRPr="00762733">
          <w:rPr>
            <w:rStyle w:val="Hyperlink"/>
            <w:noProof/>
          </w:rPr>
          <w:instrText xml:space="preserve"> </w:instrText>
        </w:r>
        <w:r>
          <w:rPr>
            <w:noProof/>
          </w:rPr>
          <w:instrText>HYPERLINK \l "_Toc117715772"</w:instrText>
        </w:r>
        <w:r w:rsidRPr="00762733">
          <w:rPr>
            <w:rStyle w:val="Hyperlink"/>
            <w:noProof/>
          </w:rPr>
          <w:instrText xml:space="preserve"> </w:instrText>
        </w:r>
        <w:r w:rsidRPr="00762733">
          <w:rPr>
            <w:rStyle w:val="Hyperlink"/>
            <w:noProof/>
          </w:rPr>
        </w:r>
        <w:r w:rsidRPr="00762733">
          <w:rPr>
            <w:rStyle w:val="Hyperlink"/>
            <w:noProof/>
          </w:rPr>
          <w:fldChar w:fldCharType="separate"/>
        </w:r>
        <w:r w:rsidRPr="00762733">
          <w:rPr>
            <w:rStyle w:val="Hyperlink"/>
            <w:noProof/>
          </w:rPr>
          <w:t xml:space="preserve">Gambar 2.9 Ilustrasi struktur </w:t>
        </w:r>
        <w:r w:rsidRPr="00762733">
          <w:rPr>
            <w:rStyle w:val="Hyperlink"/>
            <w:i/>
            <w:noProof/>
          </w:rPr>
          <w:t>random forest</w:t>
        </w:r>
        <w:r w:rsidRPr="00762733">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17715772 \h </w:instrText>
        </w:r>
      </w:ins>
      <w:r>
        <w:rPr>
          <w:noProof/>
          <w:webHidden/>
        </w:rPr>
      </w:r>
      <w:r>
        <w:rPr>
          <w:noProof/>
          <w:webHidden/>
        </w:rPr>
        <w:fldChar w:fldCharType="separate"/>
      </w:r>
      <w:ins w:id="378" w:author="ilham.nur@office.ui.ac.id" w:date="2022-10-26T22:28:00Z">
        <w:r>
          <w:rPr>
            <w:noProof/>
            <w:webHidden/>
          </w:rPr>
          <w:t>46</w:t>
        </w:r>
        <w:r>
          <w:rPr>
            <w:noProof/>
            <w:webHidden/>
          </w:rPr>
          <w:fldChar w:fldCharType="end"/>
        </w:r>
        <w:r w:rsidRPr="00762733">
          <w:rPr>
            <w:rStyle w:val="Hyperlink"/>
            <w:noProof/>
          </w:rPr>
          <w:fldChar w:fldCharType="end"/>
        </w:r>
      </w:ins>
    </w:p>
    <w:p w14:paraId="15C715EE" w14:textId="77D45734" w:rsidR="001F55AF" w:rsidDel="00E73855" w:rsidRDefault="001F55AF">
      <w:pPr>
        <w:pStyle w:val="TableofFigures"/>
        <w:tabs>
          <w:tab w:val="right" w:leader="dot" w:pos="8494"/>
        </w:tabs>
        <w:rPr>
          <w:del w:id="379" w:author="ilham.nur@office.ui.ac.id" w:date="2022-09-14T14:22:00Z"/>
          <w:rFonts w:asciiTheme="minorHAnsi" w:eastAsiaTheme="minorEastAsia" w:hAnsiTheme="minorHAnsi"/>
          <w:noProof/>
          <w:sz w:val="22"/>
        </w:rPr>
      </w:pPr>
      <w:del w:id="380" w:author="ilham.nur@office.ui.ac.id" w:date="2022-09-14T14:22:00Z">
        <w:r w:rsidRPr="00E73855" w:rsidDel="00E73855">
          <w:rPr>
            <w:rPrChange w:id="381"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382" w:author="ilham.nur@office.ui.ac.id" w:date="2022-09-14T14:22:00Z"/>
          <w:rFonts w:asciiTheme="minorHAnsi" w:eastAsiaTheme="minorEastAsia" w:hAnsiTheme="minorHAnsi"/>
          <w:noProof/>
          <w:sz w:val="22"/>
        </w:rPr>
      </w:pPr>
      <w:del w:id="383" w:author="ilham.nur@office.ui.ac.id" w:date="2022-09-14T14:22:00Z">
        <w:r w:rsidRPr="00E73855" w:rsidDel="00E73855">
          <w:rPr>
            <w:rPrChange w:id="384"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385" w:author="ilham.nur@office.ui.ac.id" w:date="2022-09-14T14:22:00Z"/>
          <w:rFonts w:asciiTheme="minorHAnsi" w:eastAsiaTheme="minorEastAsia" w:hAnsiTheme="minorHAnsi"/>
          <w:noProof/>
          <w:sz w:val="22"/>
        </w:rPr>
      </w:pPr>
      <w:del w:id="386" w:author="ilham.nur@office.ui.ac.id" w:date="2022-09-14T14:22:00Z">
        <w:r w:rsidRPr="00E73855" w:rsidDel="00E73855">
          <w:rPr>
            <w:rPrChange w:id="387" w:author="ilham.nur@office.ui.ac.id" w:date="2022-09-14T14:22:00Z">
              <w:rPr>
                <w:rStyle w:val="Hyperlink"/>
                <w:noProof/>
              </w:rPr>
            </w:rPrChange>
          </w:rPr>
          <w:delText xml:space="preserve">Gambar 2.2 Aspek dan komponen penyusun </w:delText>
        </w:r>
        <w:r w:rsidRPr="00E73855" w:rsidDel="00E73855">
          <w:rPr>
            <w:rPrChange w:id="388" w:author="ilham.nur@office.ui.ac.id" w:date="2022-09-14T14:22:00Z">
              <w:rPr>
                <w:rStyle w:val="Hyperlink"/>
                <w:i/>
                <w:noProof/>
              </w:rPr>
            </w:rPrChange>
          </w:rPr>
          <w:delText>Gartner Framework</w:delText>
        </w:r>
        <w:r w:rsidRPr="00E73855" w:rsidDel="00E73855">
          <w:rPr>
            <w:rPrChange w:id="389"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390" w:author="ilham.nur@office.ui.ac.id" w:date="2022-09-14T14:22:00Z"/>
          <w:rFonts w:asciiTheme="minorHAnsi" w:eastAsiaTheme="minorEastAsia" w:hAnsiTheme="minorHAnsi"/>
          <w:noProof/>
          <w:sz w:val="22"/>
        </w:rPr>
      </w:pPr>
      <w:del w:id="391" w:author="ilham.nur@office.ui.ac.id" w:date="2022-09-14T14:22:00Z">
        <w:r w:rsidRPr="00E73855" w:rsidDel="00E73855">
          <w:rPr>
            <w:rPrChange w:id="392"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393" w:author="ilham.nur@office.ui.ac.id" w:date="2022-09-14T14:22:00Z"/>
          <w:rFonts w:asciiTheme="minorHAnsi" w:eastAsiaTheme="minorEastAsia" w:hAnsiTheme="minorHAnsi"/>
          <w:noProof/>
          <w:sz w:val="22"/>
        </w:rPr>
      </w:pPr>
      <w:del w:id="394" w:author="ilham.nur@office.ui.ac.id" w:date="2022-09-14T14:22:00Z">
        <w:r w:rsidRPr="00E73855" w:rsidDel="00E73855">
          <w:rPr>
            <w:rPrChange w:id="395" w:author="ilham.nur@office.ui.ac.id" w:date="2022-09-14T14:22:00Z">
              <w:rPr>
                <w:rStyle w:val="Hyperlink"/>
                <w:noProof/>
              </w:rPr>
            </w:rPrChange>
          </w:rPr>
          <w:delText>Gambar 2.4 Kombinasi MCDM untuk membentuk sebuah MCDM yang bersifat hybrid (</w:delText>
        </w:r>
        <w:r w:rsidRPr="00E73855" w:rsidDel="00E73855">
          <w:rPr>
            <w:rPrChange w:id="396"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397" w:author="ilham.nur@office.ui.ac.id" w:date="2022-09-14T14:22:00Z"/>
          <w:rFonts w:asciiTheme="minorHAnsi" w:eastAsiaTheme="minorEastAsia" w:hAnsiTheme="minorHAnsi"/>
          <w:noProof/>
          <w:sz w:val="22"/>
        </w:rPr>
      </w:pPr>
      <w:del w:id="398" w:author="ilham.nur@office.ui.ac.id" w:date="2022-09-14T14:22:00Z">
        <w:r w:rsidRPr="00E73855" w:rsidDel="00E73855">
          <w:rPr>
            <w:rPrChange w:id="399"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400" w:author="ilham.nur@office.ui.ac.id" w:date="2022-09-14T14:22:00Z"/>
          <w:rFonts w:asciiTheme="minorHAnsi" w:eastAsiaTheme="minorEastAsia" w:hAnsiTheme="minorHAnsi"/>
          <w:noProof/>
          <w:sz w:val="22"/>
        </w:rPr>
      </w:pPr>
      <w:del w:id="401" w:author="ilham.nur@office.ui.ac.id" w:date="2022-09-14T14:22:00Z">
        <w:r w:rsidRPr="00E73855" w:rsidDel="00E73855">
          <w:rPr>
            <w:rPrChange w:id="402"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403" w:author="ilham.nur@office.ui.ac.id" w:date="2022-09-14T14:22:00Z"/>
          <w:rFonts w:asciiTheme="minorHAnsi" w:eastAsiaTheme="minorEastAsia" w:hAnsiTheme="minorHAnsi"/>
          <w:noProof/>
          <w:sz w:val="22"/>
        </w:rPr>
      </w:pPr>
      <w:del w:id="404" w:author="ilham.nur@office.ui.ac.id" w:date="2022-09-14T14:22:00Z">
        <w:r w:rsidRPr="00E73855" w:rsidDel="00E73855">
          <w:rPr>
            <w:rPrChange w:id="405"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406" w:author="ilham.nur@office.ui.ac.id" w:date="2022-09-14T14:22:00Z"/>
          <w:rFonts w:asciiTheme="minorHAnsi" w:eastAsiaTheme="minorEastAsia" w:hAnsiTheme="minorHAnsi"/>
          <w:noProof/>
          <w:sz w:val="22"/>
        </w:rPr>
      </w:pPr>
      <w:del w:id="407" w:author="ilham.nur@office.ui.ac.id" w:date="2022-09-14T14:22:00Z">
        <w:r w:rsidRPr="00E73855" w:rsidDel="00E73855">
          <w:rPr>
            <w:rPrChange w:id="408" w:author="ilham.nur@office.ui.ac.id" w:date="2022-09-14T14:22:00Z">
              <w:rPr>
                <w:rStyle w:val="Hyperlink"/>
                <w:noProof/>
              </w:rPr>
            </w:rPrChange>
          </w:rPr>
          <w:delText xml:space="preserve">Gambar 2.8 Contoh Plot </w:delText>
        </w:r>
        <w:r w:rsidRPr="00E73855" w:rsidDel="00E73855">
          <w:rPr>
            <w:rPrChange w:id="409" w:author="ilham.nur@office.ui.ac.id" w:date="2022-09-14T14:22:00Z">
              <w:rPr>
                <w:rStyle w:val="Hyperlink"/>
                <w:i/>
                <w:noProof/>
              </w:rPr>
            </w:rPrChange>
          </w:rPr>
          <w:delText xml:space="preserve">Support Vector </w:delText>
        </w:r>
        <w:r w:rsidRPr="00E73855" w:rsidDel="00E73855">
          <w:rPr>
            <w:rPrChange w:id="410"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411" w:author="ilham.nur@office.ui.ac.id" w:date="2022-09-14T14:22:00Z"/>
          <w:rFonts w:asciiTheme="minorHAnsi" w:eastAsiaTheme="minorEastAsia" w:hAnsiTheme="minorHAnsi"/>
          <w:noProof/>
          <w:sz w:val="22"/>
        </w:rPr>
      </w:pPr>
      <w:del w:id="412" w:author="ilham.nur@office.ui.ac.id" w:date="2022-09-14T14:22:00Z">
        <w:r w:rsidRPr="00E73855" w:rsidDel="00E73855">
          <w:rPr>
            <w:rPrChange w:id="413" w:author="ilham.nur@office.ui.ac.id" w:date="2022-09-14T14:22:00Z">
              <w:rPr>
                <w:rStyle w:val="Hyperlink"/>
                <w:noProof/>
              </w:rPr>
            </w:rPrChange>
          </w:rPr>
          <w:delText xml:space="preserve">Gambar 2.9 Ilustrasi struktur </w:delText>
        </w:r>
        <w:r w:rsidRPr="00E73855" w:rsidDel="00E73855">
          <w:rPr>
            <w:rPrChange w:id="414" w:author="ilham.nur@office.ui.ac.id" w:date="2022-09-14T14:22:00Z">
              <w:rPr>
                <w:rStyle w:val="Hyperlink"/>
                <w:i/>
                <w:noProof/>
              </w:rPr>
            </w:rPrChange>
          </w:rPr>
          <w:delText>random forest</w:delText>
        </w:r>
        <w:r w:rsidRPr="00E73855" w:rsidDel="00E73855">
          <w:rPr>
            <w:rPrChange w:id="415"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416" w:name="_Toc117715719"/>
      <w:r>
        <w:lastRenderedPageBreak/>
        <w:t>DAFTAR TABEL</w:t>
      </w:r>
      <w:bookmarkEnd w:id="416"/>
    </w:p>
    <w:p w14:paraId="135A4971" w14:textId="77777777" w:rsidR="00863A40" w:rsidRPr="00863A40" w:rsidRDefault="00863A40" w:rsidP="00863A40"/>
    <w:p w14:paraId="1B09F47F" w14:textId="06D05D64" w:rsidR="00EE6CDA" w:rsidRDefault="00F5566B">
      <w:pPr>
        <w:pStyle w:val="TableofFigures"/>
        <w:tabs>
          <w:tab w:val="right" w:leader="dot" w:pos="8494"/>
        </w:tabs>
        <w:rPr>
          <w:ins w:id="417" w:author="ilham.nur@office.ui.ac.id" w:date="2022-10-26T22:28:00Z"/>
          <w:rFonts w:asciiTheme="minorHAnsi" w:eastAsiaTheme="minorEastAsia" w:hAnsiTheme="minorHAnsi"/>
          <w:noProof/>
          <w:sz w:val="22"/>
        </w:rPr>
      </w:pPr>
      <w:r>
        <w:fldChar w:fldCharType="begin"/>
      </w:r>
      <w:r>
        <w:instrText xml:space="preserve"> TOC \h \z \c "Tabel" </w:instrText>
      </w:r>
      <w:r>
        <w:fldChar w:fldCharType="separate"/>
      </w:r>
      <w:ins w:id="418" w:author="ilham.nur@office.ui.ac.id" w:date="2022-10-26T22:28:00Z">
        <w:r w:rsidR="00EE6CDA" w:rsidRPr="006D04D6">
          <w:rPr>
            <w:rStyle w:val="Hyperlink"/>
            <w:noProof/>
          </w:rPr>
          <w:fldChar w:fldCharType="begin"/>
        </w:r>
        <w:r w:rsidR="00EE6CDA" w:rsidRPr="006D04D6">
          <w:rPr>
            <w:rStyle w:val="Hyperlink"/>
            <w:noProof/>
          </w:rPr>
          <w:instrText xml:space="preserve"> </w:instrText>
        </w:r>
        <w:r w:rsidR="00EE6CDA">
          <w:rPr>
            <w:noProof/>
          </w:rPr>
          <w:instrText>HYPERLINK \l "_Toc117715773"</w:instrText>
        </w:r>
        <w:r w:rsidR="00EE6CDA" w:rsidRPr="006D04D6">
          <w:rPr>
            <w:rStyle w:val="Hyperlink"/>
            <w:noProof/>
          </w:rPr>
          <w:instrText xml:space="preserve"> </w:instrText>
        </w:r>
        <w:r w:rsidR="00EE6CDA" w:rsidRPr="006D04D6">
          <w:rPr>
            <w:rStyle w:val="Hyperlink"/>
            <w:noProof/>
          </w:rPr>
        </w:r>
        <w:r w:rsidR="00EE6CDA" w:rsidRPr="006D04D6">
          <w:rPr>
            <w:rStyle w:val="Hyperlink"/>
            <w:noProof/>
          </w:rPr>
          <w:fldChar w:fldCharType="separate"/>
        </w:r>
        <w:r w:rsidR="00EE6CDA" w:rsidRPr="006D04D6">
          <w:rPr>
            <w:rStyle w:val="Hyperlink"/>
            <w:noProof/>
          </w:rPr>
          <w:t>Tabel 1.1 Penelitian terdahulu terkait dengan manajemen pekerjaan dan sumber daya pada proyek</w:t>
        </w:r>
        <w:r w:rsidR="00EE6CDA">
          <w:rPr>
            <w:noProof/>
            <w:webHidden/>
          </w:rPr>
          <w:tab/>
        </w:r>
        <w:r w:rsidR="00EE6CDA">
          <w:rPr>
            <w:noProof/>
            <w:webHidden/>
          </w:rPr>
          <w:fldChar w:fldCharType="begin"/>
        </w:r>
        <w:r w:rsidR="00EE6CDA">
          <w:rPr>
            <w:noProof/>
            <w:webHidden/>
          </w:rPr>
          <w:instrText xml:space="preserve"> PAGEREF _Toc117715773 \h </w:instrText>
        </w:r>
      </w:ins>
      <w:r w:rsidR="00EE6CDA">
        <w:rPr>
          <w:noProof/>
          <w:webHidden/>
        </w:rPr>
      </w:r>
      <w:r w:rsidR="00EE6CDA">
        <w:rPr>
          <w:noProof/>
          <w:webHidden/>
        </w:rPr>
        <w:fldChar w:fldCharType="separate"/>
      </w:r>
      <w:ins w:id="419" w:author="ilham.nur@office.ui.ac.id" w:date="2022-10-26T22:28:00Z">
        <w:r w:rsidR="00EE6CDA">
          <w:rPr>
            <w:noProof/>
            <w:webHidden/>
          </w:rPr>
          <w:t>7</w:t>
        </w:r>
        <w:r w:rsidR="00EE6CDA">
          <w:rPr>
            <w:noProof/>
            <w:webHidden/>
          </w:rPr>
          <w:fldChar w:fldCharType="end"/>
        </w:r>
        <w:r w:rsidR="00EE6CDA" w:rsidRPr="006D04D6">
          <w:rPr>
            <w:rStyle w:val="Hyperlink"/>
            <w:noProof/>
          </w:rPr>
          <w:fldChar w:fldCharType="end"/>
        </w:r>
      </w:ins>
    </w:p>
    <w:p w14:paraId="67F560CF" w14:textId="7FDB1056" w:rsidR="00EE6CDA" w:rsidRDefault="00EE6CDA">
      <w:pPr>
        <w:pStyle w:val="TableofFigures"/>
        <w:tabs>
          <w:tab w:val="right" w:leader="dot" w:pos="8494"/>
        </w:tabs>
        <w:rPr>
          <w:ins w:id="420" w:author="ilham.nur@office.ui.ac.id" w:date="2022-10-26T22:28:00Z"/>
          <w:rFonts w:asciiTheme="minorHAnsi" w:eastAsiaTheme="minorEastAsia" w:hAnsiTheme="minorHAnsi"/>
          <w:noProof/>
          <w:sz w:val="22"/>
        </w:rPr>
      </w:pPr>
      <w:ins w:id="421" w:author="ilham.nur@office.ui.ac.id" w:date="2022-10-26T22:28:00Z">
        <w:r w:rsidRPr="006D04D6">
          <w:rPr>
            <w:rStyle w:val="Hyperlink"/>
            <w:noProof/>
          </w:rPr>
          <w:fldChar w:fldCharType="begin"/>
        </w:r>
        <w:r w:rsidRPr="006D04D6">
          <w:rPr>
            <w:rStyle w:val="Hyperlink"/>
            <w:noProof/>
          </w:rPr>
          <w:instrText xml:space="preserve"> </w:instrText>
        </w:r>
        <w:r>
          <w:rPr>
            <w:noProof/>
          </w:rPr>
          <w:instrText>HYPERLINK \l "_Toc117715774"</w:instrText>
        </w:r>
        <w:r w:rsidRPr="006D04D6">
          <w:rPr>
            <w:rStyle w:val="Hyperlink"/>
            <w:noProof/>
          </w:rPr>
          <w:instrText xml:space="preserve"> </w:instrText>
        </w:r>
        <w:r w:rsidRPr="006D04D6">
          <w:rPr>
            <w:rStyle w:val="Hyperlink"/>
            <w:noProof/>
          </w:rPr>
        </w:r>
        <w:r w:rsidRPr="006D04D6">
          <w:rPr>
            <w:rStyle w:val="Hyperlink"/>
            <w:noProof/>
          </w:rPr>
          <w:fldChar w:fldCharType="separate"/>
        </w:r>
        <w:r w:rsidRPr="006D04D6">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7715774 \h </w:instrText>
        </w:r>
      </w:ins>
      <w:r>
        <w:rPr>
          <w:noProof/>
          <w:webHidden/>
        </w:rPr>
      </w:r>
      <w:r>
        <w:rPr>
          <w:noProof/>
          <w:webHidden/>
        </w:rPr>
        <w:fldChar w:fldCharType="separate"/>
      </w:r>
      <w:ins w:id="422" w:author="ilham.nur@office.ui.ac.id" w:date="2022-10-26T22:28:00Z">
        <w:r>
          <w:rPr>
            <w:noProof/>
            <w:webHidden/>
          </w:rPr>
          <w:t>9</w:t>
        </w:r>
        <w:r>
          <w:rPr>
            <w:noProof/>
            <w:webHidden/>
          </w:rPr>
          <w:fldChar w:fldCharType="end"/>
        </w:r>
        <w:r w:rsidRPr="006D04D6">
          <w:rPr>
            <w:rStyle w:val="Hyperlink"/>
            <w:noProof/>
          </w:rPr>
          <w:fldChar w:fldCharType="end"/>
        </w:r>
      </w:ins>
    </w:p>
    <w:p w14:paraId="4B8FD9A3" w14:textId="00508F9E" w:rsidR="00EE6CDA" w:rsidRDefault="00EE6CDA">
      <w:pPr>
        <w:pStyle w:val="TableofFigures"/>
        <w:tabs>
          <w:tab w:val="right" w:leader="dot" w:pos="8494"/>
        </w:tabs>
        <w:rPr>
          <w:ins w:id="423" w:author="ilham.nur@office.ui.ac.id" w:date="2022-10-26T22:28:00Z"/>
          <w:rFonts w:asciiTheme="minorHAnsi" w:eastAsiaTheme="minorEastAsia" w:hAnsiTheme="minorHAnsi"/>
          <w:noProof/>
          <w:sz w:val="22"/>
        </w:rPr>
      </w:pPr>
      <w:ins w:id="424" w:author="ilham.nur@office.ui.ac.id" w:date="2022-10-26T22:28:00Z">
        <w:r w:rsidRPr="006D04D6">
          <w:rPr>
            <w:rStyle w:val="Hyperlink"/>
            <w:noProof/>
          </w:rPr>
          <w:fldChar w:fldCharType="begin"/>
        </w:r>
        <w:r w:rsidRPr="006D04D6">
          <w:rPr>
            <w:rStyle w:val="Hyperlink"/>
            <w:noProof/>
          </w:rPr>
          <w:instrText xml:space="preserve"> </w:instrText>
        </w:r>
        <w:r>
          <w:rPr>
            <w:noProof/>
          </w:rPr>
          <w:instrText>HYPERLINK \l "_Toc117715775"</w:instrText>
        </w:r>
        <w:r w:rsidRPr="006D04D6">
          <w:rPr>
            <w:rStyle w:val="Hyperlink"/>
            <w:noProof/>
          </w:rPr>
          <w:instrText xml:space="preserve"> </w:instrText>
        </w:r>
        <w:r w:rsidRPr="006D04D6">
          <w:rPr>
            <w:rStyle w:val="Hyperlink"/>
            <w:noProof/>
          </w:rPr>
        </w:r>
        <w:r w:rsidRPr="006D04D6">
          <w:rPr>
            <w:rStyle w:val="Hyperlink"/>
            <w:noProof/>
          </w:rPr>
          <w:fldChar w:fldCharType="separate"/>
        </w:r>
        <w:r w:rsidRPr="006D04D6">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17715775 \h </w:instrText>
        </w:r>
      </w:ins>
      <w:r>
        <w:rPr>
          <w:noProof/>
          <w:webHidden/>
        </w:rPr>
      </w:r>
      <w:r>
        <w:rPr>
          <w:noProof/>
          <w:webHidden/>
        </w:rPr>
        <w:fldChar w:fldCharType="separate"/>
      </w:r>
      <w:ins w:id="425" w:author="ilham.nur@office.ui.ac.id" w:date="2022-10-26T22:28:00Z">
        <w:r>
          <w:rPr>
            <w:noProof/>
            <w:webHidden/>
          </w:rPr>
          <w:t>12</w:t>
        </w:r>
        <w:r>
          <w:rPr>
            <w:noProof/>
            <w:webHidden/>
          </w:rPr>
          <w:fldChar w:fldCharType="end"/>
        </w:r>
        <w:r w:rsidRPr="006D04D6">
          <w:rPr>
            <w:rStyle w:val="Hyperlink"/>
            <w:noProof/>
          </w:rPr>
          <w:fldChar w:fldCharType="end"/>
        </w:r>
      </w:ins>
    </w:p>
    <w:p w14:paraId="689D2664" w14:textId="12A1B95C" w:rsidR="00EE6CDA" w:rsidRDefault="00EE6CDA">
      <w:pPr>
        <w:pStyle w:val="TableofFigures"/>
        <w:tabs>
          <w:tab w:val="right" w:leader="dot" w:pos="8494"/>
        </w:tabs>
        <w:rPr>
          <w:ins w:id="426" w:author="ilham.nur@office.ui.ac.id" w:date="2022-10-26T22:28:00Z"/>
          <w:rFonts w:asciiTheme="minorHAnsi" w:eastAsiaTheme="minorEastAsia" w:hAnsiTheme="minorHAnsi"/>
          <w:noProof/>
          <w:sz w:val="22"/>
        </w:rPr>
      </w:pPr>
      <w:ins w:id="427" w:author="ilham.nur@office.ui.ac.id" w:date="2022-10-26T22:28:00Z">
        <w:r w:rsidRPr="006D04D6">
          <w:rPr>
            <w:rStyle w:val="Hyperlink"/>
            <w:noProof/>
          </w:rPr>
          <w:fldChar w:fldCharType="begin"/>
        </w:r>
        <w:r w:rsidRPr="006D04D6">
          <w:rPr>
            <w:rStyle w:val="Hyperlink"/>
            <w:noProof/>
          </w:rPr>
          <w:instrText xml:space="preserve"> </w:instrText>
        </w:r>
        <w:r>
          <w:rPr>
            <w:noProof/>
          </w:rPr>
          <w:instrText>HYPERLINK \l "_Toc117715776"</w:instrText>
        </w:r>
        <w:r w:rsidRPr="006D04D6">
          <w:rPr>
            <w:rStyle w:val="Hyperlink"/>
            <w:noProof/>
          </w:rPr>
          <w:instrText xml:space="preserve"> </w:instrText>
        </w:r>
        <w:r w:rsidRPr="006D04D6">
          <w:rPr>
            <w:rStyle w:val="Hyperlink"/>
            <w:noProof/>
          </w:rPr>
        </w:r>
        <w:r w:rsidRPr="006D04D6">
          <w:rPr>
            <w:rStyle w:val="Hyperlink"/>
            <w:noProof/>
          </w:rPr>
          <w:fldChar w:fldCharType="separate"/>
        </w:r>
        <w:r w:rsidRPr="006D04D6">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7715776 \h </w:instrText>
        </w:r>
      </w:ins>
      <w:r>
        <w:rPr>
          <w:noProof/>
          <w:webHidden/>
        </w:rPr>
      </w:r>
      <w:r>
        <w:rPr>
          <w:noProof/>
          <w:webHidden/>
        </w:rPr>
        <w:fldChar w:fldCharType="separate"/>
      </w:r>
      <w:ins w:id="428" w:author="ilham.nur@office.ui.ac.id" w:date="2022-10-26T22:28:00Z">
        <w:r>
          <w:rPr>
            <w:noProof/>
            <w:webHidden/>
          </w:rPr>
          <w:t>26</w:t>
        </w:r>
        <w:r>
          <w:rPr>
            <w:noProof/>
            <w:webHidden/>
          </w:rPr>
          <w:fldChar w:fldCharType="end"/>
        </w:r>
        <w:r w:rsidRPr="006D04D6">
          <w:rPr>
            <w:rStyle w:val="Hyperlink"/>
            <w:noProof/>
          </w:rPr>
          <w:fldChar w:fldCharType="end"/>
        </w:r>
      </w:ins>
    </w:p>
    <w:p w14:paraId="6FD6C4E9" w14:textId="5EE226B8" w:rsidR="00EE6CDA" w:rsidRDefault="00EE6CDA">
      <w:pPr>
        <w:pStyle w:val="TableofFigures"/>
        <w:tabs>
          <w:tab w:val="right" w:leader="dot" w:pos="8494"/>
        </w:tabs>
        <w:rPr>
          <w:ins w:id="429" w:author="ilham.nur@office.ui.ac.id" w:date="2022-10-26T22:28:00Z"/>
          <w:rFonts w:asciiTheme="minorHAnsi" w:eastAsiaTheme="minorEastAsia" w:hAnsiTheme="minorHAnsi"/>
          <w:noProof/>
          <w:sz w:val="22"/>
        </w:rPr>
      </w:pPr>
      <w:ins w:id="430" w:author="ilham.nur@office.ui.ac.id" w:date="2022-10-26T22:28:00Z">
        <w:r w:rsidRPr="006D04D6">
          <w:rPr>
            <w:rStyle w:val="Hyperlink"/>
            <w:noProof/>
          </w:rPr>
          <w:fldChar w:fldCharType="begin"/>
        </w:r>
        <w:r w:rsidRPr="006D04D6">
          <w:rPr>
            <w:rStyle w:val="Hyperlink"/>
            <w:noProof/>
          </w:rPr>
          <w:instrText xml:space="preserve"> </w:instrText>
        </w:r>
        <w:r>
          <w:rPr>
            <w:noProof/>
          </w:rPr>
          <w:instrText>HYPERLINK \l "_Toc117715777"</w:instrText>
        </w:r>
        <w:r w:rsidRPr="006D04D6">
          <w:rPr>
            <w:rStyle w:val="Hyperlink"/>
            <w:noProof/>
          </w:rPr>
          <w:instrText xml:space="preserve"> </w:instrText>
        </w:r>
        <w:r w:rsidRPr="006D04D6">
          <w:rPr>
            <w:rStyle w:val="Hyperlink"/>
            <w:noProof/>
          </w:rPr>
        </w:r>
        <w:r w:rsidRPr="006D04D6">
          <w:rPr>
            <w:rStyle w:val="Hyperlink"/>
            <w:noProof/>
          </w:rPr>
          <w:fldChar w:fldCharType="separate"/>
        </w:r>
        <w:r w:rsidRPr="006D04D6">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17715777 \h </w:instrText>
        </w:r>
      </w:ins>
      <w:r>
        <w:rPr>
          <w:noProof/>
          <w:webHidden/>
        </w:rPr>
      </w:r>
      <w:r>
        <w:rPr>
          <w:noProof/>
          <w:webHidden/>
        </w:rPr>
        <w:fldChar w:fldCharType="separate"/>
      </w:r>
      <w:ins w:id="431" w:author="ilham.nur@office.ui.ac.id" w:date="2022-10-26T22:28:00Z">
        <w:r>
          <w:rPr>
            <w:noProof/>
            <w:webHidden/>
          </w:rPr>
          <w:t>29</w:t>
        </w:r>
        <w:r>
          <w:rPr>
            <w:noProof/>
            <w:webHidden/>
          </w:rPr>
          <w:fldChar w:fldCharType="end"/>
        </w:r>
        <w:r w:rsidRPr="006D04D6">
          <w:rPr>
            <w:rStyle w:val="Hyperlink"/>
            <w:noProof/>
          </w:rPr>
          <w:fldChar w:fldCharType="end"/>
        </w:r>
      </w:ins>
    </w:p>
    <w:p w14:paraId="1D4CFEC8" w14:textId="7252AA06" w:rsidR="00EE6CDA" w:rsidRDefault="00EE6CDA">
      <w:pPr>
        <w:pStyle w:val="TableofFigures"/>
        <w:tabs>
          <w:tab w:val="right" w:leader="dot" w:pos="8494"/>
        </w:tabs>
        <w:rPr>
          <w:ins w:id="432" w:author="ilham.nur@office.ui.ac.id" w:date="2022-10-26T22:28:00Z"/>
          <w:rFonts w:asciiTheme="minorHAnsi" w:eastAsiaTheme="minorEastAsia" w:hAnsiTheme="minorHAnsi"/>
          <w:noProof/>
          <w:sz w:val="22"/>
        </w:rPr>
      </w:pPr>
      <w:ins w:id="433" w:author="ilham.nur@office.ui.ac.id" w:date="2022-10-26T22:28:00Z">
        <w:r w:rsidRPr="006D04D6">
          <w:rPr>
            <w:rStyle w:val="Hyperlink"/>
            <w:noProof/>
          </w:rPr>
          <w:fldChar w:fldCharType="begin"/>
        </w:r>
        <w:r w:rsidRPr="006D04D6">
          <w:rPr>
            <w:rStyle w:val="Hyperlink"/>
            <w:noProof/>
          </w:rPr>
          <w:instrText xml:space="preserve"> </w:instrText>
        </w:r>
        <w:r>
          <w:rPr>
            <w:noProof/>
          </w:rPr>
          <w:instrText>HYPERLINK \l "_Toc117715778"</w:instrText>
        </w:r>
        <w:r w:rsidRPr="006D04D6">
          <w:rPr>
            <w:rStyle w:val="Hyperlink"/>
            <w:noProof/>
          </w:rPr>
          <w:instrText xml:space="preserve"> </w:instrText>
        </w:r>
        <w:r w:rsidRPr="006D04D6">
          <w:rPr>
            <w:rStyle w:val="Hyperlink"/>
            <w:noProof/>
          </w:rPr>
        </w:r>
        <w:r w:rsidRPr="006D04D6">
          <w:rPr>
            <w:rStyle w:val="Hyperlink"/>
            <w:noProof/>
          </w:rPr>
          <w:fldChar w:fldCharType="separate"/>
        </w:r>
        <w:r w:rsidRPr="006D04D6">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17715778 \h </w:instrText>
        </w:r>
      </w:ins>
      <w:r>
        <w:rPr>
          <w:noProof/>
          <w:webHidden/>
        </w:rPr>
      </w:r>
      <w:r>
        <w:rPr>
          <w:noProof/>
          <w:webHidden/>
        </w:rPr>
        <w:fldChar w:fldCharType="separate"/>
      </w:r>
      <w:ins w:id="434" w:author="ilham.nur@office.ui.ac.id" w:date="2022-10-26T22:28:00Z">
        <w:r>
          <w:rPr>
            <w:noProof/>
            <w:webHidden/>
          </w:rPr>
          <w:t>39</w:t>
        </w:r>
        <w:r>
          <w:rPr>
            <w:noProof/>
            <w:webHidden/>
          </w:rPr>
          <w:fldChar w:fldCharType="end"/>
        </w:r>
        <w:r w:rsidRPr="006D04D6">
          <w:rPr>
            <w:rStyle w:val="Hyperlink"/>
            <w:noProof/>
          </w:rPr>
          <w:fldChar w:fldCharType="end"/>
        </w:r>
      </w:ins>
    </w:p>
    <w:p w14:paraId="70F9B6AA" w14:textId="2DD6F3EF" w:rsidR="001F55AF" w:rsidDel="00E73855" w:rsidRDefault="001F55AF">
      <w:pPr>
        <w:pStyle w:val="TableofFigures"/>
        <w:tabs>
          <w:tab w:val="right" w:leader="dot" w:pos="8494"/>
        </w:tabs>
        <w:rPr>
          <w:del w:id="435" w:author="ilham.nur@office.ui.ac.id" w:date="2022-09-14T14:22:00Z"/>
          <w:rFonts w:asciiTheme="minorHAnsi" w:eastAsiaTheme="minorEastAsia" w:hAnsiTheme="minorHAnsi"/>
          <w:noProof/>
          <w:sz w:val="22"/>
        </w:rPr>
      </w:pPr>
      <w:del w:id="436" w:author="ilham.nur@office.ui.ac.id" w:date="2022-09-14T14:22:00Z">
        <w:r w:rsidRPr="00E73855" w:rsidDel="00E73855">
          <w:rPr>
            <w:rPrChange w:id="437"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438" w:author="ilham.nur@office.ui.ac.id" w:date="2022-09-14T14:22:00Z"/>
          <w:rFonts w:asciiTheme="minorHAnsi" w:eastAsiaTheme="minorEastAsia" w:hAnsiTheme="minorHAnsi"/>
          <w:noProof/>
          <w:sz w:val="22"/>
        </w:rPr>
      </w:pPr>
      <w:del w:id="439" w:author="ilham.nur@office.ui.ac.id" w:date="2022-09-14T14:22:00Z">
        <w:r w:rsidRPr="00E73855" w:rsidDel="00E73855">
          <w:rPr>
            <w:rPrChange w:id="440"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441" w:author="ilham.nur@office.ui.ac.id" w:date="2022-09-14T14:22:00Z"/>
          <w:rFonts w:asciiTheme="minorHAnsi" w:eastAsiaTheme="minorEastAsia" w:hAnsiTheme="minorHAnsi"/>
          <w:noProof/>
          <w:sz w:val="22"/>
        </w:rPr>
      </w:pPr>
      <w:del w:id="442" w:author="ilham.nur@office.ui.ac.id" w:date="2022-09-14T14:22:00Z">
        <w:r w:rsidRPr="00E73855" w:rsidDel="00E73855">
          <w:rPr>
            <w:rPrChange w:id="443"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444" w:author="ilham.nur@office.ui.ac.id" w:date="2022-09-14T14:22:00Z"/>
          <w:rFonts w:asciiTheme="minorHAnsi" w:eastAsiaTheme="minorEastAsia" w:hAnsiTheme="minorHAnsi"/>
          <w:noProof/>
          <w:sz w:val="22"/>
        </w:rPr>
      </w:pPr>
      <w:del w:id="445" w:author="ilham.nur@office.ui.ac.id" w:date="2022-09-14T14:22:00Z">
        <w:r w:rsidRPr="00E73855" w:rsidDel="00E73855">
          <w:rPr>
            <w:rPrChange w:id="446"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447" w:author="ilham.nur@office.ui.ac.id" w:date="2022-09-14T14:22:00Z"/>
          <w:rFonts w:asciiTheme="minorHAnsi" w:eastAsiaTheme="minorEastAsia" w:hAnsiTheme="minorHAnsi"/>
          <w:noProof/>
          <w:sz w:val="22"/>
        </w:rPr>
      </w:pPr>
      <w:del w:id="448" w:author="ilham.nur@office.ui.ac.id" w:date="2022-09-14T14:22:00Z">
        <w:r w:rsidRPr="00E73855" w:rsidDel="00E73855">
          <w:rPr>
            <w:rPrChange w:id="449"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450" w:name="_Toc117715720"/>
      <w:r w:rsidR="009B6E44">
        <w:t>PENDAHULUAN</w:t>
      </w:r>
      <w:bookmarkEnd w:id="450"/>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451" w:name="_Toc117715721"/>
      <w:proofErr w:type="spellStart"/>
      <w:r>
        <w:t>Latar</w:t>
      </w:r>
      <w:proofErr w:type="spellEnd"/>
      <w:r>
        <w:t xml:space="preserve"> </w:t>
      </w:r>
      <w:proofErr w:type="spellStart"/>
      <w:r>
        <w:t>Belakang</w:t>
      </w:r>
      <w:bookmarkEnd w:id="451"/>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189475B"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ins w:id="452" w:author="ilham.nur@office.ui.ac.id" w:date="2022-10-12T19:47:00Z">
        <w:r w:rsidR="00891202">
          <w:t xml:space="preserve"> </w:t>
        </w:r>
        <w:proofErr w:type="spellStart"/>
        <w:r w:rsidR="00891202">
          <w:t>organisasi</w:t>
        </w:r>
        <w:proofErr w:type="spellEnd"/>
        <w:r w:rsidR="00891202">
          <w:t xml:space="preserve"> </w:t>
        </w:r>
        <w:proofErr w:type="spellStart"/>
        <w:r w:rsidR="00891202">
          <w:t>khususnya</w:t>
        </w:r>
      </w:ins>
      <w:proofErr w:type="spellEnd"/>
      <w:r>
        <w:t xml:space="preserve"> </w:t>
      </w:r>
      <w:proofErr w:type="spellStart"/>
      <w:r>
        <w:t>manajer</w:t>
      </w:r>
      <w:proofErr w:type="spellEnd"/>
      <w:r>
        <w:t xml:space="preserve"> </w:t>
      </w:r>
      <w:proofErr w:type="spellStart"/>
      <w:r>
        <w:t>proyek</w:t>
      </w:r>
      <w:proofErr w:type="spellEnd"/>
      <w:r>
        <w:t xml:space="preserve"> </w:t>
      </w:r>
      <w:del w:id="453" w:author="ilham.nur@office.ui.ac.id" w:date="2022-10-12T19:47:00Z">
        <w:r w:rsidDel="00F51730">
          <w:delText xml:space="preserve">bisa </w:delText>
        </w:r>
      </w:del>
      <w:proofErr w:type="spellStart"/>
      <w:ins w:id="454" w:author="ilham.nur@office.ui.ac.id" w:date="2022-10-12T19:47:00Z">
        <w:r w:rsidR="00F51730">
          <w:t>dapat</w:t>
        </w:r>
        <w:proofErr w:type="spellEnd"/>
        <w:r w:rsidR="00F51730">
          <w:t xml:space="preserve"> </w:t>
        </w:r>
      </w:ins>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del w:id="455" w:author="ilham.nur@office.ui.ac.id" w:date="2022-10-12T19:47:00Z">
        <w:r w:rsidDel="006D20CA">
          <w:delText>oleh suatu organisasi</w:delText>
        </w:r>
      </w:del>
      <w:proofErr w:type="spellStart"/>
      <w:ins w:id="456" w:author="ilham.nur@office.ui.ac.id" w:date="2022-10-12T19:47:00Z">
        <w:r w:rsidR="006D20CA">
          <w:t>bersifat</w:t>
        </w:r>
      </w:ins>
      <w:proofErr w:type="spellEnd"/>
      <w:del w:id="457" w:author="ilham.nur@office.ui.ac.id" w:date="2022-10-12T19:48:00Z">
        <w:r w:rsidR="008A086B" w:rsidDel="006D20CA">
          <w:delText>,</w:delText>
        </w:r>
      </w:del>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5A582A72"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ins w:id="458" w:author="ilham.nur@office.ui.ac.id" w:date="2022-10-19T20:13:00Z">
        <w:r w:rsidR="00C16B34">
          <w:fldChar w:fldCharType="begin"/>
        </w:r>
        <w:r w:rsidR="00C16B34">
          <w:instrText xml:space="preserve"> REF _Ref117102829 \h </w:instrText>
        </w:r>
      </w:ins>
      <w:r w:rsidR="00C16B34">
        <w:fldChar w:fldCharType="separate"/>
      </w:r>
      <w:ins w:id="459" w:author="ilham.nur@office.ui.ac.id" w:date="2022-10-26T22:28:00Z">
        <w:r w:rsidR="00EE6CDA">
          <w:t xml:space="preserve">Gambar </w:t>
        </w:r>
        <w:r w:rsidR="00EE6CDA">
          <w:rPr>
            <w:noProof/>
          </w:rPr>
          <w:t>1</w:t>
        </w:r>
        <w:r w:rsidR="00EE6CDA">
          <w:t>.</w:t>
        </w:r>
        <w:r w:rsidR="00EE6CDA">
          <w:rPr>
            <w:noProof/>
          </w:rPr>
          <w:t>1</w:t>
        </w:r>
      </w:ins>
      <w:ins w:id="460" w:author="ilham.nur@office.ui.ac.id" w:date="2022-10-19T20:13:00Z">
        <w:r w:rsidR="00C16B34">
          <w:fldChar w:fldCharType="end"/>
        </w:r>
        <w:r w:rsidR="00C16B34">
          <w:t xml:space="preserve"> </w:t>
        </w:r>
      </w:ins>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2968BE49">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66DF5E70" w:rsidR="00C652C2" w:rsidRDefault="009343D3" w:rsidP="004045E2">
      <w:pPr>
        <w:pStyle w:val="Caption"/>
      </w:pPr>
      <w:bookmarkStart w:id="461" w:name="_Ref117102829"/>
      <w:bookmarkStart w:id="462" w:name="_Toc117715760"/>
      <w:r>
        <w:t xml:space="preserve">Gambar </w:t>
      </w:r>
      <w:ins w:id="463" w:author="ilham.nur@office.ui.ac.id" w:date="2022-10-23T13:53:00Z">
        <w:r w:rsidR="004045E2">
          <w:fldChar w:fldCharType="begin"/>
        </w:r>
        <w:r w:rsidR="004045E2">
          <w:instrText xml:space="preserve"> STYLEREF 1 \s </w:instrText>
        </w:r>
      </w:ins>
      <w:r w:rsidR="004045E2">
        <w:fldChar w:fldCharType="separate"/>
      </w:r>
      <w:r w:rsidR="00EE6CDA">
        <w:rPr>
          <w:noProof/>
        </w:rPr>
        <w:t>1</w:t>
      </w:r>
      <w:ins w:id="464"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465" w:author="ilham.nur@office.ui.ac.id" w:date="2022-10-26T22:28:00Z">
        <w:r w:rsidR="00EE6CDA">
          <w:rPr>
            <w:noProof/>
          </w:rPr>
          <w:t>1</w:t>
        </w:r>
      </w:ins>
      <w:ins w:id="466" w:author="ilham.nur@office.ui.ac.id" w:date="2022-10-23T13:53:00Z">
        <w:r w:rsidR="004045E2">
          <w:fldChar w:fldCharType="end"/>
        </w:r>
      </w:ins>
      <w:bookmarkEnd w:id="461"/>
      <w:del w:id="467"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1</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462"/>
      <w:r w:rsidRPr="009343D3">
        <w:fldChar w:fldCharType="end"/>
      </w:r>
    </w:p>
    <w:p w14:paraId="7DA55A7B" w14:textId="77777777" w:rsidR="00574C85" w:rsidRDefault="00DF19F2" w:rsidP="007B1554">
      <w:pPr>
        <w:spacing w:line="360" w:lineRule="auto"/>
        <w:rPr>
          <w:ins w:id="468" w:author="ilham.nur@office.ui.ac.id" w:date="2022-10-23T13:37:00Z"/>
        </w:rPr>
      </w:pPr>
      <w:proofErr w:type="spellStart"/>
      <w:r>
        <w:t>Dapat</w:t>
      </w:r>
      <w:proofErr w:type="spellEnd"/>
      <w:r>
        <w:t xml:space="preserve"> </w:t>
      </w:r>
      <w:proofErr w:type="spellStart"/>
      <w:r>
        <w:t>di</w:t>
      </w:r>
      <w:del w:id="469" w:author="ilham.nur@office.ui.ac.id" w:date="2022-10-19T20:13:00Z">
        <w:r w:rsidDel="002C5A3D">
          <w:delText xml:space="preserve"> </w:delText>
        </w:r>
      </w:del>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
    <w:p w14:paraId="585CA784" w14:textId="77777777" w:rsidR="004045E2" w:rsidRDefault="008711C1">
      <w:pPr>
        <w:keepNext/>
        <w:spacing w:line="360" w:lineRule="auto"/>
        <w:rPr>
          <w:ins w:id="470" w:author="ilham.nur@office.ui.ac.id" w:date="2022-10-23T13:53:00Z"/>
        </w:rPr>
        <w:pPrChange w:id="471" w:author="ilham.nur@office.ui.ac.id" w:date="2022-10-23T13:53:00Z">
          <w:pPr>
            <w:spacing w:line="360" w:lineRule="auto"/>
          </w:pPr>
        </w:pPrChange>
      </w:pPr>
      <w:ins w:id="472" w:author="ilham.nur@office.ui.ac.id" w:date="2022-10-23T13:51:00Z">
        <w:r>
          <w:rPr>
            <w:noProof/>
          </w:rPr>
          <w:lastRenderedPageBreak/>
          <mc:AlternateContent>
            <mc:Choice Requires="cx1">
              <w:drawing>
                <wp:inline distT="0" distB="0" distL="0" distR="0" wp14:anchorId="7A06214D" wp14:editId="3258C412">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5"/>
                    </a:graphicData>
                  </a:graphic>
                </wp:inline>
              </w:drawing>
            </mc:Choice>
            <mc:Fallback>
              <w:drawing>
                <wp:inline distT="0" distB="0" distL="0" distR="0" wp14:anchorId="7A06214D" wp14:editId="3258C412">
                  <wp:extent cx="5400040" cy="5426075"/>
                  <wp:effectExtent l="0" t="0" r="10160" b="3175"/>
                  <wp:docPr id="16" name="Chart 16">
                    <a:extLst xmlns:a="http://schemas.openxmlformats.org/drawingml/2006/main">
                      <a:ext uri="{FF2B5EF4-FFF2-40B4-BE49-F238E27FC236}">
                        <a16:creationId xmlns:a16="http://schemas.microsoft.com/office/drawing/2014/main" id="{2E5AD713-83BA-3E91-855A-F42768788AA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Chart 16">
                            <a:extLst>
                              <a:ext uri="{FF2B5EF4-FFF2-40B4-BE49-F238E27FC236}">
                                <a16:creationId xmlns:a16="http://schemas.microsoft.com/office/drawing/2014/main" id="{2E5AD713-83BA-3E91-855A-F42768788AAC}"/>
                              </a:ext>
                            </a:extLst>
                          </pic:cNvPr>
                          <pic:cNvPicPr>
                            <a:picLocks noGrp="1" noRot="1" noChangeAspect="1" noMove="1" noResize="1" noEditPoints="1" noAdjustHandles="1" noChangeArrowheads="1" noChangeShapeType="1"/>
                          </pic:cNvPicPr>
                        </pic:nvPicPr>
                        <pic:blipFill>
                          <a:blip r:embed="rId26"/>
                          <a:stretch>
                            <a:fillRect/>
                          </a:stretch>
                        </pic:blipFill>
                        <pic:spPr>
                          <a:xfrm>
                            <a:off x="0" y="0"/>
                            <a:ext cx="5400040" cy="5426075"/>
                          </a:xfrm>
                          <a:prstGeom prst="rect">
                            <a:avLst/>
                          </a:prstGeom>
                        </pic:spPr>
                      </pic:pic>
                    </a:graphicData>
                  </a:graphic>
                </wp:inline>
              </w:drawing>
            </mc:Fallback>
          </mc:AlternateContent>
        </w:r>
      </w:ins>
    </w:p>
    <w:p w14:paraId="1DCFC0E5" w14:textId="7F4D7E9C" w:rsidR="008711C1" w:rsidRPr="009627CD" w:rsidRDefault="004045E2">
      <w:pPr>
        <w:pStyle w:val="Caption"/>
        <w:rPr>
          <w:ins w:id="473" w:author="ilham.nur@office.ui.ac.id" w:date="2022-10-23T13:51:00Z"/>
        </w:rPr>
        <w:pPrChange w:id="474" w:author="ilham.nur@office.ui.ac.id" w:date="2022-10-23T13:53:00Z">
          <w:pPr>
            <w:spacing w:line="360" w:lineRule="auto"/>
          </w:pPr>
        </w:pPrChange>
      </w:pPr>
      <w:bookmarkStart w:id="475" w:name="_Ref117425644"/>
      <w:bookmarkStart w:id="476" w:name="_Toc117715761"/>
      <w:ins w:id="477" w:author="ilham.nur@office.ui.ac.id" w:date="2022-10-23T13:53:00Z">
        <w:r>
          <w:t xml:space="preserve">Gambar </w:t>
        </w:r>
        <w:r>
          <w:fldChar w:fldCharType="begin"/>
        </w:r>
        <w:r>
          <w:instrText xml:space="preserve"> STYLEREF 1 \s </w:instrText>
        </w:r>
      </w:ins>
      <w:r>
        <w:fldChar w:fldCharType="separate"/>
      </w:r>
      <w:r w:rsidR="00EE6CDA">
        <w:rPr>
          <w:noProof/>
        </w:rPr>
        <w:t>1</w:t>
      </w:r>
      <w:ins w:id="478" w:author="ilham.nur@office.ui.ac.id" w:date="2022-10-23T13:53:00Z">
        <w:r>
          <w:fldChar w:fldCharType="end"/>
        </w:r>
        <w:r>
          <w:t>.</w:t>
        </w:r>
        <w:r>
          <w:fldChar w:fldCharType="begin"/>
        </w:r>
        <w:r>
          <w:instrText xml:space="preserve"> SEQ Gambar \* ARABIC \s 1 </w:instrText>
        </w:r>
      </w:ins>
      <w:r>
        <w:fldChar w:fldCharType="separate"/>
      </w:r>
      <w:ins w:id="479" w:author="ilham.nur@office.ui.ac.id" w:date="2022-10-26T22:28:00Z">
        <w:r w:rsidR="00EE6CDA">
          <w:rPr>
            <w:noProof/>
          </w:rPr>
          <w:t>2</w:t>
        </w:r>
      </w:ins>
      <w:ins w:id="480" w:author="ilham.nur@office.ui.ac.id" w:date="2022-10-23T13:53:00Z">
        <w:r>
          <w:fldChar w:fldCharType="end"/>
        </w:r>
        <w:bookmarkEnd w:id="475"/>
        <w:r>
          <w:t xml:space="preserve"> </w:t>
        </w:r>
        <w:proofErr w:type="spellStart"/>
        <w:r>
          <w:t>Kendala</w:t>
        </w:r>
        <w:proofErr w:type="spellEnd"/>
        <w:r>
          <w:t xml:space="preserve"> yang </w:t>
        </w:r>
        <w:proofErr w:type="spellStart"/>
        <w:r>
          <w:t>mengakibatkan</w:t>
        </w:r>
        <w:proofErr w:type="spellEnd"/>
        <w:r>
          <w:t xml:space="preserve"> </w:t>
        </w:r>
        <w:proofErr w:type="spellStart"/>
        <w:r>
          <w:t>keterlambatan</w:t>
        </w:r>
        <w:proofErr w:type="spellEnd"/>
        <w:r>
          <w:t xml:space="preserve"> </w:t>
        </w:r>
        <w:proofErr w:type="spellStart"/>
        <w:r>
          <w:t>proyek</w:t>
        </w:r>
        <w:proofErr w:type="spellEnd"/>
        <w:r>
          <w:t xml:space="preserve"> </w:t>
        </w:r>
        <w:proofErr w:type="spellStart"/>
        <w:r>
          <w:t>menurut</w:t>
        </w:r>
        <w:proofErr w:type="spellEnd"/>
        <w:r>
          <w:t xml:space="preserve"> </w:t>
        </w:r>
        <w:r>
          <w:rPr>
            <w:i/>
          </w:rPr>
          <w:t>Association Project Management</w:t>
        </w:r>
      </w:ins>
      <w:ins w:id="481" w:author="ilham.nur@office.ui.ac.id" w:date="2022-10-23T13:56:00Z">
        <w:r w:rsidR="009627CD">
          <w:rPr>
            <w:i/>
          </w:rPr>
          <w:t xml:space="preserve"> </w:t>
        </w:r>
      </w:ins>
      <w:ins w:id="482" w:author="ilham.nur@office.ui.ac.id" w:date="2022-10-23T13:55:00Z">
        <w:r w:rsidR="0066279A" w:rsidRPr="009627CD">
          <w:rPr>
            <w:i/>
          </w:rPr>
          <w:fldChar w:fldCharType="begin" w:fldLock="1"/>
        </w:r>
      </w:ins>
      <w:r w:rsidR="00043D25">
        <w:rPr>
          <w:i/>
        </w:rPr>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66279A" w:rsidRPr="009627CD">
        <w:rPr>
          <w:i/>
        </w:rPr>
        <w:fldChar w:fldCharType="separate"/>
      </w:r>
      <w:r w:rsidR="0066279A" w:rsidRPr="009627CD">
        <w:rPr>
          <w:noProof/>
        </w:rPr>
        <w:t>(Pappas, 2021b)</w:t>
      </w:r>
      <w:bookmarkEnd w:id="476"/>
      <w:ins w:id="483" w:author="ilham.nur@office.ui.ac.id" w:date="2022-10-23T13:55:00Z">
        <w:r w:rsidR="0066279A" w:rsidRPr="009627CD">
          <w:rPr>
            <w:i/>
          </w:rPr>
          <w:fldChar w:fldCharType="end"/>
        </w:r>
      </w:ins>
    </w:p>
    <w:p w14:paraId="00D30C25" w14:textId="72408551" w:rsidR="00DF19F2" w:rsidRDefault="004045E2" w:rsidP="007B1554">
      <w:pPr>
        <w:spacing w:line="360" w:lineRule="auto"/>
      </w:pPr>
      <w:ins w:id="484" w:author="ilham.nur@office.ui.ac.id" w:date="2022-10-23T13:52:00Z">
        <w:r>
          <w:t>Pada</w:t>
        </w:r>
      </w:ins>
      <w:ins w:id="485" w:author="ilham.nur@office.ui.ac.id" w:date="2022-10-23T13:53:00Z">
        <w:r w:rsidR="00B84B4D">
          <w:t xml:space="preserve"> </w:t>
        </w:r>
        <w:r w:rsidR="00B84B4D">
          <w:fldChar w:fldCharType="begin"/>
        </w:r>
        <w:r w:rsidR="00B84B4D">
          <w:instrText xml:space="preserve"> REF _Ref117425644 \h </w:instrText>
        </w:r>
      </w:ins>
      <w:r w:rsidR="00B84B4D">
        <w:fldChar w:fldCharType="separate"/>
      </w:r>
      <w:ins w:id="486" w:author="ilham.nur@office.ui.ac.id" w:date="2022-10-26T22:28:00Z">
        <w:r w:rsidR="00EE6CDA">
          <w:t xml:space="preserve">Gambar </w:t>
        </w:r>
        <w:r w:rsidR="00EE6CDA">
          <w:rPr>
            <w:noProof/>
          </w:rPr>
          <w:t>1</w:t>
        </w:r>
        <w:r w:rsidR="00EE6CDA">
          <w:t>.</w:t>
        </w:r>
        <w:r w:rsidR="00EE6CDA">
          <w:rPr>
            <w:noProof/>
          </w:rPr>
          <w:t>2</w:t>
        </w:r>
      </w:ins>
      <w:ins w:id="487" w:author="ilham.nur@office.ui.ac.id" w:date="2022-10-23T13:53:00Z">
        <w:r w:rsidR="00B84B4D">
          <w:fldChar w:fldCharType="end"/>
        </w:r>
        <w:r w:rsidR="00B84B4D">
          <w:t xml:space="preserve"> </w:t>
        </w:r>
      </w:ins>
      <w:proofErr w:type="spellStart"/>
      <w:ins w:id="488" w:author="ilham.nur@office.ui.ac.id" w:date="2022-10-23T13:54:00Z">
        <w:r w:rsidR="00B84B4D">
          <w:t>adalah</w:t>
        </w:r>
      </w:ins>
      <w:proofErr w:type="spellEnd"/>
      <w:ins w:id="489" w:author="ilham.nur@office.ui.ac.id" w:date="2022-10-23T13:55:00Z">
        <w:r w:rsidR="0066279A">
          <w:t xml:space="preserve"> diagram </w:t>
        </w:r>
        <w:proofErr w:type="spellStart"/>
        <w:r w:rsidR="0066279A">
          <w:t>paretto</w:t>
        </w:r>
        <w:proofErr w:type="spellEnd"/>
        <w:r w:rsidR="0066279A">
          <w:t xml:space="preserve"> </w:t>
        </w:r>
        <w:proofErr w:type="spellStart"/>
        <w:r w:rsidR="0066279A">
          <w:t>dari</w:t>
        </w:r>
        <w:proofErr w:type="spellEnd"/>
        <w:r w:rsidR="0066279A">
          <w:t xml:space="preserve"> data </w:t>
        </w:r>
      </w:ins>
      <w:ins w:id="490" w:author="ilham.nur@office.ui.ac.id" w:date="2022-10-23T13:54:00Z">
        <w:r w:rsidR="004533B7">
          <w:rPr>
            <w:i/>
            <w:iCs/>
          </w:rPr>
          <w:t xml:space="preserve">Association of Project Management </w:t>
        </w:r>
        <w:r w:rsidR="004533B7">
          <w:t xml:space="preserve">(APM) yang </w:t>
        </w:r>
      </w:ins>
      <w:proofErr w:type="spellStart"/>
      <w:ins w:id="491" w:author="ilham.nur@office.ui.ac.id" w:date="2022-10-23T13:53:00Z">
        <w:r w:rsidR="00B84B4D">
          <w:t>menunjukkan</w:t>
        </w:r>
        <w:proofErr w:type="spellEnd"/>
        <w:r w:rsidR="00B84B4D">
          <w:t xml:space="preserve"> </w:t>
        </w:r>
      </w:ins>
      <w:del w:id="492" w:author="ilham.nur@office.ui.ac.id" w:date="2022-10-23T13:54:00Z">
        <w:r w:rsidR="00D436B3" w:rsidDel="00B84B4D">
          <w:delText>H</w:delText>
        </w:r>
      </w:del>
      <w:proofErr w:type="spellStart"/>
      <w:ins w:id="493" w:author="ilham.nur@office.ui.ac.id" w:date="2022-10-23T13:54:00Z">
        <w:r w:rsidR="00B84B4D">
          <w:t>h</w:t>
        </w:r>
      </w:ins>
      <w:r w:rsidR="00D436B3">
        <w:t>al</w:t>
      </w:r>
      <w:proofErr w:type="spellEnd"/>
      <w:r w:rsidR="00D436B3">
        <w:t xml:space="preserve">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del w:id="494" w:author="ilham.nur@office.ui.ac.id" w:date="2022-10-23T13:54:00Z">
        <w:r w:rsidR="00D436B3" w:rsidDel="004533B7">
          <w:delText xml:space="preserve">ini </w:delText>
        </w:r>
      </w:del>
      <w:ins w:id="495" w:author="ilham.nur@office.ui.ac.id" w:date="2022-10-23T13:54:00Z">
        <w:r w:rsidR="004533B7">
          <w:t xml:space="preserve">di </w:t>
        </w:r>
        <w:proofErr w:type="spellStart"/>
        <w:r w:rsidR="004533B7">
          <w:t>seluruh</w:t>
        </w:r>
        <w:proofErr w:type="spellEnd"/>
        <w:r w:rsidR="004533B7">
          <w:t xml:space="preserve"> d</w:t>
        </w:r>
      </w:ins>
      <w:ins w:id="496" w:author="ilham.nur@office.ui.ac.id" w:date="2022-10-23T13:55:00Z">
        <w:r w:rsidR="004533B7">
          <w:t>unia</w:t>
        </w:r>
        <w:r w:rsidR="0066279A">
          <w:t>.</w:t>
        </w:r>
      </w:ins>
      <w:ins w:id="497" w:author="ilham.nur@office.ui.ac.id" w:date="2022-10-23T13:54:00Z">
        <w:r w:rsidR="004533B7">
          <w:t xml:space="preserve"> </w:t>
        </w:r>
      </w:ins>
      <w:del w:id="498" w:author="ilham.nur@office.ui.ac.id" w:date="2022-10-23T14:00:00Z">
        <w:r w:rsidR="00A90046" w:rsidDel="00B65937">
          <w:delText xml:space="preserve">salah satunya </w:delText>
        </w:r>
        <w:r w:rsidR="00D436B3" w:rsidDel="00B65937">
          <w:delText xml:space="preserve">diakibatkan oleh </w:delText>
        </w:r>
        <w:r w:rsidR="00BC5346" w:rsidDel="00B65937">
          <w:delText xml:space="preserve">organisasi mengerjakan lebih dari satu proyek dalam satu waktu, </w:delText>
        </w:r>
        <w:r w:rsidR="00A90046" w:rsidDel="00B65937">
          <w:delText xml:space="preserve">manajemen sumber daya yang kurang dan </w:delText>
        </w:r>
        <w:r w:rsidR="00C4357D" w:rsidDel="00B65937">
          <w:delText>perencanaan yang kurang</w:delText>
        </w:r>
      </w:del>
      <w:proofErr w:type="spellStart"/>
      <w:ins w:id="499" w:author="ilham.nur@office.ui.ac.id" w:date="2022-10-23T14:00:00Z">
        <w:r w:rsidR="00B65937">
          <w:t>manajer</w:t>
        </w:r>
        <w:proofErr w:type="spellEnd"/>
        <w:r w:rsidR="00B65937">
          <w:t xml:space="preserve"> </w:t>
        </w:r>
        <w:proofErr w:type="spellStart"/>
        <w:r w:rsidR="00B65937">
          <w:t>proyek</w:t>
        </w:r>
        <w:proofErr w:type="spellEnd"/>
        <w:r w:rsidR="00B65937">
          <w:t xml:space="preserve"> yang </w:t>
        </w:r>
        <w:proofErr w:type="spellStart"/>
        <w:r w:rsidR="00B65937">
          <w:t>kurang</w:t>
        </w:r>
        <w:proofErr w:type="spellEnd"/>
        <w:r w:rsidR="00B65937">
          <w:t xml:space="preserve"> </w:t>
        </w:r>
        <w:proofErr w:type="spellStart"/>
        <w:r w:rsidR="00B65937">
          <w:t>kompeten</w:t>
        </w:r>
        <w:proofErr w:type="spellEnd"/>
        <w:r w:rsidR="00B65937">
          <w:t xml:space="preserve">, </w:t>
        </w:r>
        <w:proofErr w:type="spellStart"/>
        <w:r w:rsidR="00B65937">
          <w:t>organisasi</w:t>
        </w:r>
        <w:proofErr w:type="spellEnd"/>
        <w:r w:rsidR="00B65937">
          <w:t xml:space="preserve"> </w:t>
        </w:r>
        <w:proofErr w:type="spellStart"/>
        <w:r w:rsidR="00B65937">
          <w:t>menjalankan</w:t>
        </w:r>
        <w:proofErr w:type="spellEnd"/>
        <w:r w:rsidR="00B65937">
          <w:t xml:space="preserve"> </w:t>
        </w:r>
        <w:proofErr w:type="spellStart"/>
        <w:r w:rsidR="00B65937">
          <w:t>lebih</w:t>
        </w:r>
        <w:proofErr w:type="spellEnd"/>
        <w:r w:rsidR="00B65937">
          <w:t xml:space="preserve"> </w:t>
        </w:r>
        <w:proofErr w:type="spellStart"/>
        <w:r w:rsidR="00B65937">
          <w:t>dari</w:t>
        </w:r>
        <w:proofErr w:type="spellEnd"/>
        <w:r w:rsidR="00B65937">
          <w:t xml:space="preserve"> </w:t>
        </w:r>
        <w:proofErr w:type="spellStart"/>
        <w:r w:rsidR="00B65937">
          <w:t>satu</w:t>
        </w:r>
        <w:proofErr w:type="spellEnd"/>
        <w:r w:rsidR="00B65937">
          <w:t xml:space="preserve"> </w:t>
        </w:r>
        <w:proofErr w:type="spellStart"/>
        <w:r w:rsidR="00B65937">
          <w:t>proyek</w:t>
        </w:r>
        <w:proofErr w:type="spellEnd"/>
        <w:r w:rsidR="00B65937">
          <w:t xml:space="preserve"> </w:t>
        </w:r>
        <w:proofErr w:type="spellStart"/>
        <w:r w:rsidR="00B65937">
          <w:t>serta</w:t>
        </w:r>
        <w:proofErr w:type="spellEnd"/>
        <w:r w:rsidR="00B65937">
          <w:t xml:space="preserve"> </w:t>
        </w:r>
        <w:proofErr w:type="spellStart"/>
        <w:r w:rsidR="00B65937">
          <w:t>kekurangan</w:t>
        </w:r>
        <w:proofErr w:type="spellEnd"/>
        <w:r w:rsidR="00B65937">
          <w:t xml:space="preserve"> </w:t>
        </w:r>
        <w:proofErr w:type="spellStart"/>
        <w:r w:rsidR="00B65937">
          <w:t>biaya</w:t>
        </w:r>
        <w:proofErr w:type="spellEnd"/>
        <w:r w:rsidR="00B65937">
          <w:t xml:space="preserve"> </w:t>
        </w:r>
        <w:proofErr w:type="spellStart"/>
        <w:r w:rsidR="00B65937">
          <w:t>proyek</w:t>
        </w:r>
        <w:proofErr w:type="spellEnd"/>
        <w:r w:rsidR="00B65937">
          <w:t xml:space="preserve"> </w:t>
        </w:r>
        <w:proofErr w:type="spellStart"/>
        <w:r w:rsidR="00B65937">
          <w:t>merupakan</w:t>
        </w:r>
        <w:proofErr w:type="spellEnd"/>
        <w:r w:rsidR="00B65937">
          <w:t xml:space="preserve"> </w:t>
        </w:r>
        <w:proofErr w:type="spellStart"/>
        <w:r w:rsidR="00B33280">
          <w:t>penyebab</w:t>
        </w:r>
        <w:proofErr w:type="spellEnd"/>
        <w:r w:rsidR="00B33280">
          <w:t xml:space="preserve"> yang </w:t>
        </w:r>
        <w:proofErr w:type="spellStart"/>
        <w:r w:rsidR="00B33280">
          <w:t>berkontribusi</w:t>
        </w:r>
        <w:proofErr w:type="spellEnd"/>
        <w:r w:rsidR="00B33280">
          <w:t xml:space="preserve"> </w:t>
        </w:r>
        <w:proofErr w:type="spellStart"/>
        <w:r w:rsidR="00B33280">
          <w:t>secara</w:t>
        </w:r>
        <w:proofErr w:type="spellEnd"/>
        <w:r w:rsidR="00B33280">
          <w:t xml:space="preserve"> </w:t>
        </w:r>
        <w:proofErr w:type="spellStart"/>
        <w:r w:rsidR="00B33280">
          <w:t>besar</w:t>
        </w:r>
        <w:proofErr w:type="spellEnd"/>
        <w:r w:rsidR="00B33280">
          <w:t xml:space="preserve"> </w:t>
        </w:r>
        <w:proofErr w:type="spellStart"/>
        <w:r w:rsidR="00B33280">
          <w:t>dalam</w:t>
        </w:r>
        <w:proofErr w:type="spellEnd"/>
        <w:r w:rsidR="00B33280">
          <w:t xml:space="preserve"> </w:t>
        </w:r>
        <w:proofErr w:type="spellStart"/>
        <w:r w:rsidR="00B33280">
          <w:t>keterlambatan</w:t>
        </w:r>
      </w:ins>
      <w:proofErr w:type="spellEnd"/>
      <w:ins w:id="500" w:author="ilham.nur@office.ui.ac.id" w:date="2022-10-23T14:01:00Z">
        <w:r w:rsidR="00B33280">
          <w:t xml:space="preserve"> </w:t>
        </w:r>
        <w:proofErr w:type="spellStart"/>
        <w:r w:rsidR="00B33280">
          <w:t>proyek</w:t>
        </w:r>
        <w:proofErr w:type="spellEnd"/>
        <w:r w:rsidR="00B33280">
          <w:t xml:space="preserve"> di </w:t>
        </w:r>
        <w:proofErr w:type="spellStart"/>
        <w:r w:rsidR="00B33280">
          <w:t>seluruh</w:t>
        </w:r>
        <w:proofErr w:type="spellEnd"/>
        <w:r w:rsidR="00B33280">
          <w:t xml:space="preserve"> dunia </w:t>
        </w:r>
      </w:ins>
      <w:del w:id="501" w:author="ilham.nur@office.ui.ac.id" w:date="2022-10-23T14:01:00Z">
        <w:r w:rsidR="00C4357D" w:rsidDel="00B33280">
          <w:delText xml:space="preserve"> </w:delText>
        </w:r>
      </w:del>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ins w:id="502" w:author="ilham.nur@office.ui.ac.id" w:date="2022-10-23T14:01:00Z">
        <w:r w:rsidR="00B33280">
          <w:t xml:space="preserve"> </w:t>
        </w:r>
        <w:proofErr w:type="spellStart"/>
        <w:r w:rsidR="00B1381D">
          <w:t>Sedangkan</w:t>
        </w:r>
        <w:proofErr w:type="spellEnd"/>
        <w:r w:rsidR="00B1381D">
          <w:t xml:space="preserve"> </w:t>
        </w:r>
      </w:ins>
      <w:proofErr w:type="spellStart"/>
      <w:ins w:id="503" w:author="ilham.nur@office.ui.ac.id" w:date="2022-10-23T14:02:00Z">
        <w:r w:rsidR="00EF7DEE">
          <w:t>kendala</w:t>
        </w:r>
        <w:proofErr w:type="spellEnd"/>
        <w:r w:rsidR="00EF7DEE">
          <w:t xml:space="preserve"> lain </w:t>
        </w:r>
        <w:proofErr w:type="spellStart"/>
        <w:r w:rsidR="00EF7DEE">
          <w:t>seperti</w:t>
        </w:r>
        <w:proofErr w:type="spellEnd"/>
        <w:r w:rsidR="00EF7DEE">
          <w:t xml:space="preserve"> </w:t>
        </w:r>
        <w:proofErr w:type="spellStart"/>
        <w:r w:rsidR="00EF7DEE">
          <w:t>perangkat</w:t>
        </w:r>
        <w:proofErr w:type="spellEnd"/>
        <w:r w:rsidR="00EF7DEE">
          <w:t xml:space="preserve"> </w:t>
        </w:r>
        <w:proofErr w:type="spellStart"/>
        <w:r w:rsidR="00EF7DEE">
          <w:t>lunak</w:t>
        </w:r>
        <w:proofErr w:type="spellEnd"/>
        <w:r w:rsidR="00EF7DEE">
          <w:t xml:space="preserve"> tidak </w:t>
        </w:r>
        <w:proofErr w:type="spellStart"/>
        <w:r w:rsidR="00EF7DEE">
          <w:t>mendukung</w:t>
        </w:r>
        <w:proofErr w:type="spellEnd"/>
        <w:r w:rsidR="00EF7DEE">
          <w:t xml:space="preserve">, </w:t>
        </w:r>
        <w:proofErr w:type="spellStart"/>
        <w:r w:rsidR="00EF7DEE">
          <w:t>manajemen</w:t>
        </w:r>
        <w:proofErr w:type="spellEnd"/>
        <w:r w:rsidR="00EF7DEE">
          <w:t xml:space="preserve"> </w:t>
        </w:r>
        <w:proofErr w:type="spellStart"/>
        <w:r w:rsidR="00EF7DEE">
          <w:t>sumber</w:t>
        </w:r>
        <w:proofErr w:type="spellEnd"/>
        <w:r w:rsidR="00EF7DEE">
          <w:t xml:space="preserve"> </w:t>
        </w:r>
        <w:proofErr w:type="spellStart"/>
        <w:r w:rsidR="00EF7DEE">
          <w:t>daya</w:t>
        </w:r>
        <w:proofErr w:type="spellEnd"/>
        <w:r w:rsidR="00EF7DEE">
          <w:t xml:space="preserve"> yang </w:t>
        </w:r>
        <w:proofErr w:type="spellStart"/>
        <w:r w:rsidR="00EF7DEE">
          <w:t>kurang</w:t>
        </w:r>
        <w:proofErr w:type="spellEnd"/>
        <w:r w:rsidR="00EF7DEE">
          <w:t xml:space="preserve">, </w:t>
        </w:r>
        <w:proofErr w:type="spellStart"/>
        <w:r w:rsidR="00EF7DEE">
          <w:t>kurangnya</w:t>
        </w:r>
        <w:proofErr w:type="spellEnd"/>
        <w:r w:rsidR="00EF7DEE">
          <w:t xml:space="preserve"> implementasi </w:t>
        </w:r>
        <w:proofErr w:type="spellStart"/>
        <w:r w:rsidR="00EF7DEE">
          <w:t>kebijakan</w:t>
        </w:r>
        <w:proofErr w:type="spellEnd"/>
        <w:r w:rsidR="00EF7DEE">
          <w:t xml:space="preserve">, </w:t>
        </w:r>
        <w:proofErr w:type="spellStart"/>
        <w:r w:rsidR="00EF7DEE">
          <w:t>kurangnya</w:t>
        </w:r>
        <w:proofErr w:type="spellEnd"/>
        <w:r w:rsidR="00EF7DEE">
          <w:t xml:space="preserve"> </w:t>
        </w:r>
        <w:proofErr w:type="spellStart"/>
        <w:r w:rsidR="00EF7DEE">
          <w:t>manajemen</w:t>
        </w:r>
        <w:proofErr w:type="spellEnd"/>
        <w:r w:rsidR="00EF7DEE">
          <w:t xml:space="preserve"> </w:t>
        </w:r>
        <w:proofErr w:type="spellStart"/>
        <w:r w:rsidR="00EF7DEE">
          <w:t>risiko</w:t>
        </w:r>
        <w:proofErr w:type="spellEnd"/>
        <w:r w:rsidR="00EF7DEE">
          <w:t xml:space="preserve"> dan </w:t>
        </w:r>
        <w:proofErr w:type="spellStart"/>
        <w:r w:rsidR="00EF7DEE">
          <w:t>lingkup</w:t>
        </w:r>
        <w:proofErr w:type="spellEnd"/>
        <w:r w:rsidR="00EF7DEE">
          <w:t xml:space="preserve"> </w:t>
        </w:r>
        <w:proofErr w:type="spellStart"/>
        <w:r w:rsidR="00EF7DEE">
          <w:t>pr</w:t>
        </w:r>
      </w:ins>
      <w:ins w:id="504" w:author="ilham.nur@office.ui.ac.id" w:date="2022-10-23T14:03:00Z">
        <w:r w:rsidR="00EF7DEE">
          <w:t>oyek</w:t>
        </w:r>
        <w:proofErr w:type="spellEnd"/>
        <w:r w:rsidR="00EF7DEE">
          <w:t xml:space="preserve"> yang </w:t>
        </w:r>
        <w:proofErr w:type="spellStart"/>
        <w:r w:rsidR="00EF7DEE">
          <w:t>berubah-ubah</w:t>
        </w:r>
        <w:proofErr w:type="spellEnd"/>
        <w:r w:rsidR="00EF7DEE">
          <w:t xml:space="preserve"> </w:t>
        </w:r>
        <w:proofErr w:type="spellStart"/>
        <w:r w:rsidR="00EF7DEE">
          <w:t>merupakan</w:t>
        </w:r>
        <w:proofErr w:type="spellEnd"/>
        <w:r w:rsidR="00EF7DEE">
          <w:t xml:space="preserve"> </w:t>
        </w:r>
        <w:proofErr w:type="spellStart"/>
        <w:r w:rsidR="00EF7DEE">
          <w:t>penyebab</w:t>
        </w:r>
        <w:proofErr w:type="spellEnd"/>
        <w:r w:rsidR="00EF7DEE">
          <w:t xml:space="preserve"> </w:t>
        </w:r>
        <w:r w:rsidR="00043D25">
          <w:t xml:space="preserve">lain yang </w:t>
        </w:r>
        <w:proofErr w:type="spellStart"/>
        <w:r w:rsidR="00043D25">
          <w:t>berkontribusi</w:t>
        </w:r>
        <w:proofErr w:type="spellEnd"/>
        <w:r w:rsidR="00043D25">
          <w:t xml:space="preserve"> </w:t>
        </w:r>
        <w:proofErr w:type="spellStart"/>
        <w:r w:rsidR="00043D25">
          <w:t>dalam</w:t>
        </w:r>
        <w:proofErr w:type="spellEnd"/>
        <w:r w:rsidR="00043D25">
          <w:t xml:space="preserve"> </w:t>
        </w:r>
        <w:proofErr w:type="spellStart"/>
        <w:r w:rsidR="00043D25">
          <w:t>keterlambatan</w:t>
        </w:r>
        <w:proofErr w:type="spellEnd"/>
        <w:r w:rsidR="00043D25">
          <w:t xml:space="preserve"> </w:t>
        </w:r>
        <w:proofErr w:type="spellStart"/>
        <w:r w:rsidR="00043D25">
          <w:t>proyek</w:t>
        </w:r>
        <w:proofErr w:type="spellEnd"/>
        <w:r w:rsidR="00043D25">
          <w:t xml:space="preserve"> </w:t>
        </w:r>
        <w:r w:rsidR="00043D25">
          <w:fldChar w:fldCharType="begin" w:fldLock="1"/>
        </w:r>
      </w:ins>
      <w:r w:rsidR="00043D25">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operties":{"noteIndex":0},"schema":"https://github.com/citation-style-language/schema/raw/master/csl-citation.json"}</w:instrText>
      </w:r>
      <w:r w:rsidR="00043D25">
        <w:fldChar w:fldCharType="separate"/>
      </w:r>
      <w:r w:rsidR="00043D25" w:rsidRPr="00043D25">
        <w:rPr>
          <w:noProof/>
        </w:rPr>
        <w:t>(Pappas, 2021b)</w:t>
      </w:r>
      <w:ins w:id="505" w:author="ilham.nur@office.ui.ac.id" w:date="2022-10-23T14:03:00Z">
        <w:r w:rsidR="00043D25">
          <w:fldChar w:fldCharType="end"/>
        </w:r>
        <w:r w:rsidR="00043D25">
          <w:t>.</w:t>
        </w:r>
      </w:ins>
    </w:p>
    <w:p w14:paraId="204535B4" w14:textId="77777777" w:rsidR="006E5CA3" w:rsidRDefault="009F4790" w:rsidP="007B1554">
      <w:pPr>
        <w:spacing w:line="360" w:lineRule="auto"/>
        <w:rPr>
          <w:ins w:id="506" w:author="ilham.nur@office.ui.ac.id" w:date="2022-10-23T14:05:00Z"/>
        </w:rPr>
      </w:pPr>
      <w:proofErr w:type="spellStart"/>
      <w:r>
        <w:lastRenderedPageBreak/>
        <w:t>P</w:t>
      </w:r>
      <w:r w:rsidR="007B1554">
        <w:t>royek</w:t>
      </w:r>
      <w:proofErr w:type="spellEnd"/>
      <w:r w:rsidR="007B1554">
        <w:t xml:space="preserve"> </w:t>
      </w:r>
      <w:proofErr w:type="spellStart"/>
      <w:r w:rsidR="007B1554">
        <w:t>pengembangan</w:t>
      </w:r>
      <w:proofErr w:type="spellEnd"/>
      <w:r w:rsidR="007B1554">
        <w:t xml:space="preserve"> </w:t>
      </w:r>
      <w:ins w:id="507" w:author="ilham.nur@office.ui.ac.id" w:date="2022-10-23T14:01:00Z">
        <w:r w:rsidR="00B1381D">
          <w:t xml:space="preserve">pada </w:t>
        </w:r>
        <w:proofErr w:type="spellStart"/>
        <w:r w:rsidR="00B1381D">
          <w:t>industri</w:t>
        </w:r>
        <w:proofErr w:type="spellEnd"/>
        <w:r w:rsidR="00B1381D">
          <w:t xml:space="preserve"> </w:t>
        </w:r>
      </w:ins>
      <w:proofErr w:type="spellStart"/>
      <w:r w:rsidR="007B1554">
        <w:t>teknologi</w:t>
      </w:r>
      <w:proofErr w:type="spellEnd"/>
      <w:r w:rsidR="007B1554">
        <w:t xml:space="preserve"> </w:t>
      </w:r>
      <w:proofErr w:type="spellStart"/>
      <w:r w:rsidR="007B1554">
        <w:t>informasi</w:t>
      </w:r>
      <w:proofErr w:type="spellEnd"/>
      <w:r w:rsidR="007B1554">
        <w:t xml:space="preserve"> </w:t>
      </w:r>
      <w:del w:id="508" w:author="ilham.nur@office.ui.ac.id" w:date="2022-10-23T14:03:00Z">
        <w:r w:rsidR="00C4357D" w:rsidDel="00043D25">
          <w:delText xml:space="preserve">merupakan </w:delText>
        </w:r>
      </w:del>
      <w:del w:id="509" w:author="ilham.nur@office.ui.ac.id" w:date="2022-10-23T14:01:00Z">
        <w:r w:rsidR="00C4357D" w:rsidDel="00B1381D">
          <w:delText xml:space="preserve">salah satu </w:delText>
        </w:r>
      </w:del>
      <w:del w:id="510" w:author="ilham.nur@office.ui.ac.id" w:date="2022-10-23T14:03:00Z">
        <w:r w:rsidR="00257323" w:rsidDel="00043D25">
          <w:delText xml:space="preserve">proyek yang </w:delText>
        </w:r>
        <w:r w:rsidR="007B1554" w:rsidDel="00043D25">
          <w:delText xml:space="preserve">bergantung pada sumber daya manusia yang mengerjakan </w:delText>
        </w:r>
      </w:del>
      <w:proofErr w:type="spellStart"/>
      <w:ins w:id="511" w:author="ilham.nur@office.ui.ac.id" w:date="2022-10-23T14:03:00Z">
        <w:r w:rsidR="00043D25">
          <w:t>memiliki</w:t>
        </w:r>
        <w:proofErr w:type="spellEnd"/>
        <w:r w:rsidR="00043D25">
          <w:t xml:space="preserve"> </w:t>
        </w:r>
        <w:proofErr w:type="spellStart"/>
        <w:r w:rsidR="00043D25">
          <w:t>karakteristik</w:t>
        </w:r>
        <w:proofErr w:type="spellEnd"/>
        <w:r w:rsidR="00043D25">
          <w:t xml:space="preserve"> </w:t>
        </w:r>
      </w:ins>
      <w:proofErr w:type="spellStart"/>
      <w:ins w:id="512" w:author="ilham.nur@office.ui.ac.id" w:date="2022-10-23T14:04:00Z">
        <w:r w:rsidR="00811CB8">
          <w:t>beberapa</w:t>
        </w:r>
        <w:proofErr w:type="spellEnd"/>
        <w:r w:rsidR="00811CB8">
          <w:t xml:space="preserve"> </w:t>
        </w:r>
        <w:proofErr w:type="spellStart"/>
        <w:r w:rsidR="00811CB8">
          <w:t>karakteristik</w:t>
        </w:r>
        <w:proofErr w:type="spellEnd"/>
        <w:r w:rsidR="00811CB8">
          <w:t xml:space="preserve"> </w:t>
        </w:r>
        <w:proofErr w:type="spellStart"/>
        <w:r w:rsidR="00811CB8">
          <w:t>yaitu</w:t>
        </w:r>
        <w:proofErr w:type="spellEnd"/>
        <w:r w:rsidR="00811CB8">
          <w:t xml:space="preserve"> </w:t>
        </w:r>
        <w:proofErr w:type="spellStart"/>
        <w:r w:rsidR="00811CB8">
          <w:t>banyak</w:t>
        </w:r>
        <w:proofErr w:type="spellEnd"/>
        <w:r w:rsidR="00811CB8">
          <w:t xml:space="preserve"> dan </w:t>
        </w:r>
        <w:proofErr w:type="spellStart"/>
        <w:r w:rsidR="00811CB8">
          <w:t>memlilki</w:t>
        </w:r>
        <w:proofErr w:type="spellEnd"/>
        <w:r w:rsidR="00811CB8">
          <w:t xml:space="preserve"> </w:t>
        </w:r>
        <w:proofErr w:type="spellStart"/>
        <w:r w:rsidR="00811CB8">
          <w:t>lingkup</w:t>
        </w:r>
        <w:proofErr w:type="spellEnd"/>
        <w:r w:rsidR="00811CB8">
          <w:t xml:space="preserve"> yang </w:t>
        </w:r>
        <w:proofErr w:type="spellStart"/>
        <w:r w:rsidR="00811CB8">
          <w:t>berubah-ubah</w:t>
        </w:r>
        <w:proofErr w:type="spellEnd"/>
        <w:r w:rsidR="00811CB8">
          <w:t xml:space="preserve">, </w:t>
        </w:r>
        <w:proofErr w:type="spellStart"/>
        <w:r w:rsidR="00811CB8">
          <w:t>serta</w:t>
        </w:r>
        <w:proofErr w:type="spellEnd"/>
        <w:r w:rsidR="00811CB8">
          <w:t xml:space="preserve"> </w:t>
        </w:r>
        <w:proofErr w:type="spellStart"/>
        <w:r w:rsidR="00811CB8">
          <w:t>bergantung</w:t>
        </w:r>
        <w:proofErr w:type="spellEnd"/>
        <w:r w:rsidR="00811CB8">
          <w:t xml:space="preserve"> </w:t>
        </w:r>
        <w:proofErr w:type="spellStart"/>
        <w:r w:rsidR="00EB0712">
          <w:t>kepada</w:t>
        </w:r>
        <w:proofErr w:type="spellEnd"/>
        <w:r w:rsidR="00EB0712">
          <w:t xml:space="preserve"> </w:t>
        </w:r>
        <w:proofErr w:type="spellStart"/>
        <w:r w:rsidR="00EB0712">
          <w:t>sumber</w:t>
        </w:r>
        <w:proofErr w:type="spellEnd"/>
        <w:r w:rsidR="00EB0712">
          <w:t xml:space="preserve"> </w:t>
        </w:r>
        <w:proofErr w:type="spellStart"/>
        <w:r w:rsidR="00EB0712">
          <w:t>daya</w:t>
        </w:r>
        <w:proofErr w:type="spellEnd"/>
        <w:r w:rsidR="00EB0712">
          <w:t xml:space="preserve"> </w:t>
        </w:r>
        <w:proofErr w:type="spellStart"/>
        <w:r w:rsidR="00EB0712">
          <w:t>manusia</w:t>
        </w:r>
        <w:proofErr w:type="spellEnd"/>
        <w:r w:rsidR="00EB0712">
          <w:t xml:space="preserve"> yang </w:t>
        </w:r>
        <w:proofErr w:type="spellStart"/>
        <w:r w:rsidR="00EB0712">
          <w:t>mengerjakan</w:t>
        </w:r>
        <w:proofErr w:type="spellEnd"/>
        <w:r w:rsidR="00EB0712">
          <w:t xml:space="preserve"> </w:t>
        </w:r>
      </w:ins>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
    <w:p w14:paraId="36628028" w14:textId="6BAEFD70" w:rsidR="004916EC" w:rsidRDefault="00D27FB3" w:rsidP="007B1554">
      <w:pPr>
        <w:spacing w:line="360" w:lineRule="auto"/>
        <w:rPr>
          <w:ins w:id="513" w:author="ilham.nur@office.ui.ac.id" w:date="2022-10-19T21:15:00Z"/>
        </w:rPr>
      </w:pPr>
      <w:del w:id="514" w:author="ilham.nur@office.ui.ac.id" w:date="2022-10-06T19:08:00Z">
        <w:r w:rsidDel="00FF7340">
          <w:delText>Finnet Indonesia</w:delText>
        </w:r>
      </w:del>
      <w:ins w:id="515" w:author="ilham.nur@office.ui.ac.id" w:date="2022-10-06T19:08:00Z">
        <w:r w:rsidR="00FF7340">
          <w:t>PT X</w:t>
        </w:r>
      </w:ins>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ins w:id="516" w:author="ilham.nur@office.ui.ac.id" w:date="2022-10-12T18:26:00Z">
        <w:r w:rsidR="008B0382">
          <w:t>perusahaan</w:t>
        </w:r>
        <w:proofErr w:type="spellEnd"/>
        <w:r w:rsidR="008B0382">
          <w:t xml:space="preserve"> </w:t>
        </w:r>
      </w:ins>
      <w:del w:id="517" w:author="ilham.nur@office.ui.ac.id" w:date="2022-10-06T19:08:00Z">
        <w:r w:rsidR="00E748DD" w:rsidDel="00FF7340">
          <w:delText xml:space="preserve">Telkom Indonesia </w:delText>
        </w:r>
      </w:del>
      <w:ins w:id="518" w:author="ilham.nur@office.ui.ac.id" w:date="2022-10-06T19:08:00Z">
        <w:r w:rsidR="00FF7340">
          <w:t xml:space="preserve">BUMN yang </w:t>
        </w:r>
        <w:proofErr w:type="spellStart"/>
        <w:r w:rsidR="00FF7340">
          <w:t>bergerak</w:t>
        </w:r>
        <w:proofErr w:type="spellEnd"/>
        <w:r w:rsidR="00FF7340">
          <w:t xml:space="preserve"> </w:t>
        </w:r>
        <w:proofErr w:type="spellStart"/>
        <w:r w:rsidR="00FF7340">
          <w:t>dalam</w:t>
        </w:r>
        <w:proofErr w:type="spellEnd"/>
        <w:r w:rsidR="00FF7340">
          <w:t xml:space="preserve"> </w:t>
        </w:r>
        <w:proofErr w:type="spellStart"/>
        <w:r w:rsidR="00FF7340">
          <w:t>bidang</w:t>
        </w:r>
        <w:proofErr w:type="spellEnd"/>
        <w:r w:rsidR="00FF7340">
          <w:t xml:space="preserve"> </w:t>
        </w:r>
        <w:proofErr w:type="spellStart"/>
        <w:r w:rsidR="00FF7340">
          <w:t>telekomunikasi</w:t>
        </w:r>
        <w:proofErr w:type="spellEnd"/>
        <w:r w:rsidR="00FF7340">
          <w:t xml:space="preserve">, </w:t>
        </w:r>
      </w:ins>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del w:id="519" w:author="ilham.nur@office.ui.ac.id" w:date="2022-10-12T18:26:00Z">
        <w:r w:rsidR="004334F5" w:rsidDel="008B2C41">
          <w:delText xml:space="preserve">pada </w:delText>
        </w:r>
      </w:del>
      <w:proofErr w:type="spellStart"/>
      <w:ins w:id="520" w:author="ilham.nur@office.ui.ac.id" w:date="2022-10-12T18:26:00Z">
        <w:r w:rsidR="008B2C41">
          <w:t>dalam</w:t>
        </w:r>
        <w:proofErr w:type="spellEnd"/>
        <w:r w:rsidR="008B2C41">
          <w:t xml:space="preserve"> </w:t>
        </w:r>
        <w:proofErr w:type="spellStart"/>
        <w:r w:rsidR="008B2C41">
          <w:t>memberikan</w:t>
        </w:r>
        <w:proofErr w:type="spellEnd"/>
        <w:r w:rsidR="008B2C41">
          <w:t xml:space="preserve"> </w:t>
        </w:r>
      </w:ins>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del w:id="521" w:author="ilham.nur@office.ui.ac.id" w:date="2022-10-06T19:08:00Z">
        <w:r w:rsidR="00A62A3A" w:rsidDel="00FF7340">
          <w:delText xml:space="preserve">Finnet </w:delText>
        </w:r>
      </w:del>
      <w:ins w:id="522" w:author="ilham.nur@office.ui.ac.id" w:date="2022-10-06T19:08:00Z">
        <w:r w:rsidR="00FF7340">
          <w:t xml:space="preserve">PT X </w:t>
        </w:r>
      </w:ins>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ins w:id="523" w:author="ilham.nur@office.ui.ac.id" w:date="2022-09-07T21:44:00Z">
        <w:r w:rsidR="004D1F54">
          <w:rPr>
            <w:i/>
            <w:iCs/>
          </w:rPr>
          <w:t xml:space="preserve"> </w:t>
        </w:r>
      </w:ins>
      <w:ins w:id="524" w:author="ilham.nur@office.ui.ac.id" w:date="2022-09-07T21:45:00Z">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ins>
      <w:ins w:id="525" w:author="ilham.nur@office.ui.ac.id" w:date="2022-10-06T19:08:00Z">
        <w:r w:rsidR="00FF7340">
          <w:t xml:space="preserve">PT X </w:t>
        </w:r>
      </w:ins>
      <w:ins w:id="526" w:author="ilham.nur@office.ui.ac.id" w:date="2022-09-07T21:45:00Z">
        <w:r w:rsidR="009D0C09">
          <w:t xml:space="preserve">sudah </w:t>
        </w:r>
        <w:proofErr w:type="spellStart"/>
        <w:r w:rsidR="009D0C09">
          <w:t>mencapai</w:t>
        </w:r>
        <w:proofErr w:type="spellEnd"/>
        <w:r w:rsidR="009D0C09">
          <w:t xml:space="preserve"> </w:t>
        </w:r>
      </w:ins>
      <w:ins w:id="527" w:author="ilham.nur@office.ui.ac.id" w:date="2022-09-07T21:44:00Z">
        <w:r w:rsidR="004D1F54" w:rsidRPr="004D1F54">
          <w:rPr>
            <w:i/>
            <w:iCs/>
            <w:rPrChange w:id="528" w:author="ilham.nur@office.ui.ac.id" w:date="2022-09-07T21:45:00Z">
              <w:rPr/>
            </w:rPrChange>
          </w:rPr>
          <w:t>Maturity Phase</w:t>
        </w:r>
      </w:ins>
      <w:ins w:id="529" w:author="ilham.nur@office.ui.ac.id" w:date="2022-09-07T21:46:00Z">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ins>
      <w:ins w:id="530"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531" w:author="ilham.nur@office.ui.ac.id" w:date="2022-09-07T21:48:00Z">
        <w:r w:rsidR="00F0441B">
          <w:fldChar w:fldCharType="end"/>
        </w:r>
      </w:ins>
      <w:ins w:id="532" w:author="ilham.nur@office.ui.ac.id" w:date="2022-09-07T21:46:00Z">
        <w:r w:rsidR="009D0C09">
          <w:t>.</w:t>
        </w:r>
      </w:ins>
      <w:ins w:id="533" w:author="ilham.nur@office.ui.ac.id" w:date="2022-09-07T21:44:00Z">
        <w:r w:rsidR="004D1F54" w:rsidRPr="004D1F54">
          <w:rPr>
            <w:i/>
            <w:iCs/>
            <w:rPrChange w:id="534" w:author="ilham.nur@office.ui.ac.id" w:date="2022-09-07T21:45:00Z">
              <w:rPr/>
            </w:rPrChange>
          </w:rPr>
          <w:t xml:space="preserve"> </w:t>
        </w:r>
      </w:ins>
      <w:del w:id="535" w:author="ilham.nur@office.ui.ac.id" w:date="2022-09-07T21:45:00Z">
        <w:r w:rsidR="00EF5714" w:rsidDel="00EE6D55">
          <w:rPr>
            <w:i/>
            <w:iCs/>
          </w:rPr>
          <w:delText xml:space="preserve"> </w:delText>
        </w:r>
      </w:del>
      <w:del w:id="536" w:author="ilham.nur@office.ui.ac.id" w:date="2022-09-07T21:49:00Z">
        <w:r w:rsidR="00EF5714" w:rsidDel="00C14F9C">
          <w:delText>d</w:delText>
        </w:r>
      </w:del>
      <w:ins w:id="537" w:author="ilham.nur@office.ui.ac.id" w:date="2022-09-07T21:49:00Z">
        <w:r w:rsidR="00C14F9C">
          <w:t>D</w:t>
        </w:r>
      </w:ins>
      <w:r w:rsidR="00EF5714">
        <w:t>engan</w:t>
      </w:r>
      <w:r w:rsidR="00350A68">
        <w:t xml:space="preserve"> </w:t>
      </w:r>
      <w:proofErr w:type="spellStart"/>
      <w:r w:rsidR="00350A68">
        <w:t>kondisi</w:t>
      </w:r>
      <w:proofErr w:type="spellEnd"/>
      <w:r w:rsidR="00350A68">
        <w:t xml:space="preserve"> </w:t>
      </w:r>
      <w:proofErr w:type="spellStart"/>
      <w:ins w:id="538" w:author="ilham.nur@office.ui.ac.id" w:date="2022-09-07T21:49:00Z">
        <w:r w:rsidR="00C14F9C">
          <w:t>ini</w:t>
        </w:r>
        <w:proofErr w:type="spellEnd"/>
        <w:r w:rsidR="00C14F9C">
          <w:t xml:space="preserve"> </w:t>
        </w:r>
      </w:ins>
      <w:ins w:id="539" w:author="ilham.nur@office.ui.ac.id" w:date="2022-10-06T19:08:00Z">
        <w:r w:rsidR="00FF7340">
          <w:t>PT X</w:t>
        </w:r>
      </w:ins>
      <w:ins w:id="540" w:author="ilham.nur@office.ui.ac.id" w:date="2022-09-07T21:49:00Z">
        <w:r w:rsidR="00C14F9C">
          <w:t xml:space="preserve"> </w:t>
        </w:r>
        <w:proofErr w:type="spellStart"/>
        <w:r w:rsidR="00C14F9C">
          <w:t>menghadapi</w:t>
        </w:r>
        <w:proofErr w:type="spellEnd"/>
        <w:r w:rsidR="00C14F9C">
          <w:t xml:space="preserve"> </w:t>
        </w:r>
      </w:ins>
      <w:del w:id="541" w:author="ilham.nur@office.ui.ac.id" w:date="2022-09-07T21:49:00Z">
        <w:r w:rsidR="00EF5714" w:rsidDel="00C14F9C">
          <w:delText>jumlah proyek yang banyak</w:delText>
        </w:r>
      </w:del>
      <w:proofErr w:type="spellStart"/>
      <w:ins w:id="542" w:author="ilham.nur@office.ui.ac.id" w:date="2022-09-07T21:49:00Z">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ins>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ins w:id="543" w:author="ilham.nur@office.ui.ac.id" w:date="2022-09-07T21:50:00Z">
        <w:r w:rsidR="00BC2FC2">
          <w:t xml:space="preserve"> </w:t>
        </w:r>
        <w:proofErr w:type="spellStart"/>
        <w:r w:rsidR="00BC2FC2">
          <w:t>atau</w:t>
        </w:r>
        <w:proofErr w:type="spellEnd"/>
        <w:r w:rsidR="00BC2FC2">
          <w:t xml:space="preserve"> juga </w:t>
        </w:r>
      </w:ins>
      <w:proofErr w:type="spellStart"/>
      <w:ins w:id="544" w:author="ilham.nur@office.ui.ac.id" w:date="2022-10-23T14:46:00Z">
        <w:r w:rsidR="004C6077">
          <w:t>dapat</w:t>
        </w:r>
      </w:ins>
      <w:proofErr w:type="spellEnd"/>
      <w:ins w:id="545" w:author="ilham.nur@office.ui.ac.id" w:date="2022-09-07T21:50:00Z">
        <w:r w:rsidR="00BC2FC2">
          <w:t xml:space="preserve"> di </w:t>
        </w:r>
        <w:proofErr w:type="spellStart"/>
        <w:r w:rsidR="00BC2FC2">
          <w:t>sebut</w:t>
        </w:r>
        <w:proofErr w:type="spellEnd"/>
        <w:r w:rsidR="00BC2FC2">
          <w:t xml:space="preserve"> RCMPSP. </w:t>
        </w:r>
      </w:ins>
      <w:ins w:id="546" w:author="ilham.nur@office.ui.ac.id" w:date="2022-10-19T21:15:00Z">
        <w:r w:rsidR="004916EC">
          <w:t xml:space="preserve">Pada </w:t>
        </w:r>
      </w:ins>
      <w:ins w:id="547" w:author="ilham.nur@office.ui.ac.id" w:date="2022-10-19T21:23:00Z">
        <w:r w:rsidR="00455D2B">
          <w:fldChar w:fldCharType="begin"/>
        </w:r>
        <w:r w:rsidR="00455D2B">
          <w:instrText xml:space="preserve"> REF _Ref117107019 \h </w:instrText>
        </w:r>
      </w:ins>
      <w:r w:rsidR="00455D2B">
        <w:fldChar w:fldCharType="separate"/>
      </w:r>
      <w:ins w:id="548" w:author="ilham.nur@office.ui.ac.id" w:date="2022-10-26T22:28:00Z">
        <w:r w:rsidR="00EE6CDA">
          <w:t xml:space="preserve">Gambar </w:t>
        </w:r>
        <w:r w:rsidR="00EE6CDA">
          <w:rPr>
            <w:noProof/>
          </w:rPr>
          <w:t>1</w:t>
        </w:r>
        <w:r w:rsidR="00EE6CDA">
          <w:t>.</w:t>
        </w:r>
        <w:r w:rsidR="00EE6CDA">
          <w:rPr>
            <w:noProof/>
          </w:rPr>
          <w:t>3</w:t>
        </w:r>
      </w:ins>
      <w:ins w:id="549" w:author="ilham.nur@office.ui.ac.id" w:date="2022-10-19T21:23:00Z">
        <w:r w:rsidR="00455D2B">
          <w:fldChar w:fldCharType="end"/>
        </w:r>
        <w:r w:rsidR="00455D2B">
          <w:t xml:space="preserve"> </w:t>
        </w:r>
        <w:proofErr w:type="spellStart"/>
        <w:r w:rsidR="00455D2B">
          <w:t>menunjukan</w:t>
        </w:r>
        <w:proofErr w:type="spellEnd"/>
        <w:r w:rsidR="00455D2B">
          <w:t xml:space="preserve"> data </w:t>
        </w:r>
        <w:proofErr w:type="spellStart"/>
        <w:r w:rsidR="00127A61">
          <w:t>perbandingan</w:t>
        </w:r>
        <w:proofErr w:type="spellEnd"/>
        <w:r w:rsidR="00127A61">
          <w:t xml:space="preserve"> </w:t>
        </w:r>
        <w:proofErr w:type="spellStart"/>
        <w:r w:rsidR="00127A61">
          <w:t>waktu</w:t>
        </w:r>
        <w:proofErr w:type="spellEnd"/>
        <w:r w:rsidR="00127A61">
          <w:t xml:space="preserve"> </w:t>
        </w:r>
        <w:proofErr w:type="spellStart"/>
        <w:r w:rsidR="00127A61">
          <w:t>penyelesaian</w:t>
        </w:r>
        <w:proofErr w:type="spellEnd"/>
        <w:r w:rsidR="00127A61">
          <w:t xml:space="preserve"> </w:t>
        </w:r>
        <w:proofErr w:type="spellStart"/>
        <w:r w:rsidR="00127A61">
          <w:t>proyek</w:t>
        </w:r>
        <w:proofErr w:type="spellEnd"/>
        <w:r w:rsidR="00127A61">
          <w:t xml:space="preserve"> pada PT X </w:t>
        </w:r>
        <w:proofErr w:type="spellStart"/>
        <w:r w:rsidR="00127A61">
          <w:t>dari</w:t>
        </w:r>
        <w:proofErr w:type="spellEnd"/>
        <w:r w:rsidR="00127A61">
          <w:t xml:space="preserve"> </w:t>
        </w:r>
        <w:proofErr w:type="spellStart"/>
        <w:r w:rsidR="00127A61">
          <w:t>waktu</w:t>
        </w:r>
        <w:proofErr w:type="spellEnd"/>
        <w:r w:rsidR="00127A61">
          <w:t xml:space="preserve"> yang </w:t>
        </w:r>
        <w:proofErr w:type="spellStart"/>
        <w:r w:rsidR="00127A61">
          <w:t>telah</w:t>
        </w:r>
        <w:proofErr w:type="spellEnd"/>
        <w:r w:rsidR="00127A61">
          <w:t xml:space="preserve"> </w:t>
        </w:r>
        <w:proofErr w:type="spellStart"/>
        <w:r w:rsidR="00127A61">
          <w:t>ditetapkan</w:t>
        </w:r>
        <w:proofErr w:type="spellEnd"/>
        <w:r w:rsidR="00127A61">
          <w:t xml:space="preserve"> dengan </w:t>
        </w:r>
        <w:proofErr w:type="spellStart"/>
        <w:r w:rsidR="00127A61">
          <w:t>kondisi</w:t>
        </w:r>
        <w:proofErr w:type="spellEnd"/>
        <w:r w:rsidR="00127A61">
          <w:t xml:space="preserve"> </w:t>
        </w:r>
        <w:proofErr w:type="spellStart"/>
        <w:r w:rsidR="00127A61">
          <w:t>sebenarnya</w:t>
        </w:r>
        <w:proofErr w:type="spellEnd"/>
        <w:r w:rsidR="00127A61">
          <w:t xml:space="preserve"> pada implementasi </w:t>
        </w:r>
        <w:proofErr w:type="spellStart"/>
        <w:r w:rsidR="00127A61">
          <w:t>proyek</w:t>
        </w:r>
      </w:ins>
      <w:proofErr w:type="spellEnd"/>
      <w:ins w:id="550" w:author="ilham.nur@office.ui.ac.id" w:date="2022-10-19T21:24:00Z">
        <w:r w:rsidR="00127A61">
          <w:t>.</w:t>
        </w:r>
      </w:ins>
    </w:p>
    <w:p w14:paraId="7A9A6795" w14:textId="3711E154" w:rsidR="0079704C" w:rsidRDefault="004F4C9B">
      <w:pPr>
        <w:keepNext/>
        <w:spacing w:line="360" w:lineRule="auto"/>
        <w:jc w:val="center"/>
        <w:rPr>
          <w:ins w:id="551" w:author="ilham.nur@office.ui.ac.id" w:date="2022-10-19T21:20:00Z"/>
        </w:rPr>
        <w:pPrChange w:id="552" w:author="ilham.nur@office.ui.ac.id" w:date="2022-10-19T22:18:00Z">
          <w:pPr>
            <w:spacing w:line="360" w:lineRule="auto"/>
          </w:pPr>
        </w:pPrChange>
      </w:pPr>
      <w:ins w:id="553" w:author="ilham.nur@office.ui.ac.id" w:date="2022-10-19T22:18:00Z">
        <w:r>
          <w:rPr>
            <w:noProof/>
          </w:rPr>
          <w:lastRenderedPageBreak/>
          <w:drawing>
            <wp:inline distT="0" distB="0" distL="0" distR="0" wp14:anchorId="49D9D82C" wp14:editId="1266C04E">
              <wp:extent cx="5400040" cy="36366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636645"/>
                      </a:xfrm>
                      <a:prstGeom prst="rect">
                        <a:avLst/>
                      </a:prstGeom>
                      <a:noFill/>
                      <a:ln>
                        <a:noFill/>
                      </a:ln>
                    </pic:spPr>
                  </pic:pic>
                </a:graphicData>
              </a:graphic>
            </wp:inline>
          </w:drawing>
        </w:r>
      </w:ins>
    </w:p>
    <w:p w14:paraId="4E13C48C" w14:textId="24E9F04B" w:rsidR="009A771D" w:rsidRDefault="0079704C">
      <w:pPr>
        <w:pStyle w:val="Caption"/>
        <w:rPr>
          <w:ins w:id="554" w:author="ilham.nur@office.ui.ac.id" w:date="2022-10-19T21:19:00Z"/>
        </w:rPr>
        <w:pPrChange w:id="555" w:author="ilham.nur@office.ui.ac.id" w:date="2022-10-23T13:53:00Z">
          <w:pPr>
            <w:spacing w:line="360" w:lineRule="auto"/>
          </w:pPr>
        </w:pPrChange>
      </w:pPr>
      <w:bookmarkStart w:id="556" w:name="_Ref117107019"/>
      <w:bookmarkStart w:id="557" w:name="_Toc117715762"/>
      <w:ins w:id="558" w:author="ilham.nur@office.ui.ac.id" w:date="2022-10-19T21:20:00Z">
        <w:r>
          <w:t xml:space="preserve">Gambar </w:t>
        </w:r>
      </w:ins>
      <w:ins w:id="559" w:author="ilham.nur@office.ui.ac.id" w:date="2022-10-23T13:53:00Z">
        <w:r w:rsidR="004045E2">
          <w:fldChar w:fldCharType="begin"/>
        </w:r>
        <w:r w:rsidR="004045E2">
          <w:instrText xml:space="preserve"> STYLEREF 1 \s </w:instrText>
        </w:r>
      </w:ins>
      <w:r w:rsidR="004045E2">
        <w:fldChar w:fldCharType="separate"/>
      </w:r>
      <w:r w:rsidR="00EE6CDA">
        <w:rPr>
          <w:noProof/>
        </w:rPr>
        <w:t>1</w:t>
      </w:r>
      <w:ins w:id="560"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561" w:author="ilham.nur@office.ui.ac.id" w:date="2022-10-26T22:28:00Z">
        <w:r w:rsidR="00EE6CDA">
          <w:rPr>
            <w:noProof/>
          </w:rPr>
          <w:t>3</w:t>
        </w:r>
      </w:ins>
      <w:ins w:id="562" w:author="ilham.nur@office.ui.ac.id" w:date="2022-10-23T13:53:00Z">
        <w:r w:rsidR="004045E2">
          <w:fldChar w:fldCharType="end"/>
        </w:r>
      </w:ins>
      <w:bookmarkEnd w:id="556"/>
      <w:ins w:id="563" w:author="ilham.nur@office.ui.ac.id" w:date="2022-10-19T21:20:00Z">
        <w:r>
          <w:t xml:space="preserve"> Performa </w:t>
        </w:r>
        <w:proofErr w:type="spellStart"/>
        <w:r>
          <w:t>waktu</w:t>
        </w:r>
        <w:proofErr w:type="spellEnd"/>
        <w:r>
          <w:t xml:space="preserve"> </w:t>
        </w:r>
        <w:proofErr w:type="spellStart"/>
        <w:r>
          <w:t>penyelesaian</w:t>
        </w:r>
        <w:proofErr w:type="spellEnd"/>
        <w:r>
          <w:t xml:space="preserve"> </w:t>
        </w:r>
        <w:proofErr w:type="spellStart"/>
        <w:r>
          <w:t>proyek</w:t>
        </w:r>
        <w:proofErr w:type="spellEnd"/>
        <w:r>
          <w:t xml:space="preserve"> pada PT.X</w:t>
        </w:r>
      </w:ins>
      <w:ins w:id="564" w:author="ilham.nur@office.ui.ac.id" w:date="2022-10-19T22:16:00Z">
        <w:r w:rsidR="00494158">
          <w:t xml:space="preserve"> yang </w:t>
        </w:r>
        <w:proofErr w:type="spellStart"/>
        <w:r w:rsidR="00494158">
          <w:t>mengalami</w:t>
        </w:r>
        <w:proofErr w:type="spellEnd"/>
        <w:r w:rsidR="00494158">
          <w:t xml:space="preserve"> </w:t>
        </w:r>
        <w:proofErr w:type="spellStart"/>
        <w:r w:rsidR="00494158">
          <w:t>keterlambatan</w:t>
        </w:r>
      </w:ins>
      <w:proofErr w:type="spellEnd"/>
      <w:ins w:id="565" w:author="ilham.nur@office.ui.ac.id" w:date="2022-10-19T21:20:00Z">
        <w:r>
          <w:t xml:space="preserve"> di </w:t>
        </w:r>
        <w:proofErr w:type="spellStart"/>
        <w:r>
          <w:t>tahun</w:t>
        </w:r>
        <w:proofErr w:type="spellEnd"/>
        <w:r>
          <w:t xml:space="preserve"> 2021</w:t>
        </w:r>
      </w:ins>
      <w:bookmarkEnd w:id="557"/>
    </w:p>
    <w:p w14:paraId="757CB325" w14:textId="3DA96530" w:rsidR="00D27FB3" w:rsidRPr="00350A68" w:rsidRDefault="00770C9D" w:rsidP="007B1554">
      <w:pPr>
        <w:spacing w:line="360" w:lineRule="auto"/>
      </w:pPr>
      <w:ins w:id="566" w:author="ilham.nur@office.ui.ac.id" w:date="2022-10-12T18:26:00Z">
        <w:r>
          <w:t xml:space="preserve">Dengan </w:t>
        </w:r>
        <w:proofErr w:type="spellStart"/>
        <w:r>
          <w:t>kondisi</w:t>
        </w:r>
        <w:proofErr w:type="spellEnd"/>
        <w:r>
          <w:t xml:space="preserve"> </w:t>
        </w:r>
      </w:ins>
      <w:proofErr w:type="spellStart"/>
      <w:ins w:id="567" w:author="ilham.nur@office.ui.ac.id" w:date="2022-10-12T18:27:00Z">
        <w:r w:rsidR="00426077">
          <w:t>tersebut</w:t>
        </w:r>
        <w:proofErr w:type="spellEnd"/>
        <w:r w:rsidR="00426077">
          <w:t>,</w:t>
        </w:r>
      </w:ins>
      <w:ins w:id="568" w:author="ilham.nur@office.ui.ac.id" w:date="2022-10-12T18:28:00Z">
        <w:r w:rsidR="00426077">
          <w:t xml:space="preserve"> PT X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ins>
      <w:proofErr w:type="spellStart"/>
      <w:ins w:id="569" w:author="ilham.nur@office.ui.ac.id" w:date="2022-10-19T21:26:00Z">
        <w:r w:rsidR="00C62EAD">
          <w:t>dari</w:t>
        </w:r>
        <w:proofErr w:type="spellEnd"/>
        <w:r w:rsidR="00C62EAD">
          <w:t xml:space="preserve"> </w:t>
        </w:r>
        <w:proofErr w:type="spellStart"/>
        <w:r w:rsidR="00C62EAD">
          <w:t>rencana</w:t>
        </w:r>
        <w:proofErr w:type="spellEnd"/>
        <w:r w:rsidR="00C62EAD">
          <w:t xml:space="preserve"> </w:t>
        </w:r>
        <w:proofErr w:type="spellStart"/>
        <w:r w:rsidR="00C62EAD">
          <w:t>awal</w:t>
        </w:r>
        <w:proofErr w:type="spellEnd"/>
        <w:r w:rsidR="00C62EAD">
          <w:t xml:space="preserve"> yang </w:t>
        </w:r>
        <w:proofErr w:type="spellStart"/>
        <w:r w:rsidR="00C62EAD">
          <w:t>tela</w:t>
        </w:r>
      </w:ins>
      <w:ins w:id="570" w:author="ilham.nur@office.ui.ac.id" w:date="2022-10-19T21:27:00Z">
        <w:r w:rsidR="00C62EAD">
          <w:t>h</w:t>
        </w:r>
        <w:proofErr w:type="spellEnd"/>
        <w:r w:rsidR="00C62EAD">
          <w:t xml:space="preserve"> </w:t>
        </w:r>
        <w:proofErr w:type="spellStart"/>
        <w:r w:rsidR="00C62EAD">
          <w:t>dibuat</w:t>
        </w:r>
      </w:ins>
      <w:proofErr w:type="spellEnd"/>
      <w:ins w:id="571" w:author="ilham.nur@office.ui.ac.id" w:date="2022-10-12T18:43:00Z">
        <w:r w:rsidR="00493569">
          <w:t xml:space="preserve"> </w:t>
        </w:r>
      </w:ins>
      <w:ins w:id="572" w:author="ilham.nur@office.ui.ac.id" w:date="2022-10-19T21:27:00Z">
        <w:r w:rsidR="00A634A0">
          <w:t xml:space="preserve">rata </w:t>
        </w:r>
        <w:proofErr w:type="spellStart"/>
        <w:r w:rsidR="00A634A0">
          <w:t>rata</w:t>
        </w:r>
        <w:proofErr w:type="spellEnd"/>
        <w:r w:rsidR="00A634A0">
          <w:t xml:space="preserve"> 99 </w:t>
        </w:r>
        <w:proofErr w:type="spellStart"/>
        <w:r w:rsidR="00A634A0">
          <w:t>hari</w:t>
        </w:r>
        <w:proofErr w:type="spellEnd"/>
        <w:r w:rsidR="00A634A0">
          <w:t xml:space="preserve"> </w:t>
        </w:r>
      </w:ins>
      <w:proofErr w:type="spellStart"/>
      <w:ins w:id="573" w:author="ilham.nur@office.ui.ac.id" w:date="2022-10-12T18:44:00Z">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ins>
      <w:proofErr w:type="spellEnd"/>
      <w:ins w:id="574" w:author="ilham.nur@office.ui.ac.id" w:date="2022-10-12T20:21:00Z">
        <w:r w:rsidR="008C07AA">
          <w:t xml:space="preserve"> </w:t>
        </w:r>
        <w:proofErr w:type="spellStart"/>
        <w:r w:rsidR="008C07AA">
          <w:t>sepanjang</w:t>
        </w:r>
        <w:proofErr w:type="spellEnd"/>
        <w:r w:rsidR="008C07AA">
          <w:t xml:space="preserve"> </w:t>
        </w:r>
        <w:proofErr w:type="spellStart"/>
        <w:r w:rsidR="008C07AA">
          <w:t>tahun</w:t>
        </w:r>
        <w:proofErr w:type="spellEnd"/>
        <w:r w:rsidR="008C07AA">
          <w:t xml:space="preserve"> 2021-2022</w:t>
        </w:r>
      </w:ins>
      <w:ins w:id="575" w:author="ilham.nur@office.ui.ac.id" w:date="2022-10-12T18:44:00Z">
        <w:r w:rsidR="00493569">
          <w:t>.</w:t>
        </w:r>
      </w:ins>
      <w:ins w:id="576" w:author="ilham.nur@office.ui.ac.id" w:date="2022-10-12T18:53:00Z">
        <w:r w:rsidR="00073A6C">
          <w:t xml:space="preserve"> 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X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X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w:t>
        </w:r>
      </w:ins>
      <w:ins w:id="577" w:author="ilham.nur@office.ui.ac.id" w:date="2022-10-12T18:54:00Z">
        <w:r w:rsidR="00371765">
          <w:t>olusi</w:t>
        </w:r>
        <w:proofErr w:type="spellEnd"/>
        <w:r w:rsidR="00371765">
          <w:t>.</w:t>
        </w:r>
      </w:ins>
      <w:del w:id="578" w:author="ilham.nur@office.ui.ac.id" w:date="2022-09-07T21:49:00Z">
        <w:r w:rsidR="00EF5714" w:rsidDel="00C14F9C">
          <w:rPr>
            <w:i/>
            <w:iCs/>
          </w:rPr>
          <w:delText>.</w:delText>
        </w:r>
      </w:del>
      <w:del w:id="579" w:author="ilham.nur@office.ui.ac.id" w:date="2022-09-07T21:50:00Z">
        <w:r w:rsidR="00350A68" w:rsidDel="00BC2FC2">
          <w:rPr>
            <w:i/>
            <w:iCs/>
          </w:rPr>
          <w:delText xml:space="preserve"> </w:delText>
        </w:r>
      </w:del>
      <w:del w:id="580" w:author="ilham.nur@office.ui.ac.id" w:date="2022-09-07T21:49:00Z">
        <w:r w:rsidR="00EF5714" w:rsidDel="002C31C4">
          <w:delText>H</w:delText>
        </w:r>
      </w:del>
      <w:del w:id="581"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del w:id="582" w:author="ilham.nur@office.ui.ac.id" w:date="2022-09-07T21:51:00Z">
        <w:r w:rsidDel="00C05667">
          <w:delText xml:space="preserve"> </w:delText>
        </w:r>
      </w:del>
      <w:r>
        <w:t>.</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3228302D" w:rsidR="007B1554" w:rsidRDefault="001E459C" w:rsidP="007B1554">
      <w:pPr>
        <w:spacing w:line="360" w:lineRule="auto"/>
      </w:pPr>
      <w:proofErr w:type="spellStart"/>
      <w:r>
        <w:lastRenderedPageBreak/>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del w:id="583" w:author="ilham.nur@office.ui.ac.id" w:date="2022-10-23T14:13:00Z">
        <w:r w:rsidDel="00D14D8C">
          <w:delText>dan sumber daya manusia secara otomatis</w:delText>
        </w:r>
      </w:del>
      <w:proofErr w:type="spellStart"/>
      <w:ins w:id="584" w:author="ilham.nur@office.ui.ac.id" w:date="2022-10-23T14:13:00Z">
        <w:r w:rsidR="00D14D8C">
          <w:t>lebih</w:t>
        </w:r>
        <w:proofErr w:type="spellEnd"/>
        <w:r w:rsidR="00D14D8C">
          <w:t xml:space="preserve"> </w:t>
        </w:r>
        <w:proofErr w:type="spellStart"/>
        <w:r w:rsidR="00D14D8C">
          <w:t>mudah</w:t>
        </w:r>
      </w:ins>
      <w:proofErr w:type="spellEnd"/>
      <w:r>
        <w:t xml:space="preserve">, SIMP </w:t>
      </w:r>
      <w:proofErr w:type="spellStart"/>
      <w:r>
        <w:t>belum</w:t>
      </w:r>
      <w:proofErr w:type="spellEnd"/>
      <w:r>
        <w:t xml:space="preserve"> </w:t>
      </w:r>
      <w:del w:id="585" w:author="ilham.nur@office.ui.ac.id" w:date="2022-10-23T14:46:00Z">
        <w:r w:rsidDel="00A73616">
          <w:delText xml:space="preserve">bisa </w:delText>
        </w:r>
      </w:del>
      <w:proofErr w:type="spellStart"/>
      <w:ins w:id="586" w:author="ilham.nur@office.ui.ac.id" w:date="2022-10-23T14:46:00Z">
        <w:r w:rsidR="00A73616">
          <w:t>dapat</w:t>
        </w:r>
        <w:proofErr w:type="spellEnd"/>
        <w:r w:rsidR="00A73616">
          <w:t xml:space="preserve"> </w:t>
        </w:r>
      </w:ins>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5E54FB00" w:rsidR="00897FC7" w:rsidRDefault="00A54A5B" w:rsidP="007B1554">
      <w:pPr>
        <w:spacing w:line="360" w:lineRule="auto"/>
        <w:rPr>
          <w:ins w:id="587" w:author="ilham.nur@office.ui.ac.id" w:date="2022-10-23T13:30:00Z"/>
        </w:rPr>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ins w:id="588" w:author="ilham.nur@office.ui.ac.id" w:date="2022-10-23T13:31:00Z">
        <w:r w:rsidR="00C82603">
          <w:t xml:space="preserve"> </w:t>
        </w:r>
        <w:proofErr w:type="spellStart"/>
        <w:r w:rsidR="00C82603">
          <w:t>dalam</w:t>
        </w:r>
        <w:proofErr w:type="spellEnd"/>
        <w:r w:rsidR="00C82603">
          <w:t xml:space="preserve"> SIMP</w:t>
        </w:r>
      </w:ins>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799795C8" w14:textId="77777777" w:rsidR="00642B1A" w:rsidRDefault="00642B1A" w:rsidP="00642B1A">
      <w:pPr>
        <w:pStyle w:val="Heading2"/>
        <w:numPr>
          <w:ilvl w:val="1"/>
          <w:numId w:val="3"/>
        </w:numPr>
        <w:spacing w:line="360" w:lineRule="auto"/>
        <w:ind w:left="360"/>
        <w:rPr>
          <w:ins w:id="589" w:author="ilham.nur@office.ui.ac.id" w:date="2022-10-23T13:30:00Z"/>
        </w:rPr>
      </w:pPr>
      <w:bookmarkStart w:id="590" w:name="_Toc117715722"/>
      <w:proofErr w:type="spellStart"/>
      <w:ins w:id="591" w:author="ilham.nur@office.ui.ac.id" w:date="2022-10-23T13:30:00Z">
        <w:r>
          <w:t>Perumusan</w:t>
        </w:r>
        <w:proofErr w:type="spellEnd"/>
        <w:r>
          <w:t xml:space="preserve"> </w:t>
        </w:r>
        <w:proofErr w:type="spellStart"/>
        <w:r>
          <w:t>Masalah</w:t>
        </w:r>
        <w:bookmarkEnd w:id="590"/>
        <w:proofErr w:type="spellEnd"/>
      </w:ins>
    </w:p>
    <w:p w14:paraId="67AA3290" w14:textId="3952CA16" w:rsidR="00642B1A" w:rsidRDefault="00642B1A">
      <w:pPr>
        <w:spacing w:line="360" w:lineRule="auto"/>
        <w:rPr>
          <w:ins w:id="592" w:author="ilham.nur@office.ui.ac.id" w:date="2022-10-23T13:30:00Z"/>
        </w:rPr>
        <w:pPrChange w:id="593" w:author="ilham.nur@office.ui.ac.id" w:date="2022-10-25T21:17:00Z">
          <w:pPr>
            <w:pStyle w:val="ListParagraph"/>
            <w:numPr>
              <w:ilvl w:val="6"/>
              <w:numId w:val="3"/>
            </w:numPr>
            <w:spacing w:line="360" w:lineRule="auto"/>
            <w:ind w:left="426" w:hanging="360"/>
          </w:pPr>
        </w:pPrChange>
      </w:pPr>
      <w:proofErr w:type="spellStart"/>
      <w:ins w:id="594" w:author="ilham.nur@office.ui.ac.id" w:date="2022-10-23T13:30:00Z">
        <w:r>
          <w:t>Rumusan</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ins>
      <w:proofErr w:type="spellEnd"/>
      <w:ins w:id="595" w:author="ilham.nur@office.ui.ac.id" w:date="2022-10-25T21:17:00Z">
        <w:r w:rsidR="006D5D34">
          <w:t xml:space="preserve"> “</w:t>
        </w:r>
      </w:ins>
      <w:ins w:id="596" w:author="ilham.nur@office.ui.ac.id" w:date="2022-10-23T13:30:00Z">
        <w:r>
          <w:t xml:space="preserve">Bagaimana </w:t>
        </w:r>
        <w:proofErr w:type="spellStart"/>
        <w:r>
          <w:t>desai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apat</w:t>
        </w:r>
        <w:proofErr w:type="spellEnd"/>
        <w:r>
          <w:t xml:space="preserve">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kerjaan</w:t>
        </w:r>
        <w:proofErr w:type="spellEnd"/>
        <w:r>
          <w:t xml:space="preserve"> dengan </w:t>
        </w:r>
        <w:proofErr w:type="spellStart"/>
        <w:r>
          <w:t>menggunakan</w:t>
        </w:r>
        <w:proofErr w:type="spellEnd"/>
        <w:r>
          <w:t xml:space="preserve"> </w:t>
        </w:r>
        <w:proofErr w:type="spellStart"/>
        <w:r>
          <w:t>teknologi</w:t>
        </w:r>
        <w:proofErr w:type="spellEnd"/>
        <w:r>
          <w:t xml:space="preserve"> </w:t>
        </w:r>
        <w:proofErr w:type="spellStart"/>
        <w:r>
          <w:t>pengambilan</w:t>
        </w:r>
        <w:proofErr w:type="spellEnd"/>
        <w:r>
          <w:t xml:space="preserve"> </w:t>
        </w:r>
        <w:proofErr w:type="spellStart"/>
        <w:r>
          <w:t>keputusan</w:t>
        </w:r>
        <w:proofErr w:type="spellEnd"/>
        <w:r>
          <w:t>?</w:t>
        </w:r>
      </w:ins>
      <w:ins w:id="597" w:author="ilham.nur@office.ui.ac.id" w:date="2022-10-25T21:18:00Z">
        <w:r w:rsidR="006D5D34">
          <w:t>”</w:t>
        </w:r>
      </w:ins>
    </w:p>
    <w:p w14:paraId="6E9BCFD7" w14:textId="50A40C2C" w:rsidR="00642B1A" w:rsidDel="00B32CAB" w:rsidRDefault="00642B1A" w:rsidP="007B1554">
      <w:pPr>
        <w:spacing w:line="360" w:lineRule="auto"/>
        <w:rPr>
          <w:del w:id="598" w:author="ilham.nur@office.ui.ac.id" w:date="2022-10-23T13:31:00Z"/>
        </w:rPr>
      </w:pPr>
      <w:bookmarkStart w:id="599" w:name="_Toc117715482"/>
      <w:bookmarkStart w:id="600" w:name="_Toc117715551"/>
      <w:bookmarkStart w:id="601" w:name="_Toc117715620"/>
      <w:bookmarkStart w:id="602" w:name="_Toc117715723"/>
      <w:bookmarkEnd w:id="599"/>
      <w:bookmarkEnd w:id="600"/>
      <w:bookmarkEnd w:id="601"/>
      <w:bookmarkEnd w:id="602"/>
    </w:p>
    <w:p w14:paraId="3B94990D" w14:textId="0E84A5AF" w:rsidR="00A96144" w:rsidRDefault="00D668D4" w:rsidP="0067088D">
      <w:pPr>
        <w:pStyle w:val="Heading2"/>
        <w:spacing w:line="360" w:lineRule="auto"/>
      </w:pPr>
      <w:bookmarkStart w:id="603" w:name="_Ref111656871"/>
      <w:bookmarkStart w:id="604" w:name="_Toc117715724"/>
      <w:proofErr w:type="spellStart"/>
      <w:r>
        <w:t>Penelitian</w:t>
      </w:r>
      <w:proofErr w:type="spellEnd"/>
      <w:r>
        <w:t xml:space="preserve"> </w:t>
      </w:r>
      <w:proofErr w:type="spellStart"/>
      <w:r>
        <w:t>Terdahulu</w:t>
      </w:r>
      <w:bookmarkEnd w:id="603"/>
      <w:bookmarkEnd w:id="604"/>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8"/>
          <w:headerReference w:type="default" r:id="rId29"/>
          <w:footerReference w:type="default" r:id="rId30"/>
          <w:headerReference w:type="first" r:id="rId31"/>
          <w:footerReference w:type="first" r:id="rId32"/>
          <w:pgSz w:w="11906" w:h="16838" w:code="9"/>
          <w:pgMar w:top="1701" w:right="1701" w:bottom="1701" w:left="1701" w:header="720" w:footer="720" w:gutter="0"/>
          <w:pgNumType w:start="1"/>
          <w:cols w:space="720"/>
          <w:titlePg/>
          <w:docGrid w:linePitch="360"/>
        </w:sectPr>
      </w:pPr>
    </w:p>
    <w:p w14:paraId="08A5D482" w14:textId="12F31B31" w:rsidR="004E72BD" w:rsidRDefault="004E72BD">
      <w:pPr>
        <w:pStyle w:val="Caption"/>
        <w:pPrChange w:id="605" w:author="ilham.nur@office.ui.ac.id" w:date="2022-10-23T13:53:00Z">
          <w:pPr>
            <w:pStyle w:val="Caption"/>
            <w:keepNext/>
          </w:pPr>
        </w:pPrChange>
      </w:pPr>
      <w:bookmarkStart w:id="606" w:name="_Ref111648428"/>
      <w:bookmarkStart w:id="607" w:name="_Ref111648423"/>
      <w:bookmarkStart w:id="608" w:name="_Toc117715773"/>
      <w:proofErr w:type="spellStart"/>
      <w:r>
        <w:lastRenderedPageBreak/>
        <w:t>Tabel</w:t>
      </w:r>
      <w:proofErr w:type="spellEnd"/>
      <w:r>
        <w:t xml:space="preserve"> </w:t>
      </w:r>
      <w:ins w:id="609" w:author="ilham.nur@office.ui.ac.id" w:date="2022-09-14T13:28:00Z">
        <w:r w:rsidR="003945E1">
          <w:fldChar w:fldCharType="begin"/>
        </w:r>
        <w:r w:rsidR="003945E1">
          <w:instrText xml:space="preserve"> STYLEREF 1 \s </w:instrText>
        </w:r>
      </w:ins>
      <w:r w:rsidR="003945E1">
        <w:fldChar w:fldCharType="separate"/>
      </w:r>
      <w:r w:rsidR="00EE6CDA">
        <w:rPr>
          <w:noProof/>
        </w:rPr>
        <w:t>1</w:t>
      </w:r>
      <w:ins w:id="610"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11" w:author="ilham.nur@office.ui.ac.id" w:date="2022-10-26T22:28:00Z">
        <w:r w:rsidR="00EE6CDA">
          <w:rPr>
            <w:noProof/>
          </w:rPr>
          <w:t>1</w:t>
        </w:r>
      </w:ins>
      <w:ins w:id="612" w:author="ilham.nur@office.ui.ac.id" w:date="2022-09-14T13:28:00Z">
        <w:r w:rsidR="003945E1">
          <w:fldChar w:fldCharType="end"/>
        </w:r>
      </w:ins>
      <w:del w:id="613"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06"/>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607"/>
      <w:bookmarkEnd w:id="608"/>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301081C"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ins w:id="614" w:author="ilham.nur@office.ui.ac.id" w:date="2022-09-28T21:02:00Z">
              <w:r w:rsidR="0091684B">
                <w:rPr>
                  <w:sz w:val="20"/>
                  <w:szCs w:val="18"/>
                </w:rPr>
                <w:t>-</w:t>
              </w:r>
            </w:ins>
            <w:del w:id="615" w:author="ilham.nur@office.ui.ac.id" w:date="2022-09-28T21:02:00Z">
              <w:r w:rsidRPr="00041AC2" w:rsidDel="0091684B">
                <w:rPr>
                  <w:sz w:val="20"/>
                  <w:szCs w:val="18"/>
                </w:rPr>
                <w:delText xml:space="preserve"> </w:delText>
              </w:r>
            </w:del>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pPr>
        <w:pStyle w:val="Caption"/>
        <w:pPrChange w:id="616" w:author="ilham.nur@office.ui.ac.id" w:date="2022-10-23T13:53:00Z">
          <w:pPr>
            <w:pStyle w:val="Caption"/>
            <w:keepNext/>
          </w:pPr>
        </w:pPrChange>
      </w:pPr>
      <w:bookmarkStart w:id="617" w:name="_Ref111655448"/>
      <w:r>
        <w:br w:type="page"/>
      </w:r>
    </w:p>
    <w:p w14:paraId="7CD6876D" w14:textId="68925C43" w:rsidR="004E72BD" w:rsidRDefault="004E72BD">
      <w:pPr>
        <w:pStyle w:val="Caption"/>
        <w:pPrChange w:id="618" w:author="ilham.nur@office.ui.ac.id" w:date="2022-10-23T13:53:00Z">
          <w:pPr>
            <w:pStyle w:val="Caption"/>
            <w:keepNext/>
          </w:pPr>
        </w:pPrChange>
      </w:pPr>
      <w:bookmarkStart w:id="619" w:name="_Ref112867741"/>
      <w:bookmarkStart w:id="620" w:name="_Toc117715774"/>
      <w:proofErr w:type="spellStart"/>
      <w:r>
        <w:lastRenderedPageBreak/>
        <w:t>Tabel</w:t>
      </w:r>
      <w:proofErr w:type="spellEnd"/>
      <w:r>
        <w:t xml:space="preserve"> </w:t>
      </w:r>
      <w:ins w:id="621" w:author="ilham.nur@office.ui.ac.id" w:date="2022-09-14T13:28:00Z">
        <w:r w:rsidR="003945E1">
          <w:fldChar w:fldCharType="begin"/>
        </w:r>
        <w:r w:rsidR="003945E1">
          <w:instrText xml:space="preserve"> STYLEREF 1 \s </w:instrText>
        </w:r>
      </w:ins>
      <w:r w:rsidR="003945E1">
        <w:fldChar w:fldCharType="separate"/>
      </w:r>
      <w:r w:rsidR="00EE6CDA">
        <w:rPr>
          <w:noProof/>
        </w:rPr>
        <w:t>1</w:t>
      </w:r>
      <w:ins w:id="622"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23" w:author="ilham.nur@office.ui.ac.id" w:date="2022-10-26T22:28:00Z">
        <w:r w:rsidR="00EE6CDA">
          <w:rPr>
            <w:noProof/>
          </w:rPr>
          <w:t>2</w:t>
        </w:r>
      </w:ins>
      <w:ins w:id="624" w:author="ilham.nur@office.ui.ac.id" w:date="2022-09-14T13:28:00Z">
        <w:r w:rsidR="003945E1">
          <w:fldChar w:fldCharType="end"/>
        </w:r>
      </w:ins>
      <w:del w:id="625"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617"/>
      <w:bookmarkEnd w:id="619"/>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620"/>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39F5D74D"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ins w:id="626" w:author="ilham.nur@office.ui.ac.id" w:date="2022-10-25T20:29:00Z">
              <w:r w:rsidR="00BD5764">
                <w:rPr>
                  <w:rFonts w:cs="Times New Roman"/>
                  <w:noProof/>
                  <w:sz w:val="20"/>
                  <w:szCs w:val="20"/>
                </w:rPr>
                <w:t>)</w:t>
              </w:r>
            </w:ins>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pPr>
        <w:pStyle w:val="Caption"/>
        <w:pPrChange w:id="627" w:author="ilham.nur@office.ui.ac.id" w:date="2022-10-23T13:53:00Z">
          <w:pPr>
            <w:pStyle w:val="Caption"/>
            <w:keepNext/>
          </w:pPr>
        </w:pPrChange>
      </w:pPr>
      <w:bookmarkStart w:id="628" w:name="_Ref111655767"/>
      <w:r>
        <w:br w:type="page"/>
      </w:r>
    </w:p>
    <w:p w14:paraId="18E70ABD" w14:textId="547CB3FC" w:rsidR="00D055AB" w:rsidRPr="00CC28A4" w:rsidRDefault="00D055AB">
      <w:pPr>
        <w:pStyle w:val="Caption"/>
        <w:pPrChange w:id="629" w:author="ilham.nur@office.ui.ac.id" w:date="2022-10-23T13:53:00Z">
          <w:pPr>
            <w:pStyle w:val="Caption"/>
            <w:keepNext/>
          </w:pPr>
        </w:pPrChange>
      </w:pPr>
      <w:bookmarkStart w:id="630" w:name="_Ref116503279"/>
      <w:bookmarkStart w:id="631" w:name="_Toc117715775"/>
      <w:proofErr w:type="spellStart"/>
      <w:r>
        <w:lastRenderedPageBreak/>
        <w:t>Tabel</w:t>
      </w:r>
      <w:proofErr w:type="spellEnd"/>
      <w:r>
        <w:t xml:space="preserve"> </w:t>
      </w:r>
      <w:ins w:id="632" w:author="ilham.nur@office.ui.ac.id" w:date="2022-09-14T13:28:00Z">
        <w:r w:rsidR="003945E1">
          <w:fldChar w:fldCharType="begin"/>
        </w:r>
        <w:r w:rsidR="003945E1">
          <w:instrText xml:space="preserve"> STYLEREF 1 \s </w:instrText>
        </w:r>
      </w:ins>
      <w:r w:rsidR="003945E1">
        <w:fldChar w:fldCharType="separate"/>
      </w:r>
      <w:r w:rsidR="00EE6CDA">
        <w:rPr>
          <w:noProof/>
        </w:rPr>
        <w:t>1</w:t>
      </w:r>
      <w:ins w:id="63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34" w:author="ilham.nur@office.ui.ac.id" w:date="2022-10-26T22:28:00Z">
        <w:r w:rsidR="00EE6CDA">
          <w:rPr>
            <w:noProof/>
          </w:rPr>
          <w:t>3</w:t>
        </w:r>
      </w:ins>
      <w:ins w:id="635" w:author="ilham.nur@office.ui.ac.id" w:date="2022-09-14T13:28:00Z">
        <w:r w:rsidR="003945E1">
          <w:fldChar w:fldCharType="end"/>
        </w:r>
      </w:ins>
      <w:bookmarkEnd w:id="630"/>
      <w:del w:id="63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628"/>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631"/>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046ABAE6"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EE6CDA">
        <w:t>Tabel</w:t>
      </w:r>
      <w:proofErr w:type="spellEnd"/>
      <w:r w:rsidR="00EE6CDA">
        <w:t xml:space="preserve"> </w:t>
      </w:r>
      <w:r w:rsidR="00EE6CDA">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7C02AD3A"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EE6CDA">
        <w:t>Tabel</w:t>
      </w:r>
      <w:proofErr w:type="spellEnd"/>
      <w:r w:rsidR="00EE6CDA">
        <w:t xml:space="preserve"> </w:t>
      </w:r>
      <w:r w:rsidR="00EE6CDA">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5AA1D4DC" w:rsidR="000653BA" w:rsidRDefault="009857AA" w:rsidP="00130F25">
      <w:pPr>
        <w:spacing w:line="360" w:lineRule="auto"/>
      </w:pPr>
      <w:r>
        <w:t xml:space="preserve">Pada </w:t>
      </w:r>
      <w:del w:id="637" w:author="ilham.nur@office.ui.ac.id" w:date="2022-10-12T21:40:00Z">
        <w:r w:rsidR="001D4378" w:rsidDel="00130F25">
          <w:rPr>
            <w:b/>
            <w:iCs/>
            <w:sz w:val="20"/>
            <w:szCs w:val="18"/>
          </w:rPr>
          <w:fldChar w:fldCharType="begin"/>
        </w:r>
        <w:r w:rsidR="001D4378" w:rsidRPr="00130F25" w:rsidDel="00130F25">
          <w:delInstrText xml:space="preserve"> REF _Ref111655767 \h </w:delInstrText>
        </w:r>
        <w:r w:rsidRPr="00130F25" w:rsidDel="00130F25">
          <w:delInstrText xml:space="preserve"> \* MERGEFORMAT </w:delInstrText>
        </w:r>
        <w:r w:rsidR="001D4378" w:rsidDel="00130F25">
          <w:rPr>
            <w:b/>
            <w:iCs/>
            <w:sz w:val="20"/>
            <w:szCs w:val="18"/>
          </w:rPr>
        </w:r>
        <w:r w:rsidR="001D4378" w:rsidDel="00130F25">
          <w:rPr>
            <w:b/>
            <w:iCs/>
            <w:sz w:val="20"/>
            <w:szCs w:val="18"/>
          </w:rPr>
          <w:fldChar w:fldCharType="separate"/>
        </w:r>
      </w:del>
      <w:del w:id="638"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del w:id="639" w:author="ilham.nur@office.ui.ac.id" w:date="2022-10-12T21:40:00Z">
        <w:r w:rsidR="001D4378" w:rsidDel="00130F25">
          <w:fldChar w:fldCharType="end"/>
        </w:r>
        <w:r w:rsidR="00857F5E" w:rsidDel="00130F25">
          <w:delText xml:space="preserve"> </w:delText>
        </w:r>
      </w:del>
      <w:ins w:id="640" w:author="ilham.nur@office.ui.ac.id" w:date="2022-10-12T21:41:00Z">
        <w:r w:rsidR="00130F25">
          <w:fldChar w:fldCharType="begin"/>
        </w:r>
        <w:r w:rsidR="00130F25">
          <w:instrText xml:space="preserve"> REF _Ref116503279 \h </w:instrText>
        </w:r>
      </w:ins>
      <w:r w:rsidR="00130F25">
        <w:instrText xml:space="preserve"> \* MERGEFORMAT </w:instrText>
      </w:r>
      <w:r w:rsidR="00130F25">
        <w:fldChar w:fldCharType="separate"/>
      </w:r>
      <w:proofErr w:type="spellStart"/>
      <w:ins w:id="641" w:author="ilham.nur@office.ui.ac.id" w:date="2022-10-26T22:28:00Z">
        <w:r w:rsidR="00EE6CDA">
          <w:t>Tabel</w:t>
        </w:r>
        <w:proofErr w:type="spellEnd"/>
        <w:r w:rsidR="00EE6CDA">
          <w:t xml:space="preserve"> </w:t>
        </w:r>
        <w:r w:rsidR="00EE6CDA">
          <w:rPr>
            <w:noProof/>
          </w:rPr>
          <w:t>1.3</w:t>
        </w:r>
      </w:ins>
      <w:ins w:id="642" w:author="ilham.nur@office.ui.ac.id" w:date="2022-10-12T21:41:00Z">
        <w:r w:rsidR="00130F25">
          <w:fldChar w:fldCharType="end"/>
        </w:r>
        <w:r w:rsidR="00130F25">
          <w:t xml:space="preserve"> </w:t>
        </w:r>
      </w:ins>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130F2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0AF66BC7"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del w:id="643" w:author="ilham.nur@office.ui.ac.id" w:date="2022-09-14T17:39:00Z">
        <w:r w:rsidR="00076136" w:rsidRPr="00076136" w:rsidDel="002E705E">
          <w:rPr>
            <w:rFonts w:cs="Times New Roman"/>
            <w:szCs w:val="24"/>
          </w:rPr>
          <w:delText xml:space="preserve">maksimal </w:delText>
        </w:r>
      </w:del>
      <w:proofErr w:type="spellStart"/>
      <w:ins w:id="644" w:author="ilham.nur@office.ui.ac.id" w:date="2022-09-14T17:39:00Z">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ins>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55172412" w:rsidR="00C712B9" w:rsidRDefault="00205D56" w:rsidP="0051618F">
      <w:pPr>
        <w:pStyle w:val="Heading2"/>
        <w:spacing w:line="360" w:lineRule="auto"/>
      </w:pPr>
      <w:del w:id="645" w:author="ilham.nur@office.ui.ac.id" w:date="2022-10-12T21:45:00Z">
        <w:r w:rsidDel="00F91F15">
          <w:delText>Posisi Penelitian</w:delText>
        </w:r>
      </w:del>
      <w:bookmarkStart w:id="646" w:name="_Toc117715725"/>
      <w:proofErr w:type="spellStart"/>
      <w:ins w:id="647" w:author="ilham.nur@office.ui.ac.id" w:date="2022-10-12T21:45:00Z">
        <w:r w:rsidR="00F91F15">
          <w:t>Celah</w:t>
        </w:r>
        <w:proofErr w:type="spellEnd"/>
        <w:r w:rsidR="00F91F15">
          <w:t xml:space="preserve"> </w:t>
        </w:r>
        <w:proofErr w:type="spellStart"/>
        <w:r w:rsidR="00F91F15">
          <w:t>Penelitian</w:t>
        </w:r>
        <w:proofErr w:type="spellEnd"/>
        <w:r w:rsidR="00F91F15">
          <w:t xml:space="preserve"> dan </w:t>
        </w:r>
        <w:proofErr w:type="spellStart"/>
        <w:r w:rsidR="00F91F15">
          <w:t>Kebaruan</w:t>
        </w:r>
        <w:proofErr w:type="spellEnd"/>
        <w:r w:rsidR="00F91F15">
          <w:t xml:space="preserve"> </w:t>
        </w:r>
        <w:proofErr w:type="spellStart"/>
        <w:r w:rsidR="00F91F15">
          <w:t>Penelitian</w:t>
        </w:r>
      </w:ins>
      <w:bookmarkEnd w:id="646"/>
      <w:proofErr w:type="spellEnd"/>
    </w:p>
    <w:p w14:paraId="72A319CF" w14:textId="19F4C2A6"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ins w:id="648" w:author="ilham.nur@office.ui.ac.id" w:date="2022-10-26T22:28:00Z">
        <w:r w:rsidR="00EE6CDA">
          <w:t>1.3</w:t>
        </w:r>
      </w:ins>
      <w:del w:id="649" w:author="ilham.nur@office.ui.ac.id" w:date="2022-10-26T22:24:00Z">
        <w:r w:rsidR="00F26C15" w:rsidDel="00F73ACB">
          <w:delText>1.2</w:delText>
        </w:r>
      </w:del>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5E48C07B"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ins w:id="650" w:author="ilham.nur@office.ui.ac.id" w:date="2022-10-26T22:28:00Z">
        <w:r w:rsidR="00EE6CDA">
          <w:t>1.3</w:t>
        </w:r>
      </w:ins>
      <w:del w:id="651" w:author="ilham.nur@office.ui.ac.id" w:date="2022-10-26T22:24:00Z">
        <w:r w:rsidR="00F26C15" w:rsidDel="00F73ACB">
          <w:delText>1.2</w:delText>
        </w:r>
      </w:del>
      <w:r>
        <w:fldChar w:fldCharType="end"/>
      </w:r>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ins w:id="652" w:author="ilham.nur@office.ui.ac.id" w:date="2022-10-12T21:41:00Z">
        <w:r w:rsidR="004C64A6">
          <w:t xml:space="preserve">untuk </w:t>
        </w:r>
      </w:ins>
      <w:del w:id="653"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63E26E5D"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del w:id="654" w:author="ilham.nur@office.ui.ac.id" w:date="2022-10-25T20:52:00Z">
        <w:r w:rsidR="003D1364" w:rsidDel="00891666">
          <w:delText xml:space="preserve">mampu </w:delText>
        </w:r>
      </w:del>
      <w:proofErr w:type="spellStart"/>
      <w:ins w:id="655" w:author="ilham.nur@office.ui.ac.id" w:date="2022-10-25T20:52:00Z">
        <w:r w:rsidR="00891666">
          <w:t>dapat</w:t>
        </w:r>
        <w:proofErr w:type="spellEnd"/>
        <w:r w:rsidR="00891666">
          <w:t xml:space="preserve"> </w:t>
        </w:r>
      </w:ins>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del w:id="656" w:author="ilham.nur@office.ui.ac.id" w:date="2022-09-14T13:11:00Z">
        <w:r w:rsidR="008E2CC6" w:rsidRPr="00F04017" w:rsidDel="00F04017">
          <w:rPr>
            <w:rPrChange w:id="657" w:author="ilham.nur@office.ui.ac.id" w:date="2022-09-14T13:11:00Z">
              <w:rPr>
                <w:i/>
                <w:iCs/>
              </w:rPr>
            </w:rPrChange>
          </w:rPr>
          <w:delText>random forest</w:delText>
        </w:r>
        <w:r w:rsidR="001733F5" w:rsidDel="00F04017">
          <w:delText xml:space="preserve"> </w:delText>
        </w:r>
      </w:del>
      <w:ins w:id="658" w:author="ilham.nur@office.ui.ac.id" w:date="2022-09-14T13:11:00Z">
        <w:r w:rsidR="00F04017">
          <w:rPr>
            <w:i/>
            <w:iCs/>
          </w:rPr>
          <w:t xml:space="preserve"> machine learning </w:t>
        </w:r>
      </w:ins>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lastRenderedPageBreak/>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w:t>
      </w:r>
      <w:ins w:id="659" w:author="ilham.nur@office.ui.ac.id" w:date="2022-10-12T21:42:00Z">
        <w:r w:rsidR="00A50435">
          <w:t>k</w:t>
        </w:r>
        <w:proofErr w:type="spellEnd"/>
        <w:r w:rsidR="00A50435">
          <w:t xml:space="preserve">. Desain yang </w:t>
        </w:r>
        <w:proofErr w:type="spellStart"/>
        <w:r w:rsidR="00A50435">
          <w:t>telah</w:t>
        </w:r>
        <w:proofErr w:type="spellEnd"/>
        <w:r w:rsidR="00A50435">
          <w:t xml:space="preserve"> di </w:t>
        </w:r>
        <w:proofErr w:type="spellStart"/>
        <w:r w:rsidR="00A50435">
          <w:t>bangun</w:t>
        </w:r>
        <w:proofErr w:type="spellEnd"/>
        <w:r w:rsidR="00A50435">
          <w:t xml:space="preserve"> </w:t>
        </w:r>
        <w:proofErr w:type="spellStart"/>
        <w:r w:rsidR="00A50435">
          <w:t>kemudian</w:t>
        </w:r>
        <w:proofErr w:type="spellEnd"/>
        <w:r w:rsidR="00A50435">
          <w:t xml:space="preserve"> </w:t>
        </w:r>
        <w:proofErr w:type="spellStart"/>
        <w:r w:rsidR="00A50435">
          <w:t>disimulasikan</w:t>
        </w:r>
        <w:proofErr w:type="spellEnd"/>
        <w:r w:rsidR="00A50435">
          <w:t xml:space="preserve"> </w:t>
        </w:r>
        <w:proofErr w:type="spellStart"/>
        <w:r w:rsidR="00A50435">
          <w:t>kedalam</w:t>
        </w:r>
        <w:proofErr w:type="spellEnd"/>
        <w:r w:rsidR="00A50435">
          <w:t xml:space="preserve"> </w:t>
        </w:r>
        <w:proofErr w:type="spellStart"/>
        <w:r w:rsidR="00A50435">
          <w:t>sebuah</w:t>
        </w:r>
        <w:proofErr w:type="spellEnd"/>
        <w:r w:rsidR="00A50435">
          <w:t xml:space="preserve"> proses </w:t>
        </w:r>
        <w:proofErr w:type="spellStart"/>
        <w:r w:rsidR="00A50435">
          <w:t>bisnis</w:t>
        </w:r>
        <w:proofErr w:type="spellEnd"/>
        <w:r w:rsidR="00A50435">
          <w:t xml:space="preserve"> dan </w:t>
        </w:r>
        <w:proofErr w:type="spellStart"/>
        <w:r w:rsidR="00A50435">
          <w:t>dilihat</w:t>
        </w:r>
        <w:proofErr w:type="spellEnd"/>
        <w:r w:rsidR="00A50435">
          <w:t xml:space="preserve"> </w:t>
        </w:r>
        <w:proofErr w:type="spellStart"/>
        <w:r w:rsidR="00A50435">
          <w:t>signifikansi</w:t>
        </w:r>
        <w:proofErr w:type="spellEnd"/>
        <w:r w:rsidR="00A50435">
          <w:t xml:space="preserve"> </w:t>
        </w:r>
        <w:proofErr w:type="spellStart"/>
        <w:r w:rsidR="00C47886">
          <w:t>dampak</w:t>
        </w:r>
        <w:proofErr w:type="spellEnd"/>
        <w:r w:rsidR="00C47886">
          <w:t xml:space="preserve"> </w:t>
        </w:r>
        <w:proofErr w:type="spellStart"/>
        <w:r w:rsidR="00C47886">
          <w:t>dari</w:t>
        </w:r>
        <w:proofErr w:type="spellEnd"/>
        <w:r w:rsidR="00C47886">
          <w:t xml:space="preserve"> </w:t>
        </w:r>
        <w:proofErr w:type="spellStart"/>
        <w:r w:rsidR="00C47886">
          <w:t>desain</w:t>
        </w:r>
        <w:proofErr w:type="spellEnd"/>
        <w:r w:rsidR="00C47886">
          <w:t xml:space="preserve"> yang </w:t>
        </w:r>
        <w:proofErr w:type="spellStart"/>
        <w:r w:rsidR="00C47886">
          <w:t>telah</w:t>
        </w:r>
        <w:proofErr w:type="spellEnd"/>
        <w:r w:rsidR="00C47886">
          <w:t xml:space="preserve"> </w:t>
        </w:r>
        <w:proofErr w:type="spellStart"/>
        <w:r w:rsidR="00C47886">
          <w:t>dibuat</w:t>
        </w:r>
      </w:ins>
      <w:proofErr w:type="spellEnd"/>
      <w:ins w:id="660" w:author="ilham.nur@office.ui.ac.id" w:date="2022-10-12T21:43:00Z">
        <w:r w:rsidR="00C47886">
          <w:t>.</w:t>
        </w:r>
      </w:ins>
      <w:del w:id="661" w:author="ilham.nur@office.ui.ac.id" w:date="2022-10-12T21:42:00Z">
        <w:r w:rsidR="00426A8B" w:rsidDel="00A50435">
          <w:delText>k.</w:delText>
        </w:r>
      </w:del>
    </w:p>
    <w:p w14:paraId="4D34505A" w14:textId="14394A7B" w:rsidR="00205D56" w:rsidDel="00642B1A" w:rsidRDefault="00205D56" w:rsidP="0016103C">
      <w:pPr>
        <w:pStyle w:val="Heading2"/>
        <w:spacing w:line="360" w:lineRule="auto"/>
        <w:rPr>
          <w:del w:id="662" w:author="ilham.nur@office.ui.ac.id" w:date="2022-10-23T13:30:00Z"/>
        </w:rPr>
      </w:pPr>
      <w:del w:id="663" w:author="ilham.nur@office.ui.ac.id" w:date="2022-10-19T21:44:00Z">
        <w:r w:rsidDel="00543F18">
          <w:delText>Pertanyaan Penelitian</w:delText>
        </w:r>
      </w:del>
      <w:bookmarkStart w:id="664" w:name="_Toc117715485"/>
      <w:bookmarkStart w:id="665" w:name="_Toc117715554"/>
      <w:bookmarkStart w:id="666" w:name="_Toc117715623"/>
      <w:bookmarkStart w:id="667" w:name="_Toc117715726"/>
      <w:bookmarkEnd w:id="664"/>
      <w:bookmarkEnd w:id="665"/>
      <w:bookmarkEnd w:id="666"/>
      <w:bookmarkEnd w:id="667"/>
    </w:p>
    <w:p w14:paraId="4FBD55BF" w14:textId="3CDA9C5A" w:rsidR="002562FF" w:rsidRPr="00205D56" w:rsidDel="00642B1A" w:rsidRDefault="005D6CEF">
      <w:pPr>
        <w:pStyle w:val="ListParagraph"/>
        <w:numPr>
          <w:ilvl w:val="6"/>
          <w:numId w:val="4"/>
        </w:numPr>
        <w:spacing w:line="360" w:lineRule="auto"/>
        <w:ind w:left="426"/>
        <w:rPr>
          <w:del w:id="668" w:author="ilham.nur@office.ui.ac.id" w:date="2022-10-23T13:30:00Z"/>
        </w:rPr>
        <w:pPrChange w:id="669" w:author="ilham.nur@office.ui.ac.id" w:date="2022-10-12T21:43:00Z">
          <w:pPr>
            <w:spacing w:line="360" w:lineRule="auto"/>
          </w:pPr>
        </w:pPrChange>
      </w:pPr>
      <w:del w:id="670" w:author="ilham.nur@office.ui.ac.id" w:date="2022-10-19T21:44:00Z">
        <w:r w:rsidDel="00B1682F">
          <w:delText>Pertanyaan penelitian</w:delText>
        </w:r>
      </w:del>
      <w:del w:id="671" w:author="ilham.nur@office.ui.ac.id" w:date="2022-10-23T13:30:00Z">
        <w:r w:rsidDel="00642B1A">
          <w:delText xml:space="preserve"> dari penelitian ini adalah</w:delText>
        </w:r>
      </w:del>
      <w:del w:id="672" w:author="ilham.nur@office.ui.ac.id" w:date="2022-10-12T21:43:00Z">
        <w:r w:rsidR="00B67444" w:rsidDel="009F461D">
          <w:delText>,</w:delText>
        </w:r>
      </w:del>
      <w:del w:id="673" w:author="ilham.nur@office.ui.ac.id" w:date="2022-10-23T13:30:00Z">
        <w:r w:rsidR="00B67444" w:rsidDel="00642B1A">
          <w:delText xml:space="preserve"> </w:delText>
        </w:r>
      </w:del>
      <w:del w:id="674" w:author="ilham.nur@office.ui.ac.id" w:date="2022-09-28T20:48:00Z">
        <w:r w:rsidR="001E40D7" w:rsidDel="009E0709">
          <w:delText>B</w:delText>
        </w:r>
      </w:del>
      <w:del w:id="675" w:author="ilham.nur@office.ui.ac.id" w:date="2022-10-23T13:30:00Z">
        <w:r w:rsidR="001E40D7" w:rsidDel="00642B1A">
          <w:delText xml:space="preserve">agaimana desain Sistem Informasi Manajemen Proyek </w:delText>
        </w:r>
        <w:r w:rsidR="007807C2" w:rsidDel="00642B1A">
          <w:delText xml:space="preserve">yang dapat mengoptimasi alokasi pekerjaan dan sumber daya yang akan melakukan pekerjaan </w:delText>
        </w:r>
        <w:r w:rsidR="0016103C" w:rsidDel="00642B1A">
          <w:delText>?</w:delText>
        </w:r>
        <w:bookmarkStart w:id="676" w:name="_Toc117715486"/>
        <w:bookmarkStart w:id="677" w:name="_Toc117715555"/>
        <w:bookmarkStart w:id="678" w:name="_Toc117715624"/>
        <w:bookmarkStart w:id="679" w:name="_Toc117715727"/>
        <w:bookmarkEnd w:id="676"/>
        <w:bookmarkEnd w:id="677"/>
        <w:bookmarkEnd w:id="678"/>
        <w:bookmarkEnd w:id="679"/>
      </w:del>
    </w:p>
    <w:p w14:paraId="1A0F3A45" w14:textId="0FC6804A" w:rsidR="0075780B" w:rsidRDefault="003B3765" w:rsidP="002B0E38">
      <w:pPr>
        <w:pStyle w:val="Heading2"/>
        <w:spacing w:line="360" w:lineRule="auto"/>
      </w:pPr>
      <w:bookmarkStart w:id="680" w:name="_Toc117715728"/>
      <w:proofErr w:type="spellStart"/>
      <w:r>
        <w:t>Tujuan</w:t>
      </w:r>
      <w:proofErr w:type="spellEnd"/>
      <w:r>
        <w:t xml:space="preserve"> </w:t>
      </w:r>
      <w:proofErr w:type="spellStart"/>
      <w:r>
        <w:t>Penelitian</w:t>
      </w:r>
      <w:bookmarkEnd w:id="680"/>
      <w:proofErr w:type="spellEnd"/>
    </w:p>
    <w:p w14:paraId="776ECDE3" w14:textId="1040C358" w:rsidR="00881706" w:rsidRPr="0092553F" w:rsidRDefault="00B72500">
      <w:pPr>
        <w:spacing w:line="360" w:lineRule="auto"/>
        <w:rPr>
          <w:ins w:id="681" w:author="ilham.nur@office.ui.ac.id" w:date="2022-10-12T21:47:00Z"/>
          <w:rPrChange w:id="682" w:author="ilham.nur@office.ui.ac.id" w:date="2022-10-12T21:47:00Z">
            <w:rPr>
              <w:ins w:id="683" w:author="ilham.nur@office.ui.ac.id" w:date="2022-10-12T21:47:00Z"/>
              <w:i/>
              <w:iCs/>
            </w:rPr>
          </w:rPrChange>
        </w:rPr>
        <w:pPrChange w:id="684" w:author="ilham.nur@office.ui.ac.id" w:date="2022-10-25T21:18:00Z">
          <w:pPr>
            <w:pStyle w:val="ListParagraph"/>
            <w:numPr>
              <w:ilvl w:val="6"/>
              <w:numId w:val="4"/>
            </w:numPr>
            <w:spacing w:line="360" w:lineRule="auto"/>
            <w:ind w:left="426" w:hanging="360"/>
          </w:pPr>
        </w:pPrChange>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ins w:id="685" w:author="ilham.nur@office.ui.ac.id" w:date="2022-10-25T21:18:00Z">
        <w:r w:rsidR="006D5D34">
          <w:t xml:space="preserve"> “</w:t>
        </w:r>
      </w:ins>
      <w:proofErr w:type="spellStart"/>
      <w:del w:id="686" w:author="ilham.nur@office.ui.ac.id" w:date="2022-09-28T20:48:00Z">
        <w:r w:rsidDel="0013741F">
          <w:delText xml:space="preserve"> untuk menjawab pertanyaan penelitian sebagai beriku</w:delText>
        </w:r>
        <w:r w:rsidR="008B56F0" w:rsidDel="0013741F">
          <w:delText xml:space="preserve">, </w:delText>
        </w:r>
        <w:r w:rsidR="00881706" w:rsidDel="0013741F">
          <w:delText>M</w:delText>
        </w:r>
      </w:del>
      <w:ins w:id="687" w:author="ilham.nur@office.ui.ac.id" w:date="2022-10-12T21:43:00Z">
        <w:r w:rsidR="00AE46E7">
          <w:t>M</w:t>
        </w:r>
      </w:ins>
      <w:r w:rsidR="00881706">
        <w:t>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ins w:id="688" w:author="ilham.nur@office.ui.ac.id" w:date="2022-09-07T21:19:00Z">
        <w:r w:rsidR="00922340">
          <w:t xml:space="preserve">dengan </w:t>
        </w:r>
        <w:proofErr w:type="spellStart"/>
        <w:r w:rsidR="00922340">
          <w:t>menggunakan</w:t>
        </w:r>
        <w:proofErr w:type="spellEnd"/>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ins w:id="689" w:author="ilham.nur@office.ui.ac.id" w:date="2022-10-25T21:18:00Z">
        <w:r w:rsidR="006D5D34">
          <w:t>”</w:t>
        </w:r>
      </w:ins>
      <w:r w:rsidR="00881706" w:rsidRPr="006D5D34">
        <w:rPr>
          <w:i/>
          <w:iCs/>
        </w:rPr>
        <w:t>.</w:t>
      </w:r>
    </w:p>
    <w:p w14:paraId="27244ACF" w14:textId="0B777F01" w:rsidR="0092553F" w:rsidRPr="00F84536" w:rsidDel="006D5D34" w:rsidRDefault="0092553F">
      <w:pPr>
        <w:pStyle w:val="ListParagraph"/>
        <w:numPr>
          <w:ilvl w:val="6"/>
          <w:numId w:val="4"/>
        </w:numPr>
        <w:spacing w:line="360" w:lineRule="auto"/>
        <w:ind w:left="426"/>
        <w:rPr>
          <w:del w:id="690" w:author="ilham.nur@office.ui.ac.id" w:date="2022-10-25T21:18:00Z"/>
        </w:rPr>
        <w:pPrChange w:id="691" w:author="ilham.nur@office.ui.ac.id" w:date="2022-10-12T21:47:00Z">
          <w:pPr>
            <w:spacing w:line="360" w:lineRule="auto"/>
          </w:pPr>
        </w:pPrChange>
      </w:pPr>
      <w:bookmarkStart w:id="692" w:name="_Toc117715488"/>
      <w:bookmarkStart w:id="693" w:name="_Toc117715557"/>
      <w:bookmarkStart w:id="694" w:name="_Toc117715626"/>
      <w:bookmarkStart w:id="695" w:name="_Toc117715729"/>
      <w:bookmarkEnd w:id="692"/>
      <w:bookmarkEnd w:id="693"/>
      <w:bookmarkEnd w:id="694"/>
      <w:bookmarkEnd w:id="695"/>
    </w:p>
    <w:p w14:paraId="2A2F896D" w14:textId="211BE99A" w:rsidR="003B3765" w:rsidRDefault="003B3765" w:rsidP="003B3765">
      <w:pPr>
        <w:pStyle w:val="Heading2"/>
      </w:pPr>
      <w:bookmarkStart w:id="696" w:name="_Toc117715730"/>
      <w:proofErr w:type="spellStart"/>
      <w:r>
        <w:t>Manfaat</w:t>
      </w:r>
      <w:proofErr w:type="spellEnd"/>
      <w:r>
        <w:t xml:space="preserve"> </w:t>
      </w:r>
      <w:proofErr w:type="spellStart"/>
      <w:r>
        <w:t>Penelitian</w:t>
      </w:r>
      <w:bookmarkEnd w:id="696"/>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697" w:name="_Toc117715731"/>
      <w:r>
        <w:t xml:space="preserve">Batasan </w:t>
      </w:r>
      <w:proofErr w:type="spellStart"/>
      <w:r>
        <w:t>Penelitian</w:t>
      </w:r>
      <w:bookmarkEnd w:id="697"/>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rPr>
          <w:ins w:id="698" w:author="ilham.nur@office.ui.ac.id" w:date="2022-10-06T19:06:00Z"/>
        </w:rPr>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30091DE4" w14:textId="42C4DAFC" w:rsidR="005A6262" w:rsidRDefault="005A6262" w:rsidP="009D428D">
      <w:pPr>
        <w:pStyle w:val="ListParagraph"/>
        <w:numPr>
          <w:ilvl w:val="6"/>
          <w:numId w:val="4"/>
        </w:numPr>
        <w:spacing w:line="360" w:lineRule="auto"/>
        <w:ind w:left="709"/>
      </w:pPr>
      <w:ins w:id="699" w:author="ilham.nur@office.ui.ac.id" w:date="2022-10-06T19:06:00Z">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ins>
      <w:proofErr w:type="spellStart"/>
      <w:ins w:id="700" w:author="ilham.nur@office.ui.ac.id" w:date="2022-10-06T19:07:00Z">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ins>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37B8E375" w:rsidR="00F84536" w:rsidRDefault="006D2C73" w:rsidP="00F84536">
      <w:pPr>
        <w:pStyle w:val="ListParagraph"/>
        <w:numPr>
          <w:ilvl w:val="6"/>
          <w:numId w:val="4"/>
        </w:numPr>
        <w:spacing w:line="360" w:lineRule="auto"/>
        <w:ind w:left="709"/>
        <w:rPr>
          <w:ins w:id="701" w:author="ilham.nur@office.ui.ac.id" w:date="2022-10-06T18:05:00Z"/>
        </w:rPr>
      </w:pPr>
      <w:r>
        <w:lastRenderedPageBreak/>
        <w:t>Data</w:t>
      </w:r>
      <w:ins w:id="702" w:author="ilham.nur@office.ui.ac.id" w:date="2022-10-12T21:49:00Z">
        <w:r w:rsidR="009609B3">
          <w:t xml:space="preserve"> </w:t>
        </w:r>
      </w:ins>
      <w:del w:id="703" w:author="ilham.nur@office.ui.ac.id" w:date="2022-10-12T21:49:00Z">
        <w:r w:rsidR="00DA06CD" w:rsidDel="009609B3">
          <w:delText xml:space="preserve"> </w:delText>
        </w:r>
      </w:del>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ins w:id="704" w:author="ilham.nur@office.ui.ac.id" w:date="2022-10-06T19:07:00Z">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ins>
      <w:r w:rsidR="009D428D">
        <w:t>.</w:t>
      </w:r>
    </w:p>
    <w:p w14:paraId="65B460F3" w14:textId="0A0B66B5" w:rsidR="008419CC" w:rsidRDefault="008419CC">
      <w:pPr>
        <w:pStyle w:val="Heading2"/>
        <w:spacing w:line="360" w:lineRule="auto"/>
        <w:rPr>
          <w:ins w:id="705" w:author="ilham.nur@office.ui.ac.id" w:date="2022-10-06T18:05:00Z"/>
        </w:rPr>
        <w:pPrChange w:id="706" w:author="ilham.nur@office.ui.ac.id" w:date="2022-10-06T19:06:00Z">
          <w:pPr>
            <w:pStyle w:val="Heading2"/>
          </w:pPr>
        </w:pPrChange>
      </w:pPr>
      <w:bookmarkStart w:id="707" w:name="_Toc117715732"/>
      <w:proofErr w:type="spellStart"/>
      <w:ins w:id="708" w:author="ilham.nur@office.ui.ac.id" w:date="2022-10-06T18:05:00Z">
        <w:r>
          <w:t>Ringkasan</w:t>
        </w:r>
        <w:proofErr w:type="spellEnd"/>
        <w:r>
          <w:t xml:space="preserve"> </w:t>
        </w:r>
        <w:proofErr w:type="spellStart"/>
        <w:r>
          <w:t>Metodologi</w:t>
        </w:r>
        <w:proofErr w:type="spellEnd"/>
        <w:r>
          <w:t xml:space="preserve"> </w:t>
        </w:r>
      </w:ins>
      <w:proofErr w:type="spellStart"/>
      <w:ins w:id="709" w:author="ilham.nur@office.ui.ac.id" w:date="2022-10-06T19:06:00Z">
        <w:r w:rsidR="005A6262">
          <w:t>Penelitian</w:t>
        </w:r>
      </w:ins>
      <w:bookmarkEnd w:id="707"/>
      <w:proofErr w:type="spellEnd"/>
    </w:p>
    <w:p w14:paraId="1866D1B5" w14:textId="61054813" w:rsidR="008419CC" w:rsidRDefault="008419CC">
      <w:pPr>
        <w:spacing w:line="360" w:lineRule="auto"/>
        <w:rPr>
          <w:ins w:id="710" w:author="ilham.nur@office.ui.ac.id" w:date="2022-10-06T18:05:00Z"/>
        </w:rPr>
        <w:pPrChange w:id="711" w:author="ilham.nur@office.ui.ac.id" w:date="2022-10-06T19:06:00Z">
          <w:pPr/>
        </w:pPrChange>
      </w:pPr>
      <w:proofErr w:type="spellStart"/>
      <w:ins w:id="712" w:author="ilham.nur@office.ui.ac.id" w:date="2022-10-06T18:05:00Z">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ins>
      <w:ins w:id="713" w:author="ilham.nur@office.ui.ac.id" w:date="2022-10-06T19:12:00Z">
        <w:r w:rsidR="007256CD">
          <w:fldChar w:fldCharType="begin"/>
        </w:r>
        <w:r w:rsidR="007256CD">
          <w:instrText xml:space="preserve"> REF _Ref115975956 \h </w:instrText>
        </w:r>
      </w:ins>
      <w:r w:rsidR="007256CD">
        <w:fldChar w:fldCharType="separate"/>
      </w:r>
      <w:ins w:id="714" w:author="ilham.nur@office.ui.ac.id" w:date="2022-10-26T22:28:00Z">
        <w:r w:rsidR="00EE6CDA">
          <w:t xml:space="preserve">Gambar </w:t>
        </w:r>
        <w:r w:rsidR="00EE6CDA">
          <w:rPr>
            <w:noProof/>
          </w:rPr>
          <w:t>1</w:t>
        </w:r>
        <w:r w:rsidR="00EE6CDA">
          <w:t>.</w:t>
        </w:r>
        <w:r w:rsidR="00EE6CDA">
          <w:rPr>
            <w:noProof/>
          </w:rPr>
          <w:t>4</w:t>
        </w:r>
      </w:ins>
      <w:ins w:id="715" w:author="ilham.nur@office.ui.ac.id" w:date="2022-10-06T19:12:00Z">
        <w:r w:rsidR="007256CD">
          <w:fldChar w:fldCharType="end"/>
        </w:r>
      </w:ins>
      <w:ins w:id="716" w:author="ilham.nur@office.ui.ac.id" w:date="2022-10-06T19:13:00Z">
        <w:r w:rsidR="007256CD">
          <w:t>.</w:t>
        </w:r>
      </w:ins>
    </w:p>
    <w:p w14:paraId="53845A52" w14:textId="77777777" w:rsidR="005A6262" w:rsidRDefault="00B12076">
      <w:pPr>
        <w:keepNext/>
        <w:rPr>
          <w:ins w:id="717" w:author="ilham.nur@office.ui.ac.id" w:date="2022-10-06T19:06:00Z"/>
        </w:rPr>
        <w:pPrChange w:id="718" w:author="ilham.nur@office.ui.ac.id" w:date="2022-10-06T19:06:00Z">
          <w:pPr/>
        </w:pPrChange>
      </w:pPr>
      <w:ins w:id="719" w:author="ilham.nur@office.ui.ac.id" w:date="2022-10-06T19:05:00Z">
        <w:r>
          <w:rPr>
            <w:noProof/>
          </w:rPr>
          <w:lastRenderedPageBreak/>
          <w:drawing>
            <wp:inline distT="0" distB="0" distL="0" distR="0" wp14:anchorId="3A95AFED" wp14:editId="0AEC3B0B">
              <wp:extent cx="5400040" cy="657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6577965"/>
                      </a:xfrm>
                      <a:prstGeom prst="rect">
                        <a:avLst/>
                      </a:prstGeom>
                      <a:noFill/>
                      <a:ln>
                        <a:noFill/>
                      </a:ln>
                    </pic:spPr>
                  </pic:pic>
                </a:graphicData>
              </a:graphic>
            </wp:inline>
          </w:drawing>
        </w:r>
      </w:ins>
    </w:p>
    <w:p w14:paraId="5A583117" w14:textId="1467A538" w:rsidR="00B12076" w:rsidRDefault="005A6262" w:rsidP="004045E2">
      <w:pPr>
        <w:pStyle w:val="Caption"/>
        <w:rPr>
          <w:ins w:id="720" w:author="ilham.nur@office.ui.ac.id" w:date="2022-10-06T19:11:00Z"/>
        </w:rPr>
      </w:pPr>
      <w:bookmarkStart w:id="721" w:name="_Ref115975956"/>
      <w:bookmarkStart w:id="722" w:name="_Toc117715763"/>
      <w:ins w:id="723" w:author="ilham.nur@office.ui.ac.id" w:date="2022-10-06T19:06:00Z">
        <w:r>
          <w:t xml:space="preserve">Gambar </w:t>
        </w:r>
      </w:ins>
      <w:ins w:id="724" w:author="ilham.nur@office.ui.ac.id" w:date="2022-10-23T13:53:00Z">
        <w:r w:rsidR="004045E2">
          <w:fldChar w:fldCharType="begin"/>
        </w:r>
        <w:r w:rsidR="004045E2">
          <w:instrText xml:space="preserve"> STYLEREF 1 \s </w:instrText>
        </w:r>
      </w:ins>
      <w:r w:rsidR="004045E2">
        <w:fldChar w:fldCharType="separate"/>
      </w:r>
      <w:r w:rsidR="00EE6CDA">
        <w:rPr>
          <w:noProof/>
        </w:rPr>
        <w:t>1</w:t>
      </w:r>
      <w:ins w:id="725"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726" w:author="ilham.nur@office.ui.ac.id" w:date="2022-10-26T22:28:00Z">
        <w:r w:rsidR="00EE6CDA">
          <w:rPr>
            <w:noProof/>
          </w:rPr>
          <w:t>4</w:t>
        </w:r>
      </w:ins>
      <w:ins w:id="727" w:author="ilham.nur@office.ui.ac.id" w:date="2022-10-23T13:53:00Z">
        <w:r w:rsidR="004045E2">
          <w:fldChar w:fldCharType="end"/>
        </w:r>
      </w:ins>
      <w:bookmarkEnd w:id="721"/>
      <w:ins w:id="728" w:author="ilham.nur@office.ui.ac.id" w:date="2022-10-06T19:06:00Z">
        <w:r>
          <w:t xml:space="preserve"> </w:t>
        </w:r>
        <w:proofErr w:type="spellStart"/>
        <w:r>
          <w:t>Ringkasan</w:t>
        </w:r>
        <w:proofErr w:type="spellEnd"/>
        <w:r>
          <w:t xml:space="preserve"> </w:t>
        </w:r>
        <w:proofErr w:type="spellStart"/>
        <w:r>
          <w:t>Metodologi</w:t>
        </w:r>
        <w:proofErr w:type="spellEnd"/>
        <w:r>
          <w:t xml:space="preserve"> </w:t>
        </w:r>
        <w:proofErr w:type="spellStart"/>
        <w:r>
          <w:t>Penelitian</w:t>
        </w:r>
      </w:ins>
      <w:proofErr w:type="spellEnd"/>
      <w:ins w:id="729" w:author="ilham.nur@office.ui.ac.id" w:date="2022-10-06T19:10:00Z">
        <w:r w:rsidR="0049475A">
          <w:t xml:space="preserve"> </w:t>
        </w:r>
      </w:ins>
      <w:ins w:id="730" w:author="ilham.nur@office.ui.ac.id" w:date="2022-10-06T19:11:00Z">
        <w:r w:rsidR="0049475A">
          <w:fldChar w:fldCharType="begin"/>
        </w:r>
        <w:r w:rsidR="0049475A">
          <w:instrText xml:space="preserve"> DOCPROPERTY  "Judul Normal"  \* MERGEFORMAT </w:instrText>
        </w:r>
      </w:ins>
      <w:r w:rsidR="0049475A">
        <w:fldChar w:fldCharType="separate"/>
      </w:r>
      <w:ins w:id="731" w:author="ilham.nur@office.ui.ac.id" w:date="2022-10-26T22:28:00Z">
        <w:r w:rsidR="00EE6CDA">
          <w:t xml:space="preserve">Desain </w:t>
        </w:r>
        <w:proofErr w:type="spellStart"/>
        <w:r w:rsidR="00EE6CDA">
          <w:t>Sistem</w:t>
        </w:r>
        <w:proofErr w:type="spellEnd"/>
        <w:r w:rsidR="00EE6CDA">
          <w:t xml:space="preserve"> </w:t>
        </w:r>
        <w:proofErr w:type="spellStart"/>
        <w:r w:rsidR="00EE6CDA">
          <w:t>Informasi</w:t>
        </w:r>
        <w:proofErr w:type="spellEnd"/>
        <w:r w:rsidR="00EE6CDA">
          <w:t xml:space="preserve"> </w:t>
        </w:r>
        <w:proofErr w:type="spellStart"/>
        <w:r w:rsidR="00EE6CDA">
          <w:t>Manajemen</w:t>
        </w:r>
        <w:proofErr w:type="spellEnd"/>
        <w:r w:rsidR="00EE6CDA">
          <w:t xml:space="preserve"> </w:t>
        </w:r>
        <w:proofErr w:type="spellStart"/>
        <w:r w:rsidR="00EE6CDA">
          <w:t>Proyek</w:t>
        </w:r>
        <w:proofErr w:type="spellEnd"/>
        <w:r w:rsidR="00EE6CDA">
          <w:t xml:space="preserve"> Untuk </w:t>
        </w:r>
        <w:proofErr w:type="spellStart"/>
        <w:r w:rsidR="00EE6CDA">
          <w:t>Mengoptimasi</w:t>
        </w:r>
        <w:proofErr w:type="spellEnd"/>
        <w:r w:rsidR="00EE6CDA">
          <w:t xml:space="preserve"> </w:t>
        </w:r>
        <w:proofErr w:type="spellStart"/>
        <w:r w:rsidR="00EE6CDA">
          <w:t>Alokasi</w:t>
        </w:r>
        <w:proofErr w:type="spellEnd"/>
        <w:r w:rsidR="00EE6CDA">
          <w:t xml:space="preserve"> </w:t>
        </w:r>
        <w:proofErr w:type="spellStart"/>
        <w:r w:rsidR="00EE6CDA">
          <w:t>Pekerjaan</w:t>
        </w:r>
        <w:proofErr w:type="spellEnd"/>
        <w:r w:rsidR="00EE6CDA">
          <w:t xml:space="preserve"> dan </w:t>
        </w:r>
        <w:proofErr w:type="spellStart"/>
        <w:r w:rsidR="00EE6CDA">
          <w:t>Sumber</w:t>
        </w:r>
        <w:proofErr w:type="spellEnd"/>
        <w:r w:rsidR="00EE6CDA">
          <w:t xml:space="preserve"> </w:t>
        </w:r>
        <w:proofErr w:type="spellStart"/>
        <w:r w:rsidR="00EE6CDA">
          <w:t>Daya</w:t>
        </w:r>
        <w:proofErr w:type="spellEnd"/>
        <w:r w:rsidR="00EE6CDA">
          <w:t xml:space="preserve"> pada Perusahaan </w:t>
        </w:r>
        <w:proofErr w:type="spellStart"/>
        <w:r w:rsidR="00EE6CDA">
          <w:t>Teknologi</w:t>
        </w:r>
        <w:proofErr w:type="spellEnd"/>
        <w:r w:rsidR="00EE6CDA">
          <w:t xml:space="preserve"> </w:t>
        </w:r>
        <w:proofErr w:type="spellStart"/>
        <w:r w:rsidR="00EE6CDA">
          <w:t>Informasi</w:t>
        </w:r>
      </w:ins>
      <w:bookmarkEnd w:id="722"/>
      <w:proofErr w:type="spellEnd"/>
      <w:ins w:id="732" w:author="ilham.nur@office.ui.ac.id" w:date="2022-10-06T19:11:00Z">
        <w:r w:rsidR="0049475A">
          <w:fldChar w:fldCharType="end"/>
        </w:r>
      </w:ins>
    </w:p>
    <w:p w14:paraId="3BBA6565" w14:textId="676B9B67" w:rsidR="00B55C70" w:rsidRDefault="0049475A" w:rsidP="00B55C70">
      <w:pPr>
        <w:spacing w:line="360" w:lineRule="auto"/>
        <w:rPr>
          <w:ins w:id="733" w:author="ilham.nur@office.ui.ac.id" w:date="2022-10-06T19:16:00Z"/>
        </w:rPr>
      </w:pPr>
      <w:proofErr w:type="spellStart"/>
      <w:ins w:id="734" w:author="ilham.nur@office.ui.ac.id" w:date="2022-10-06T19:11:00Z">
        <w:r>
          <w:t>Berdasarkan</w:t>
        </w:r>
        <w:proofErr w:type="spellEnd"/>
        <w:r>
          <w:t xml:space="preserve"> </w:t>
        </w:r>
      </w:ins>
      <w:ins w:id="735" w:author="ilham.nur@office.ui.ac.id" w:date="2022-10-06T19:12:00Z">
        <w:r w:rsidR="007256CD">
          <w:fldChar w:fldCharType="begin"/>
        </w:r>
        <w:r w:rsidR="007256CD">
          <w:instrText xml:space="preserve"> REF _Ref115975956 \h </w:instrText>
        </w:r>
      </w:ins>
      <w:r w:rsidR="00492115">
        <w:instrText xml:space="preserve"> \* MERGEFORMAT </w:instrText>
      </w:r>
      <w:r w:rsidR="007256CD">
        <w:fldChar w:fldCharType="separate"/>
      </w:r>
      <w:ins w:id="736" w:author="ilham.nur@office.ui.ac.id" w:date="2022-10-26T22:28:00Z">
        <w:r w:rsidR="00EE6CDA">
          <w:t xml:space="preserve">Gambar </w:t>
        </w:r>
        <w:r w:rsidR="00EE6CDA">
          <w:rPr>
            <w:noProof/>
          </w:rPr>
          <w:t>1.4</w:t>
        </w:r>
      </w:ins>
      <w:ins w:id="737" w:author="ilham.nur@office.ui.ac.id" w:date="2022-10-06T19:12:00Z">
        <w:r w:rsidR="007256CD">
          <w:fldChar w:fldCharType="end"/>
        </w:r>
        <w:r w:rsidR="007256CD">
          <w:t xml:space="preserve"> </w:t>
        </w:r>
      </w:ins>
      <w:proofErr w:type="spellStart"/>
      <w:ins w:id="738" w:author="ilham.nur@office.ui.ac.id" w:date="2022-10-06T19:11:00Z">
        <w:r>
          <w:t>penelitian</w:t>
        </w:r>
        <w:proofErr w:type="spellEnd"/>
        <w:r>
          <w:t xml:space="preserve"> </w:t>
        </w:r>
        <w:proofErr w:type="spellStart"/>
        <w:r>
          <w:t>dibagi</w:t>
        </w:r>
        <w:proofErr w:type="spellEnd"/>
        <w:r>
          <w:t xml:space="preserve"> </w:t>
        </w:r>
        <w:proofErr w:type="spellStart"/>
        <w:r>
          <w:t>me</w:t>
        </w:r>
      </w:ins>
      <w:ins w:id="739" w:author="ilham.nur@office.ui.ac.id" w:date="2022-10-06T19:12:00Z">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ins>
      <w:ins w:id="740" w:author="ilham.nur@office.ui.ac.id" w:date="2022-10-06T19:13:00Z">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w:t>
        </w:r>
      </w:ins>
      <w:ins w:id="741" w:author="ilham.nur@office.ui.ac.id" w:date="2022-10-06T19:14:00Z">
        <w:r w:rsidR="00B55C70">
          <w:t xml:space="preserve">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lastRenderedPageBreak/>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w:t>
        </w:r>
      </w:ins>
      <w:ins w:id="742" w:author="ilham.nur@office.ui.ac.id" w:date="2022-10-06T19:15:00Z">
        <w:r w:rsidR="0064059A">
          <w:t>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w:t>
        </w:r>
      </w:ins>
      <w:ins w:id="743" w:author="ilham.nur@office.ui.ac.id" w:date="2022-10-06T19:16:00Z">
        <w:r w:rsidR="009D2BB9">
          <w:t>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ins>
    </w:p>
    <w:p w14:paraId="4D738B90" w14:textId="581328CF" w:rsidR="009D2BB9" w:rsidRDefault="009D2BB9" w:rsidP="00B55C70">
      <w:pPr>
        <w:spacing w:line="360" w:lineRule="auto"/>
        <w:rPr>
          <w:ins w:id="744" w:author="ilham.nur@office.ui.ac.id" w:date="2022-10-06T19:20:00Z"/>
        </w:rPr>
      </w:pPr>
      <w:proofErr w:type="spellStart"/>
      <w:ins w:id="745" w:author="ilham.nur@office.ui.ac.id" w:date="2022-10-06T19:16:00Z">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ins>
      <w:proofErr w:type="spellStart"/>
      <w:ins w:id="746" w:author="ilham.nur@office.ui.ac.id" w:date="2022-10-06T19:18:00Z">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ins>
      <w:proofErr w:type="spellStart"/>
      <w:ins w:id="747" w:author="ilham.nur@office.ui.ac.id" w:date="2022-10-06T19:19:00Z">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w:t>
        </w:r>
      </w:ins>
      <w:ins w:id="748" w:author="ilham.nur@office.ui.ac.id" w:date="2022-10-06T19:20:00Z">
        <w:r w:rsidR="00652CA1">
          <w:t>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ins>
    </w:p>
    <w:p w14:paraId="49001307" w14:textId="0487A8E8" w:rsidR="00652CA1" w:rsidRDefault="00652CA1" w:rsidP="00652CA1">
      <w:pPr>
        <w:pStyle w:val="ListParagraph"/>
        <w:numPr>
          <w:ilvl w:val="0"/>
          <w:numId w:val="26"/>
        </w:numPr>
        <w:spacing w:line="360" w:lineRule="auto"/>
        <w:rPr>
          <w:ins w:id="749" w:author="ilham.nur@office.ui.ac.id" w:date="2022-10-06T19:21:00Z"/>
        </w:rPr>
      </w:pPr>
      <w:proofErr w:type="spellStart"/>
      <w:ins w:id="750" w:author="ilham.nur@office.ui.ac.id" w:date="2022-10-06T19:20:00Z">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ins>
      <w:proofErr w:type="spellEnd"/>
      <w:ins w:id="751" w:author="ilham.nur@office.ui.ac.id" w:date="2022-10-06T19:21:00Z">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ins>
    </w:p>
    <w:p w14:paraId="72C6B993" w14:textId="01224D5F" w:rsidR="003E1749" w:rsidRDefault="003E1749" w:rsidP="00652CA1">
      <w:pPr>
        <w:pStyle w:val="ListParagraph"/>
        <w:numPr>
          <w:ilvl w:val="0"/>
          <w:numId w:val="26"/>
        </w:numPr>
        <w:spacing w:line="360" w:lineRule="auto"/>
        <w:rPr>
          <w:ins w:id="752" w:author="ilham.nur@office.ui.ac.id" w:date="2022-10-06T19:21:00Z"/>
        </w:rPr>
      </w:pPr>
      <w:proofErr w:type="spellStart"/>
      <w:ins w:id="753" w:author="ilham.nur@office.ui.ac.id" w:date="2022-10-06T19:21:00Z">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ins>
    </w:p>
    <w:p w14:paraId="78FDD988" w14:textId="254E482D" w:rsidR="0085247C" w:rsidRDefault="0085247C" w:rsidP="00652CA1">
      <w:pPr>
        <w:pStyle w:val="ListParagraph"/>
        <w:numPr>
          <w:ilvl w:val="0"/>
          <w:numId w:val="26"/>
        </w:numPr>
        <w:spacing w:line="360" w:lineRule="auto"/>
        <w:rPr>
          <w:ins w:id="754" w:author="ilham.nur@office.ui.ac.id" w:date="2022-10-06T19:21:00Z"/>
        </w:rPr>
      </w:pPr>
      <w:proofErr w:type="spellStart"/>
      <w:ins w:id="755" w:author="ilham.nur@office.ui.ac.id" w:date="2022-10-06T19:21:00Z">
        <w:r>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ins>
    </w:p>
    <w:p w14:paraId="44637BF9" w14:textId="18EC58A0" w:rsidR="0088391F" w:rsidRPr="00AF2631" w:rsidRDefault="0088391F" w:rsidP="0088391F">
      <w:pPr>
        <w:spacing w:line="360" w:lineRule="auto"/>
        <w:rPr>
          <w:ins w:id="756" w:author="ilham.nur@office.ui.ac.id" w:date="2022-10-06T19:27:00Z"/>
        </w:rPr>
      </w:pPr>
      <w:proofErr w:type="spellStart"/>
      <w:ins w:id="757" w:author="ilham.nur@office.ui.ac.id" w:date="2022-10-06T19:22:00Z">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ins>
      <w:ins w:id="758" w:author="ilham.nur@office.ui.ac.id" w:date="2022-10-06T19:25:00Z">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w:t>
        </w:r>
      </w:ins>
      <w:ins w:id="759" w:author="ilham.nur@office.ui.ac.id" w:date="2022-10-06T19:26:00Z">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w:t>
        </w:r>
        <w:proofErr w:type="spellStart"/>
        <w:r w:rsidR="00382D39">
          <w:t>dua</w:t>
        </w:r>
        <w:proofErr w:type="spellEnd"/>
        <w:r w:rsidR="00382D39">
          <w:t xml:space="preserve">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ins>
      <w:ins w:id="760" w:author="ilham.nur@office.ui.ac.id" w:date="2022-10-06T19:30:00Z">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ins>
    </w:p>
    <w:p w14:paraId="1E41E107" w14:textId="4DE06A48" w:rsidR="0049475A" w:rsidRDefault="0060313A" w:rsidP="00492115">
      <w:pPr>
        <w:spacing w:line="360" w:lineRule="auto"/>
        <w:rPr>
          <w:ins w:id="761" w:author="ilham.nur@office.ui.ac.id" w:date="2022-10-06T19:32:00Z"/>
        </w:rPr>
      </w:pPr>
      <w:proofErr w:type="spellStart"/>
      <w:ins w:id="762" w:author="ilham.nur@office.ui.ac.id" w:date="2022-10-06T19:27:00Z">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lastRenderedPageBreak/>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ins>
      <w:proofErr w:type="spellStart"/>
      <w:ins w:id="763" w:author="ilham.nur@office.ui.ac.id" w:date="2022-10-06T19:28:00Z">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ins>
      <w:proofErr w:type="spellStart"/>
      <w:ins w:id="764" w:author="ilham.nur@office.ui.ac.id" w:date="2022-10-06T19:29:00Z">
        <w:r w:rsidR="005C4125">
          <w:t>kriteria</w:t>
        </w:r>
        <w:proofErr w:type="spellEnd"/>
        <w:r w:rsidR="005C4125">
          <w:t xml:space="preserve"> </w:t>
        </w:r>
      </w:ins>
      <w:proofErr w:type="spellStart"/>
      <w:ins w:id="765" w:author="ilham.nur@office.ui.ac.id" w:date="2022-10-06T19:28:00Z">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ins>
      <w:ins w:id="766" w:author="ilham.nur@office.ui.ac.id" w:date="2022-10-06T19:29:00Z">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ins>
      <w:proofErr w:type="spellEnd"/>
      <w:ins w:id="767" w:author="ilham.nur@office.ui.ac.id" w:date="2022-10-06T19:28:00Z">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ins>
      <w:proofErr w:type="spellStart"/>
      <w:ins w:id="768" w:author="ilham.nur@office.ui.ac.id" w:date="2022-10-06T19:29:00Z">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ins>
      <w:ins w:id="769" w:author="ilham.nur@office.ui.ac.id" w:date="2022-10-06T19:30:00Z">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w:t>
        </w:r>
      </w:ins>
      <w:ins w:id="770" w:author="ilham.nur@office.ui.ac.id" w:date="2022-10-06T19:31:00Z">
        <w:r w:rsidR="004151AF">
          <w:t xml:space="preserve">.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w:t>
        </w:r>
      </w:ins>
      <w:ins w:id="771" w:author="ilham.nur@office.ui.ac.id" w:date="2022-10-06T19:32:00Z">
        <w:r w:rsidR="00DC7806">
          <w:t>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ins>
    </w:p>
    <w:p w14:paraId="2FE314DA" w14:textId="07290AE3" w:rsidR="003A020E" w:rsidRPr="0049475A" w:rsidRDefault="003A020E">
      <w:pPr>
        <w:spacing w:line="360" w:lineRule="auto"/>
        <w:pPrChange w:id="772" w:author="ilham.nur@office.ui.ac.id" w:date="2022-10-06T19:13:00Z">
          <w:pPr>
            <w:pStyle w:val="ListParagraph"/>
            <w:numPr>
              <w:ilvl w:val="6"/>
              <w:numId w:val="4"/>
            </w:numPr>
            <w:spacing w:line="360" w:lineRule="auto"/>
            <w:ind w:left="709" w:hanging="360"/>
          </w:pPr>
        </w:pPrChange>
      </w:pPr>
      <w:proofErr w:type="spellStart"/>
      <w:ins w:id="773" w:author="ilham.nur@office.ui.ac.id" w:date="2022-10-06T19:32:00Z">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w:t>
        </w:r>
      </w:ins>
      <w:ins w:id="774" w:author="ilham.nur@office.ui.ac.id" w:date="2022-10-06T19:33:00Z">
        <w:r w:rsidR="004C45C1">
          <w:t>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w:t>
        </w:r>
      </w:ins>
      <w:ins w:id="775" w:author="ilham.nur@office.ui.ac.id" w:date="2022-10-06T19:34:00Z">
        <w:r w:rsidR="0084389D">
          <w:t>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ins>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4"/>
          <w:headerReference w:type="first" r:id="rId35"/>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776" w:name="_Toc117715733"/>
      <w:r w:rsidR="0095347B">
        <w:t>TINJAUAN PUSTAKA</w:t>
      </w:r>
      <w:bookmarkEnd w:id="776"/>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777" w:name="_Toc117715734"/>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777"/>
      <w:proofErr w:type="spellEnd"/>
    </w:p>
    <w:p w14:paraId="29681409" w14:textId="7F2EEA4B"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ins w:id="778" w:author="ilham.nur@office.ui.ac.id" w:date="2022-10-06T19:23:00Z">
        <w:r w:rsidR="00F6688D">
          <w:t>hanya</w:t>
        </w:r>
        <w:proofErr w:type="spellEnd"/>
        <w:r w:rsidR="00F6688D">
          <w:t xml:space="preserve"> </w:t>
        </w:r>
      </w:ins>
      <w:proofErr w:type="spellStart"/>
      <w:r w:rsidR="00C47E8E">
        <w:t>mementingkan</w:t>
      </w:r>
      <w:proofErr w:type="spellEnd"/>
      <w:r w:rsidR="00C47E8E">
        <w:t xml:space="preserve"> </w:t>
      </w:r>
      <w:proofErr w:type="spellStart"/>
      <w:r w:rsidR="00C47E8E">
        <w:t>b</w:t>
      </w:r>
      <w:del w:id="779" w:author="ilham.nur@office.ui.ac.id" w:date="2022-10-06T19:23:00Z">
        <w:r w:rsidR="00C47E8E" w:rsidDel="00F6688D">
          <w:delText>ah</w:delText>
        </w:r>
      </w:del>
      <w:r w:rsidR="00C47E8E">
        <w:t>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3A1CC25">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780" w:name="_Toc117715735"/>
      <w:proofErr w:type="spellStart"/>
      <w:r>
        <w:t>Manfaat</w:t>
      </w:r>
      <w:proofErr w:type="spellEnd"/>
      <w:r>
        <w:t xml:space="preserve"> </w:t>
      </w:r>
      <w:proofErr w:type="spellStart"/>
      <w:r>
        <w:t>Transformasi</w:t>
      </w:r>
      <w:proofErr w:type="spellEnd"/>
      <w:r>
        <w:t xml:space="preserve"> Digital</w:t>
      </w:r>
      <w:bookmarkEnd w:id="780"/>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781" w:name="_Toc117715736"/>
      <w:proofErr w:type="spellStart"/>
      <w:r>
        <w:t>Kekurangan</w:t>
      </w:r>
      <w:proofErr w:type="spellEnd"/>
      <w:r>
        <w:t xml:space="preserve"> </w:t>
      </w:r>
      <w:proofErr w:type="spellStart"/>
      <w:r>
        <w:t>Transformasi</w:t>
      </w:r>
      <w:proofErr w:type="spellEnd"/>
      <w:r>
        <w:t xml:space="preserve"> Digital</w:t>
      </w:r>
      <w:bookmarkEnd w:id="781"/>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02E60D29"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w:t>
      </w:r>
      <w:del w:id="782" w:author="ilham.nur@office.ui.ac.id" w:date="2022-10-23T14:46:00Z">
        <w:r w:rsidDel="004C6077">
          <w:delText xml:space="preserve">bisa </w:delText>
        </w:r>
      </w:del>
      <w:proofErr w:type="spellStart"/>
      <w:ins w:id="783" w:author="ilham.nur@office.ui.ac.id" w:date="2022-10-23T14:46:00Z">
        <w:r w:rsidR="004C6077">
          <w:t>dapat</w:t>
        </w:r>
        <w:proofErr w:type="spellEnd"/>
        <w:r w:rsidR="004C6077">
          <w:t xml:space="preserve"> </w:t>
        </w:r>
      </w:ins>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784" w:name="_Toc117715737"/>
      <w:proofErr w:type="spellStart"/>
      <w:r>
        <w:t>Manajemen</w:t>
      </w:r>
      <w:proofErr w:type="spellEnd"/>
      <w:r>
        <w:t xml:space="preserve"> </w:t>
      </w:r>
      <w:proofErr w:type="spellStart"/>
      <w:r>
        <w:t>Proyek</w:t>
      </w:r>
      <w:bookmarkEnd w:id="784"/>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785" w:name="_Toc117715738"/>
      <w:proofErr w:type="spellStart"/>
      <w:r>
        <w:t>Pendekatan</w:t>
      </w:r>
      <w:proofErr w:type="spellEnd"/>
      <w:r>
        <w:t xml:space="preserve"> </w:t>
      </w:r>
      <w:proofErr w:type="spellStart"/>
      <w:r>
        <w:t>Manajemen</w:t>
      </w:r>
      <w:proofErr w:type="spellEnd"/>
      <w:r>
        <w:t xml:space="preserve"> </w:t>
      </w:r>
      <w:proofErr w:type="spellStart"/>
      <w:r>
        <w:t>Proyek</w:t>
      </w:r>
      <w:bookmarkEnd w:id="785"/>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2C06EEB"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EE6CDA">
        <w:t xml:space="preserve">Gambar </w:t>
      </w:r>
      <w:r w:rsidR="00EE6CDA">
        <w:rPr>
          <w:noProof/>
        </w:rPr>
        <w:t>2</w:t>
      </w:r>
      <w:r w:rsidR="00EE6CDA">
        <w:t>.</w:t>
      </w:r>
      <w:r w:rsidR="00EE6CDA">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1121754C">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1476375"/>
                    </a:xfrm>
                    <a:prstGeom prst="rect">
                      <a:avLst/>
                    </a:prstGeom>
                  </pic:spPr>
                </pic:pic>
              </a:graphicData>
            </a:graphic>
          </wp:inline>
        </w:drawing>
      </w:r>
    </w:p>
    <w:p w14:paraId="72611DB0" w14:textId="26B3C612" w:rsidR="00F72E00" w:rsidRDefault="00F72E00" w:rsidP="004045E2">
      <w:pPr>
        <w:pStyle w:val="Caption"/>
      </w:pPr>
      <w:bookmarkStart w:id="786" w:name="_Ref110274554"/>
      <w:bookmarkStart w:id="787" w:name="_Toc117715764"/>
      <w:r>
        <w:t xml:space="preserve">Gambar </w:t>
      </w:r>
      <w:ins w:id="788"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789"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790" w:author="ilham.nur@office.ui.ac.id" w:date="2022-10-26T22:28:00Z">
        <w:r w:rsidR="00EE6CDA">
          <w:rPr>
            <w:noProof/>
          </w:rPr>
          <w:t>1</w:t>
        </w:r>
      </w:ins>
      <w:ins w:id="791" w:author="ilham.nur@office.ui.ac.id" w:date="2022-10-23T13:53:00Z">
        <w:r w:rsidR="004045E2">
          <w:fldChar w:fldCharType="end"/>
        </w:r>
      </w:ins>
      <w:del w:id="79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bookmarkEnd w:id="786"/>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787"/>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793" w:name="_Toc117715739"/>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793"/>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794" w:name="_Toc117715740"/>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794"/>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449F90BD"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EE6CDA">
        <w:t>Tabel</w:t>
      </w:r>
      <w:proofErr w:type="spellEnd"/>
      <w:r w:rsidR="00EE6CDA">
        <w:t xml:space="preserve"> </w:t>
      </w:r>
      <w:r w:rsidR="00EE6CDA">
        <w:rPr>
          <w:noProof/>
        </w:rPr>
        <w:t>2</w:t>
      </w:r>
      <w:r w:rsidR="00EE6CDA">
        <w:t>.</w:t>
      </w:r>
      <w:r w:rsidR="00EE6CDA">
        <w:rPr>
          <w:noProof/>
        </w:rPr>
        <w:t>1</w:t>
      </w:r>
      <w:r w:rsidR="00F24E68">
        <w:fldChar w:fldCharType="end"/>
      </w:r>
      <w:r w:rsidR="0044266C">
        <w:t>.</w:t>
      </w:r>
    </w:p>
    <w:p w14:paraId="382AF04E" w14:textId="1A506CA5" w:rsidR="00F64964" w:rsidRDefault="00F64964">
      <w:pPr>
        <w:pStyle w:val="Caption"/>
        <w:pPrChange w:id="795" w:author="ilham.nur@office.ui.ac.id" w:date="2022-10-23T13:53:00Z">
          <w:pPr>
            <w:pStyle w:val="Caption"/>
            <w:keepNext/>
          </w:pPr>
        </w:pPrChange>
      </w:pPr>
      <w:bookmarkStart w:id="796" w:name="_Ref110108036"/>
      <w:bookmarkStart w:id="797" w:name="_Toc117715776"/>
      <w:proofErr w:type="spellStart"/>
      <w:r>
        <w:t>Tabel</w:t>
      </w:r>
      <w:proofErr w:type="spellEnd"/>
      <w:r>
        <w:t xml:space="preserve"> </w:t>
      </w:r>
      <w:ins w:id="798" w:author="ilham.nur@office.ui.ac.id" w:date="2022-09-14T13:28:00Z">
        <w:r w:rsidR="003945E1">
          <w:fldChar w:fldCharType="begin"/>
        </w:r>
        <w:r w:rsidR="003945E1">
          <w:instrText xml:space="preserve"> STYLEREF 1 \s </w:instrText>
        </w:r>
      </w:ins>
      <w:r w:rsidR="003945E1">
        <w:fldChar w:fldCharType="separate"/>
      </w:r>
      <w:r w:rsidR="00EE6CDA">
        <w:rPr>
          <w:noProof/>
        </w:rPr>
        <w:t>2</w:t>
      </w:r>
      <w:ins w:id="799"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800" w:author="ilham.nur@office.ui.ac.id" w:date="2022-10-26T22:28:00Z">
        <w:r w:rsidR="00EE6CDA">
          <w:rPr>
            <w:noProof/>
          </w:rPr>
          <w:t>1</w:t>
        </w:r>
      </w:ins>
      <w:ins w:id="801" w:author="ilham.nur@office.ui.ac.id" w:date="2022-09-14T13:28:00Z">
        <w:r w:rsidR="003945E1">
          <w:fldChar w:fldCharType="end"/>
        </w:r>
      </w:ins>
      <w:del w:id="802"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79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79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398E9F88"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EE6CDA">
        <w:t>Tabel</w:t>
      </w:r>
      <w:proofErr w:type="spellEnd"/>
      <w:r w:rsidR="00EE6CDA">
        <w:t xml:space="preserve"> </w:t>
      </w:r>
      <w:r w:rsidR="00EE6CDA">
        <w:rPr>
          <w:noProof/>
        </w:rPr>
        <w:t>2</w:t>
      </w:r>
      <w:r w:rsidR="00EE6CDA">
        <w:t>.</w:t>
      </w:r>
      <w:r w:rsidR="00EE6CDA">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803" w:name="_Toc117715741"/>
      <w:proofErr w:type="spellStart"/>
      <w:r>
        <w:t>Pengolahan</w:t>
      </w:r>
      <w:proofErr w:type="spellEnd"/>
      <w:r>
        <w:t xml:space="preserve"> Jadwal</w:t>
      </w:r>
      <w:bookmarkEnd w:id="803"/>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804" w:name="_Toc117715742"/>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804"/>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805" w:name="_Toc117715743"/>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805"/>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806" w:name="_Toc117715744"/>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806"/>
      <w:proofErr w:type="spellEnd"/>
    </w:p>
    <w:p w14:paraId="1C5ACC35" w14:textId="3F29468D" w:rsidR="00467D97" w:rsidRDefault="00CD41C3" w:rsidP="00D81740">
      <w:pPr>
        <w:spacing w:line="360" w:lineRule="auto"/>
        <w:ind w:left="720"/>
        <w:rPr>
          <w:ins w:id="807" w:author="ilham.nur@office.ui.ac.id" w:date="2022-09-14T13:11:00Z"/>
        </w:rPr>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7F0E191A" w:rsidR="00823B22" w:rsidRDefault="00823B22" w:rsidP="00823B22">
      <w:pPr>
        <w:spacing w:line="360" w:lineRule="auto"/>
        <w:rPr>
          <w:ins w:id="808" w:author="ilham.nur@office.ui.ac.id" w:date="2022-09-14T13:13:00Z"/>
        </w:rPr>
      </w:pPr>
      <w:ins w:id="809" w:author="ilham.nur@office.ui.ac.id" w:date="2022-09-14T13:12:00Z">
        <w:r>
          <w:t xml:space="preserve">Adapun </w:t>
        </w:r>
      </w:ins>
      <w:ins w:id="810" w:author="ilham.nur@office.ui.ac.id" w:date="2022-09-14T13:13:00Z">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ins>
      <w:ins w:id="811" w:author="ilham.nur@office.ui.ac.id" w:date="2022-09-14T14:22:00Z">
        <w:r w:rsidR="00E73855">
          <w:fldChar w:fldCharType="begin"/>
        </w:r>
        <w:r w:rsidR="00E73855">
          <w:instrText xml:space="preserve"> REF _Ref114057743 \h </w:instrText>
        </w:r>
      </w:ins>
      <w:r w:rsidR="00E73855">
        <w:fldChar w:fldCharType="separate"/>
      </w:r>
      <w:proofErr w:type="spellStart"/>
      <w:ins w:id="812" w:author="ilham.nur@office.ui.ac.id" w:date="2022-10-26T22:28:00Z">
        <w:r w:rsidR="00EE6CDA">
          <w:t>Tabel</w:t>
        </w:r>
        <w:proofErr w:type="spellEnd"/>
        <w:r w:rsidR="00EE6CDA">
          <w:t xml:space="preserve"> </w:t>
        </w:r>
        <w:r w:rsidR="00EE6CDA">
          <w:rPr>
            <w:noProof/>
          </w:rPr>
          <w:t>2</w:t>
        </w:r>
        <w:r w:rsidR="00EE6CDA">
          <w:t>.</w:t>
        </w:r>
        <w:r w:rsidR="00EE6CDA">
          <w:rPr>
            <w:noProof/>
          </w:rPr>
          <w:t>2</w:t>
        </w:r>
      </w:ins>
      <w:ins w:id="813" w:author="ilham.nur@office.ui.ac.id" w:date="2022-09-14T14:22:00Z">
        <w:r w:rsidR="00E73855">
          <w:fldChar w:fldCharType="end"/>
        </w:r>
        <w:r w:rsidR="00E73855">
          <w:t>.</w:t>
        </w:r>
      </w:ins>
    </w:p>
    <w:p w14:paraId="14B13B2E" w14:textId="1F846D71" w:rsidR="003945E1" w:rsidRDefault="003945E1">
      <w:pPr>
        <w:pStyle w:val="Caption"/>
        <w:rPr>
          <w:ins w:id="814" w:author="ilham.nur@office.ui.ac.id" w:date="2022-09-14T13:28:00Z"/>
        </w:rPr>
        <w:pPrChange w:id="815" w:author="ilham.nur@office.ui.ac.id" w:date="2022-10-23T13:53:00Z">
          <w:pPr/>
        </w:pPrChange>
      </w:pPr>
      <w:bookmarkStart w:id="816" w:name="_Ref114057743"/>
      <w:bookmarkStart w:id="817" w:name="_Toc117715777"/>
      <w:proofErr w:type="spellStart"/>
      <w:ins w:id="818" w:author="ilham.nur@office.ui.ac.id" w:date="2022-09-14T13:28:00Z">
        <w:r>
          <w:t>Tabel</w:t>
        </w:r>
        <w:proofErr w:type="spellEnd"/>
        <w:r>
          <w:t xml:space="preserve"> </w:t>
        </w:r>
        <w:r>
          <w:fldChar w:fldCharType="begin"/>
        </w:r>
        <w:r>
          <w:instrText xml:space="preserve"> STYLEREF 1 \s </w:instrText>
        </w:r>
      </w:ins>
      <w:r>
        <w:fldChar w:fldCharType="separate"/>
      </w:r>
      <w:r w:rsidR="00EE6CDA">
        <w:rPr>
          <w:noProof/>
        </w:rPr>
        <w:t>2</w:t>
      </w:r>
      <w:ins w:id="819" w:author="ilham.nur@office.ui.ac.id" w:date="2022-09-14T13:28:00Z">
        <w:r>
          <w:fldChar w:fldCharType="end"/>
        </w:r>
        <w:r>
          <w:t>.</w:t>
        </w:r>
        <w:r>
          <w:fldChar w:fldCharType="begin"/>
        </w:r>
        <w:r>
          <w:instrText xml:space="preserve"> SEQ Tabel \* ARABIC \s 1 </w:instrText>
        </w:r>
      </w:ins>
      <w:r>
        <w:fldChar w:fldCharType="separate"/>
      </w:r>
      <w:ins w:id="820" w:author="ilham.nur@office.ui.ac.id" w:date="2022-10-26T22:28:00Z">
        <w:r w:rsidR="00EE6CDA">
          <w:rPr>
            <w:noProof/>
          </w:rPr>
          <w:t>2</w:t>
        </w:r>
      </w:ins>
      <w:ins w:id="821" w:author="ilham.nur@office.ui.ac.id" w:date="2022-09-14T13:28:00Z">
        <w:r>
          <w:fldChar w:fldCharType="end"/>
        </w:r>
        <w:bookmarkEnd w:id="816"/>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ins>
      <w:proofErr w:type="spellEnd"/>
      <w:ins w:id="822" w:author="ilham.nur@office.ui.ac.id" w:date="2022-09-14T14:19:00Z">
        <w:r w:rsidR="005A0BC0" w:rsidRPr="005A0BC0">
          <w:t xml:space="preserve"> </w:t>
        </w:r>
      </w:ins>
      <w:ins w:id="823"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817"/>
      <w:ins w:id="824"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825"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826">
          <w:tblGrid>
            <w:gridCol w:w="2831"/>
            <w:gridCol w:w="2831"/>
            <w:gridCol w:w="2832"/>
          </w:tblGrid>
        </w:tblGridChange>
      </w:tblGrid>
      <w:tr w:rsidR="009A23F0" w14:paraId="271C1974" w14:textId="77777777" w:rsidTr="004C3472">
        <w:trPr>
          <w:tblHeader/>
          <w:ins w:id="827" w:author="ilham.nur@office.ui.ac.id" w:date="2022-09-14T13:27:00Z"/>
        </w:trPr>
        <w:tc>
          <w:tcPr>
            <w:tcW w:w="2831" w:type="dxa"/>
            <w:tcPrChange w:id="828" w:author="ilham.nur@office.ui.ac.id" w:date="2022-09-14T17:29:00Z">
              <w:tcPr>
                <w:tcW w:w="2831" w:type="dxa"/>
              </w:tcPr>
            </w:tcPrChange>
          </w:tcPr>
          <w:p w14:paraId="68F0E569" w14:textId="5B64C9AA" w:rsidR="009A23F0" w:rsidRPr="00CC408D" w:rsidRDefault="003945E1" w:rsidP="00823B22">
            <w:pPr>
              <w:spacing w:line="360" w:lineRule="auto"/>
              <w:rPr>
                <w:ins w:id="829" w:author="ilham.nur@office.ui.ac.id" w:date="2022-09-14T13:27:00Z"/>
                <w:b/>
                <w:bCs/>
                <w:rPrChange w:id="830" w:author="ilham.nur@office.ui.ac.id" w:date="2022-09-14T13:30:00Z">
                  <w:rPr>
                    <w:ins w:id="831" w:author="ilham.nur@office.ui.ac.id" w:date="2022-09-14T13:27:00Z"/>
                  </w:rPr>
                </w:rPrChange>
              </w:rPr>
            </w:pPr>
            <w:ins w:id="832" w:author="ilham.nur@office.ui.ac.id" w:date="2022-09-14T13:27:00Z">
              <w:r w:rsidRPr="00CC408D">
                <w:rPr>
                  <w:b/>
                  <w:bCs/>
                  <w:rPrChange w:id="833" w:author="ilham.nur@office.ui.ac.id" w:date="2022-09-14T13:30:00Z">
                    <w:rPr/>
                  </w:rPrChange>
                </w:rPr>
                <w:t>Nama SIMP</w:t>
              </w:r>
            </w:ins>
          </w:p>
        </w:tc>
        <w:tc>
          <w:tcPr>
            <w:tcW w:w="2831" w:type="dxa"/>
            <w:tcPrChange w:id="834" w:author="ilham.nur@office.ui.ac.id" w:date="2022-09-14T17:29:00Z">
              <w:tcPr>
                <w:tcW w:w="2831" w:type="dxa"/>
              </w:tcPr>
            </w:tcPrChange>
          </w:tcPr>
          <w:p w14:paraId="7C9DCAA7" w14:textId="67066347" w:rsidR="009A23F0" w:rsidRPr="00CC408D" w:rsidRDefault="003945E1" w:rsidP="00823B22">
            <w:pPr>
              <w:spacing w:line="360" w:lineRule="auto"/>
              <w:rPr>
                <w:ins w:id="835" w:author="ilham.nur@office.ui.ac.id" w:date="2022-09-14T13:27:00Z"/>
                <w:b/>
                <w:bCs/>
                <w:i/>
                <w:iCs/>
                <w:rPrChange w:id="836" w:author="ilham.nur@office.ui.ac.id" w:date="2022-09-14T13:30:00Z">
                  <w:rPr>
                    <w:ins w:id="837" w:author="ilham.nur@office.ui.ac.id" w:date="2022-09-14T13:27:00Z"/>
                  </w:rPr>
                </w:rPrChange>
              </w:rPr>
            </w:pPr>
            <w:ins w:id="838" w:author="ilham.nur@office.ui.ac.id" w:date="2022-09-14T13:27:00Z">
              <w:r w:rsidRPr="00CC408D">
                <w:rPr>
                  <w:b/>
                  <w:bCs/>
                  <w:i/>
                  <w:iCs/>
                  <w:rPrChange w:id="839" w:author="ilham.nur@office.ui.ac.id" w:date="2022-09-14T13:30:00Z">
                    <w:rPr>
                      <w:i/>
                      <w:iCs/>
                    </w:rPr>
                  </w:rPrChange>
                </w:rPr>
                <w:t>Core Strength</w:t>
              </w:r>
            </w:ins>
          </w:p>
        </w:tc>
        <w:tc>
          <w:tcPr>
            <w:tcW w:w="2832" w:type="dxa"/>
            <w:tcPrChange w:id="840" w:author="ilham.nur@office.ui.ac.id" w:date="2022-09-14T17:29:00Z">
              <w:tcPr>
                <w:tcW w:w="2832" w:type="dxa"/>
              </w:tcPr>
            </w:tcPrChange>
          </w:tcPr>
          <w:p w14:paraId="4C745CE2" w14:textId="5D1B2530" w:rsidR="009A23F0" w:rsidRPr="00CC408D" w:rsidRDefault="003945E1" w:rsidP="00823B22">
            <w:pPr>
              <w:spacing w:line="360" w:lineRule="auto"/>
              <w:rPr>
                <w:ins w:id="841" w:author="ilham.nur@office.ui.ac.id" w:date="2022-09-14T13:27:00Z"/>
                <w:b/>
                <w:bCs/>
                <w:rPrChange w:id="842" w:author="ilham.nur@office.ui.ac.id" w:date="2022-09-14T13:30:00Z">
                  <w:rPr>
                    <w:ins w:id="843" w:author="ilham.nur@office.ui.ac.id" w:date="2022-09-14T13:27:00Z"/>
                  </w:rPr>
                </w:rPrChange>
              </w:rPr>
            </w:pPr>
            <w:proofErr w:type="spellStart"/>
            <w:ins w:id="844" w:author="ilham.nur@office.ui.ac.id" w:date="2022-09-14T13:27:00Z">
              <w:r w:rsidRPr="00CC408D">
                <w:rPr>
                  <w:b/>
                  <w:bCs/>
                  <w:rPrChange w:id="845" w:author="ilham.nur@office.ui.ac.id" w:date="2022-09-14T13:30:00Z">
                    <w:rPr/>
                  </w:rPrChange>
                </w:rPr>
                <w:t>Kelemahan</w:t>
              </w:r>
              <w:proofErr w:type="spellEnd"/>
            </w:ins>
          </w:p>
        </w:tc>
      </w:tr>
      <w:tr w:rsidR="009A23F0" w14:paraId="4F70B5AA" w14:textId="77777777" w:rsidTr="00CC408D">
        <w:trPr>
          <w:ins w:id="846" w:author="ilham.nur@office.ui.ac.id" w:date="2022-09-14T13:27:00Z"/>
        </w:trPr>
        <w:tc>
          <w:tcPr>
            <w:tcW w:w="2831" w:type="dxa"/>
            <w:tcPrChange w:id="847" w:author="ilham.nur@office.ui.ac.id" w:date="2022-09-14T13:30:00Z">
              <w:tcPr>
                <w:tcW w:w="2831" w:type="dxa"/>
              </w:tcPr>
            </w:tcPrChange>
          </w:tcPr>
          <w:p w14:paraId="7C093853" w14:textId="7D730558" w:rsidR="009A23F0" w:rsidRDefault="003945E1" w:rsidP="00823B22">
            <w:pPr>
              <w:spacing w:line="360" w:lineRule="auto"/>
              <w:rPr>
                <w:ins w:id="848" w:author="ilham.nur@office.ui.ac.id" w:date="2022-09-14T13:27:00Z"/>
              </w:rPr>
            </w:pPr>
            <w:ins w:id="849" w:author="ilham.nur@office.ui.ac.id" w:date="2022-09-14T13:29:00Z">
              <w:r>
                <w:t>Microsoft Project</w:t>
              </w:r>
            </w:ins>
          </w:p>
        </w:tc>
        <w:tc>
          <w:tcPr>
            <w:tcW w:w="2831" w:type="dxa"/>
            <w:tcPrChange w:id="850"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851" w:author="ilham.nur@office.ui.ac.id" w:date="2022-09-14T13:29:00Z"/>
              </w:rPr>
            </w:pPr>
            <w:proofErr w:type="spellStart"/>
            <w:ins w:id="852" w:author="ilham.nur@office.ui.ac.id" w:date="2022-09-14T13:29:00Z">
              <w:r>
                <w:t>Penjadwalan</w:t>
              </w:r>
              <w:proofErr w:type="spellEnd"/>
            </w:ins>
          </w:p>
          <w:p w14:paraId="244552B8" w14:textId="2AAFFA8D" w:rsidR="003945E1" w:rsidRDefault="003945E1" w:rsidP="003945E1">
            <w:pPr>
              <w:pStyle w:val="ListParagraph"/>
              <w:numPr>
                <w:ilvl w:val="0"/>
                <w:numId w:val="25"/>
              </w:numPr>
              <w:spacing w:line="360" w:lineRule="auto"/>
              <w:rPr>
                <w:ins w:id="853" w:author="ilham.nur@office.ui.ac.id" w:date="2022-09-14T13:29:00Z"/>
              </w:rPr>
            </w:pPr>
            <w:proofErr w:type="spellStart"/>
            <w:ins w:id="854" w:author="ilham.nur@office.ui.ac.id" w:date="2022-09-14T13:29:00Z">
              <w:r>
                <w:t>Biaya</w:t>
              </w:r>
              <w:proofErr w:type="spellEnd"/>
              <w:r>
                <w:t xml:space="preserve"> yang </w:t>
              </w:r>
              <w:proofErr w:type="spellStart"/>
              <w:r>
                <w:t>terjangkau</w:t>
              </w:r>
              <w:proofErr w:type="spellEnd"/>
            </w:ins>
          </w:p>
          <w:p w14:paraId="1DAD8214" w14:textId="77777777" w:rsidR="003945E1" w:rsidRDefault="003945E1" w:rsidP="003945E1">
            <w:pPr>
              <w:pStyle w:val="ListParagraph"/>
              <w:numPr>
                <w:ilvl w:val="0"/>
                <w:numId w:val="25"/>
              </w:numPr>
              <w:spacing w:line="360" w:lineRule="auto"/>
              <w:rPr>
                <w:ins w:id="855" w:author="ilham.nur@office.ui.ac.id" w:date="2022-09-14T13:29:00Z"/>
              </w:rPr>
            </w:pPr>
            <w:proofErr w:type="spellStart"/>
            <w:ins w:id="856" w:author="ilham.nur@office.ui.ac.id" w:date="2022-09-14T13:29:00Z">
              <w:r>
                <w:t>Mudah</w:t>
              </w:r>
              <w:proofErr w:type="spellEnd"/>
              <w:r>
                <w:t xml:space="preserve"> untuk </w:t>
              </w:r>
              <w:proofErr w:type="spellStart"/>
              <w:r>
                <w:t>digunakan</w:t>
              </w:r>
              <w:proofErr w:type="spellEnd"/>
            </w:ins>
          </w:p>
          <w:p w14:paraId="08C2C968" w14:textId="30BB3618" w:rsidR="003945E1" w:rsidRDefault="003945E1">
            <w:pPr>
              <w:pStyle w:val="ListParagraph"/>
              <w:numPr>
                <w:ilvl w:val="0"/>
                <w:numId w:val="25"/>
              </w:numPr>
              <w:spacing w:line="360" w:lineRule="auto"/>
              <w:rPr>
                <w:ins w:id="857" w:author="ilham.nur@office.ui.ac.id" w:date="2022-09-14T13:27:00Z"/>
              </w:rPr>
              <w:pPrChange w:id="858" w:author="ilham.nur@office.ui.ac.id" w:date="2022-09-14T13:29:00Z">
                <w:pPr>
                  <w:spacing w:line="360" w:lineRule="auto"/>
                </w:pPr>
              </w:pPrChange>
            </w:pPr>
            <w:proofErr w:type="spellStart"/>
            <w:ins w:id="859" w:author="ilham.nur@office.ui.ac.id" w:date="2022-09-14T13:29:00Z">
              <w:r>
                <w:t>Digunakan</w:t>
              </w:r>
              <w:proofErr w:type="spellEnd"/>
              <w:r>
                <w:t xml:space="preserve"> pada </w:t>
              </w:r>
            </w:ins>
            <w:proofErr w:type="spellStart"/>
            <w:ins w:id="860" w:author="ilham.nur@office.ui.ac.id" w:date="2022-09-14T13:30:00Z">
              <w:r w:rsidR="00CC408D">
                <w:t>hampir</w:t>
              </w:r>
            </w:ins>
            <w:proofErr w:type="spellEnd"/>
            <w:ins w:id="861" w:author="ilham.nur@office.ui.ac.id" w:date="2022-09-14T13:29:00Z">
              <w:r>
                <w:t xml:space="preserve"> </w:t>
              </w:r>
              <w:proofErr w:type="spellStart"/>
              <w:r>
                <w:t>seluruh</w:t>
              </w:r>
              <w:proofErr w:type="spellEnd"/>
              <w:r>
                <w:t xml:space="preserve"> </w:t>
              </w:r>
              <w:proofErr w:type="spellStart"/>
              <w:r>
                <w:t>industri</w:t>
              </w:r>
            </w:ins>
            <w:proofErr w:type="spellEnd"/>
          </w:p>
        </w:tc>
        <w:tc>
          <w:tcPr>
            <w:tcW w:w="2832" w:type="dxa"/>
            <w:tcPrChange w:id="862" w:author="ilham.nur@office.ui.ac.id" w:date="2022-09-14T13:30:00Z">
              <w:tcPr>
                <w:tcW w:w="2832" w:type="dxa"/>
              </w:tcPr>
            </w:tcPrChange>
          </w:tcPr>
          <w:p w14:paraId="46D492B0" w14:textId="77777777" w:rsidR="003945E1" w:rsidRDefault="003945E1" w:rsidP="003945E1">
            <w:pPr>
              <w:pStyle w:val="ListParagraph"/>
              <w:numPr>
                <w:ilvl w:val="0"/>
                <w:numId w:val="25"/>
              </w:numPr>
              <w:rPr>
                <w:ins w:id="863" w:author="ilham.nur@office.ui.ac.id" w:date="2022-09-14T13:30:00Z"/>
              </w:rPr>
            </w:pPr>
            <w:ins w:id="864" w:author="ilham.nur@office.ui.ac.id" w:date="2022-09-14T13:30: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ins>
          </w:p>
          <w:p w14:paraId="33B55AFF" w14:textId="4F3AA926" w:rsidR="00BC3EA3" w:rsidRPr="003945E1" w:rsidRDefault="00BC3EA3">
            <w:pPr>
              <w:pStyle w:val="ListParagraph"/>
              <w:numPr>
                <w:ilvl w:val="0"/>
                <w:numId w:val="25"/>
              </w:numPr>
              <w:rPr>
                <w:ins w:id="865" w:author="ilham.nur@office.ui.ac.id" w:date="2022-09-14T13:27:00Z"/>
              </w:rPr>
              <w:pPrChange w:id="866" w:author="ilham.nur@office.ui.ac.id" w:date="2022-09-14T13:30:00Z">
                <w:pPr>
                  <w:spacing w:line="360" w:lineRule="auto"/>
                </w:pPr>
              </w:pPrChange>
            </w:pPr>
            <w:ins w:id="867" w:author="ilham.nur@office.ui.ac.id" w:date="2022-09-14T13:30:00Z">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ins>
          </w:p>
        </w:tc>
      </w:tr>
      <w:tr w:rsidR="00F4427F" w14:paraId="54909354" w14:textId="77777777" w:rsidTr="00CC408D">
        <w:trPr>
          <w:ins w:id="868" w:author="ilham.nur@office.ui.ac.id" w:date="2022-09-14T13:33:00Z"/>
        </w:trPr>
        <w:tc>
          <w:tcPr>
            <w:tcW w:w="2831" w:type="dxa"/>
          </w:tcPr>
          <w:p w14:paraId="66C15D01" w14:textId="3D74D8C7" w:rsidR="00F4427F" w:rsidRDefault="00C97F4F" w:rsidP="00823B22">
            <w:pPr>
              <w:spacing w:line="360" w:lineRule="auto"/>
              <w:rPr>
                <w:ins w:id="869" w:author="ilham.nur@office.ui.ac.id" w:date="2022-09-14T13:33:00Z"/>
              </w:rPr>
            </w:pPr>
            <w:ins w:id="870"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871" w:author="ilham.nur@office.ui.ac.id" w:date="2022-09-14T14:18:00Z"/>
              </w:rPr>
            </w:pPr>
            <w:proofErr w:type="spellStart"/>
            <w:ins w:id="872" w:author="ilham.nur@office.ui.ac.id" w:date="2022-09-14T14:18:00Z">
              <w:r>
                <w:t>Penjadwalan</w:t>
              </w:r>
              <w:proofErr w:type="spellEnd"/>
            </w:ins>
          </w:p>
          <w:p w14:paraId="4540FBB1" w14:textId="77777777" w:rsidR="00C97F4F" w:rsidRDefault="00C97F4F" w:rsidP="003945E1">
            <w:pPr>
              <w:pStyle w:val="ListParagraph"/>
              <w:numPr>
                <w:ilvl w:val="0"/>
                <w:numId w:val="25"/>
              </w:numPr>
              <w:spacing w:line="360" w:lineRule="auto"/>
              <w:rPr>
                <w:ins w:id="873" w:author="ilham.nur@office.ui.ac.id" w:date="2022-09-14T14:18:00Z"/>
              </w:rPr>
            </w:pPr>
            <w:proofErr w:type="spellStart"/>
            <w:ins w:id="874" w:author="ilham.nur@office.ui.ac.id" w:date="2022-09-14T14:18:00Z">
              <w:r>
                <w:t>Manajemen</w:t>
              </w:r>
              <w:proofErr w:type="spellEnd"/>
              <w:r>
                <w:t xml:space="preserve"> </w:t>
              </w:r>
              <w:proofErr w:type="spellStart"/>
              <w:r>
                <w:t>sumber</w:t>
              </w:r>
              <w:proofErr w:type="spellEnd"/>
              <w:r>
                <w:t xml:space="preserve"> </w:t>
              </w:r>
              <w:proofErr w:type="spellStart"/>
              <w:r>
                <w:t>daya</w:t>
              </w:r>
              <w:proofErr w:type="spellEnd"/>
            </w:ins>
          </w:p>
          <w:p w14:paraId="00714E43" w14:textId="023D1F4C" w:rsidR="00C97F4F" w:rsidRDefault="00C97F4F" w:rsidP="003945E1">
            <w:pPr>
              <w:pStyle w:val="ListParagraph"/>
              <w:numPr>
                <w:ilvl w:val="0"/>
                <w:numId w:val="25"/>
              </w:numPr>
              <w:spacing w:line="360" w:lineRule="auto"/>
              <w:rPr>
                <w:ins w:id="875" w:author="ilham.nur@office.ui.ac.id" w:date="2022-09-14T14:19:00Z"/>
              </w:rPr>
            </w:pPr>
            <w:proofErr w:type="spellStart"/>
            <w:ins w:id="876" w:author="ilham.nur@office.ui.ac.id" w:date="2022-09-14T14:18:00Z">
              <w:r>
                <w:t>Manajemen</w:t>
              </w:r>
              <w:proofErr w:type="spellEnd"/>
              <w:r>
                <w:t xml:space="preserve"> </w:t>
              </w:r>
            </w:ins>
            <w:ins w:id="877"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878" w:author="ilham.nur@office.ui.ac.id" w:date="2022-09-14T13:33:00Z"/>
              </w:rPr>
            </w:pPr>
            <w:ins w:id="879" w:author="ilham.nur@office.ui.ac.id" w:date="2022-09-14T14:19:00Z">
              <w:r>
                <w:t xml:space="preserve">Analisa </w:t>
              </w:r>
              <w:proofErr w:type="spellStart"/>
              <w:r>
                <w:t>risiko</w:t>
              </w:r>
            </w:ins>
            <w:proofErr w:type="spellEnd"/>
          </w:p>
        </w:tc>
        <w:tc>
          <w:tcPr>
            <w:tcW w:w="2832" w:type="dxa"/>
          </w:tcPr>
          <w:p w14:paraId="072F3821" w14:textId="77777777" w:rsidR="00F4427F" w:rsidRDefault="00C97F4F" w:rsidP="003945E1">
            <w:pPr>
              <w:pStyle w:val="ListParagraph"/>
              <w:numPr>
                <w:ilvl w:val="0"/>
                <w:numId w:val="25"/>
              </w:numPr>
              <w:rPr>
                <w:ins w:id="880" w:author="ilham.nur@office.ui.ac.id" w:date="2022-09-14T14:19:00Z"/>
              </w:rPr>
            </w:pPr>
            <w:ins w:id="881" w:author="ilham.nur@office.ui.ac.id" w:date="2022-09-14T14:19: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ins>
          </w:p>
          <w:p w14:paraId="33F18BE5" w14:textId="01CC6465" w:rsidR="00C97F4F" w:rsidRDefault="00C97F4F" w:rsidP="003945E1">
            <w:pPr>
              <w:pStyle w:val="ListParagraph"/>
              <w:numPr>
                <w:ilvl w:val="0"/>
                <w:numId w:val="25"/>
              </w:numPr>
              <w:rPr>
                <w:ins w:id="882" w:author="ilham.nur@office.ui.ac.id" w:date="2022-09-14T13:33:00Z"/>
              </w:rPr>
            </w:pPr>
            <w:ins w:id="883" w:author="ilham.nur@office.ui.ac.id" w:date="2022-09-14T14:19:00Z">
              <w:r>
                <w:t xml:space="preserve">Belum </w:t>
              </w:r>
              <w:proofErr w:type="spellStart"/>
              <w:r>
                <w:t>ada</w:t>
              </w:r>
              <w:proofErr w:type="spellEnd"/>
              <w:r>
                <w:t xml:space="preserve"> </w:t>
              </w:r>
              <w:proofErr w:type="spellStart"/>
              <w:r>
                <w:t>mekanisme</w:t>
              </w:r>
              <w:proofErr w:type="spellEnd"/>
              <w:r>
                <w:t xml:space="preserve"> </w:t>
              </w:r>
              <w:r w:rsidRPr="00C97F4F">
                <w:rPr>
                  <w:i/>
                  <w:iCs/>
                  <w:rPrChange w:id="884" w:author="ilham.nur@office.ui.ac.id" w:date="2022-09-14T14:19:00Z">
                    <w:rPr/>
                  </w:rPrChange>
                </w:rPr>
                <w:t>workflow</w:t>
              </w:r>
            </w:ins>
          </w:p>
        </w:tc>
      </w:tr>
      <w:tr w:rsidR="00214CF6" w14:paraId="66DB2CF8" w14:textId="77777777" w:rsidTr="00CC408D">
        <w:trPr>
          <w:ins w:id="885" w:author="ilham.nur@office.ui.ac.id" w:date="2022-09-14T14:21:00Z"/>
        </w:trPr>
        <w:tc>
          <w:tcPr>
            <w:tcW w:w="2831" w:type="dxa"/>
          </w:tcPr>
          <w:p w14:paraId="7DF6497D" w14:textId="21F9F1DC" w:rsidR="00214CF6" w:rsidRDefault="00E73855" w:rsidP="00823B22">
            <w:pPr>
              <w:spacing w:line="360" w:lineRule="auto"/>
              <w:rPr>
                <w:ins w:id="886" w:author="ilham.nur@office.ui.ac.id" w:date="2022-09-14T14:21:00Z"/>
              </w:rPr>
            </w:pPr>
            <w:ins w:id="887"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888" w:author="ilham.nur@office.ui.ac.id" w:date="2022-09-14T17:28:00Z"/>
              </w:rPr>
            </w:pPr>
            <w:proofErr w:type="spellStart"/>
            <w:ins w:id="889" w:author="ilham.nur@office.ui.ac.id" w:date="2022-09-14T17:28:00Z">
              <w:r>
                <w:t>Manajemen</w:t>
              </w:r>
              <w:proofErr w:type="spellEnd"/>
              <w:r>
                <w:t xml:space="preserve"> </w:t>
              </w:r>
              <w:proofErr w:type="spellStart"/>
              <w:r>
                <w:t>pembiayaan</w:t>
              </w:r>
              <w:proofErr w:type="spellEnd"/>
            </w:ins>
          </w:p>
          <w:p w14:paraId="43039802" w14:textId="11ED9773" w:rsidR="00804E8C" w:rsidRDefault="00804E8C" w:rsidP="003945E1">
            <w:pPr>
              <w:pStyle w:val="ListParagraph"/>
              <w:numPr>
                <w:ilvl w:val="0"/>
                <w:numId w:val="25"/>
              </w:numPr>
              <w:spacing w:line="360" w:lineRule="auto"/>
              <w:rPr>
                <w:ins w:id="890" w:author="ilham.nur@office.ui.ac.id" w:date="2022-09-14T17:28:00Z"/>
              </w:rPr>
            </w:pPr>
            <w:proofErr w:type="spellStart"/>
            <w:ins w:id="891" w:author="ilham.nur@office.ui.ac.id" w:date="2022-09-14T17:28:00Z">
              <w:r>
                <w:t>Penjadwalan</w:t>
              </w:r>
              <w:proofErr w:type="spellEnd"/>
            </w:ins>
          </w:p>
          <w:p w14:paraId="6C6E4E66" w14:textId="6BEF1A47" w:rsidR="00804E8C" w:rsidRDefault="00804E8C" w:rsidP="003945E1">
            <w:pPr>
              <w:pStyle w:val="ListParagraph"/>
              <w:numPr>
                <w:ilvl w:val="0"/>
                <w:numId w:val="25"/>
              </w:numPr>
              <w:spacing w:line="360" w:lineRule="auto"/>
              <w:rPr>
                <w:ins w:id="892" w:author="ilham.nur@office.ui.ac.id" w:date="2022-09-14T14:21:00Z"/>
              </w:rPr>
            </w:pPr>
            <w:ins w:id="893"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894" w:author="ilham.nur@office.ui.ac.id" w:date="2022-09-14T17:29:00Z"/>
              </w:rPr>
            </w:pPr>
            <w:proofErr w:type="spellStart"/>
            <w:ins w:id="895" w:author="ilham.nur@office.ui.ac.id" w:date="2022-09-14T17:28:00Z">
              <w:r>
                <w:t>Man</w:t>
              </w:r>
            </w:ins>
            <w:ins w:id="896" w:author="ilham.nur@office.ui.ac.id" w:date="2022-09-14T17:29:00Z">
              <w:r>
                <w:t>ajemen</w:t>
              </w:r>
              <w:proofErr w:type="spellEnd"/>
              <w:r>
                <w:t xml:space="preserve"> portfolio</w:t>
              </w:r>
            </w:ins>
          </w:p>
          <w:p w14:paraId="6E2892D5" w14:textId="210502FD" w:rsidR="00861C2F" w:rsidRDefault="00861C2F" w:rsidP="003945E1">
            <w:pPr>
              <w:pStyle w:val="ListParagraph"/>
              <w:numPr>
                <w:ilvl w:val="0"/>
                <w:numId w:val="25"/>
              </w:numPr>
              <w:rPr>
                <w:ins w:id="897" w:author="ilham.nur@office.ui.ac.id" w:date="2022-09-14T17:28:00Z"/>
              </w:rPr>
            </w:pPr>
            <w:proofErr w:type="spellStart"/>
            <w:ins w:id="898" w:author="ilham.nur@office.ui.ac.id" w:date="2022-09-14T17:29:00Z">
              <w:r>
                <w:t>Manajemen</w:t>
              </w:r>
              <w:proofErr w:type="spellEnd"/>
              <w:r>
                <w:t xml:space="preserve"> dokumentasi</w:t>
              </w:r>
            </w:ins>
          </w:p>
          <w:p w14:paraId="5EC280FC" w14:textId="27E1B32D" w:rsidR="00861C2F" w:rsidRDefault="00861C2F">
            <w:pPr>
              <w:rPr>
                <w:ins w:id="899" w:author="ilham.nur@office.ui.ac.id" w:date="2022-09-14T14:21:00Z"/>
              </w:rPr>
              <w:pPrChange w:id="900" w:author="ilham.nur@office.ui.ac.id" w:date="2022-09-14T17:28:00Z">
                <w:pPr>
                  <w:pStyle w:val="ListParagraph"/>
                  <w:numPr>
                    <w:numId w:val="25"/>
                  </w:numPr>
                  <w:ind w:hanging="360"/>
                </w:pPr>
              </w:pPrChange>
            </w:pPr>
          </w:p>
        </w:tc>
      </w:tr>
      <w:tr w:rsidR="006A49A3" w14:paraId="3B15E6B1" w14:textId="77777777" w:rsidTr="00CC408D">
        <w:trPr>
          <w:ins w:id="901" w:author="ilham.nur@office.ui.ac.id" w:date="2022-09-14T17:37:00Z"/>
        </w:trPr>
        <w:tc>
          <w:tcPr>
            <w:tcW w:w="2831" w:type="dxa"/>
          </w:tcPr>
          <w:p w14:paraId="4DE6DDE3" w14:textId="5363FEE9" w:rsidR="006A49A3" w:rsidRDefault="000D7873" w:rsidP="00823B22">
            <w:pPr>
              <w:spacing w:line="360" w:lineRule="auto"/>
              <w:rPr>
                <w:ins w:id="902" w:author="ilham.nur@office.ui.ac.id" w:date="2022-09-14T17:37:00Z"/>
              </w:rPr>
            </w:pPr>
            <w:ins w:id="903"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904" w:author="ilham.nur@office.ui.ac.id" w:date="2022-09-14T17:37:00Z"/>
              </w:rPr>
            </w:pPr>
            <w:proofErr w:type="spellStart"/>
            <w:ins w:id="905" w:author="ilham.nur@office.ui.ac.id" w:date="2022-09-14T17:37:00Z">
              <w:r>
                <w:t>Manajemen</w:t>
              </w:r>
              <w:proofErr w:type="spellEnd"/>
              <w:r>
                <w:t xml:space="preserve"> dokumentasi</w:t>
              </w:r>
            </w:ins>
          </w:p>
          <w:p w14:paraId="2457DF14" w14:textId="77777777" w:rsidR="000D7873" w:rsidRDefault="000D7873" w:rsidP="003945E1">
            <w:pPr>
              <w:pStyle w:val="ListParagraph"/>
              <w:numPr>
                <w:ilvl w:val="0"/>
                <w:numId w:val="25"/>
              </w:numPr>
              <w:spacing w:line="360" w:lineRule="auto"/>
              <w:rPr>
                <w:ins w:id="906" w:author="ilham.nur@office.ui.ac.id" w:date="2022-09-14T17:37:00Z"/>
              </w:rPr>
            </w:pPr>
            <w:proofErr w:type="spellStart"/>
            <w:ins w:id="907" w:author="ilham.nur@office.ui.ac.id" w:date="2022-09-14T17:37:00Z">
              <w:r>
                <w:t>Manajemen</w:t>
              </w:r>
              <w:proofErr w:type="spellEnd"/>
              <w:r>
                <w:t xml:space="preserve"> </w:t>
              </w:r>
              <w:proofErr w:type="spellStart"/>
              <w:r>
                <w:t>alur</w:t>
              </w:r>
              <w:proofErr w:type="spellEnd"/>
              <w:r>
                <w:t xml:space="preserve"> </w:t>
              </w:r>
              <w:proofErr w:type="spellStart"/>
              <w:r>
                <w:t>pekerjaan</w:t>
              </w:r>
              <w:proofErr w:type="spellEnd"/>
            </w:ins>
          </w:p>
          <w:p w14:paraId="2CDB237C" w14:textId="68A971FA" w:rsidR="000D7873" w:rsidRDefault="000D7873" w:rsidP="003945E1">
            <w:pPr>
              <w:pStyle w:val="ListParagraph"/>
              <w:numPr>
                <w:ilvl w:val="0"/>
                <w:numId w:val="25"/>
              </w:numPr>
              <w:spacing w:line="360" w:lineRule="auto"/>
              <w:rPr>
                <w:ins w:id="908" w:author="ilham.nur@office.ui.ac.id" w:date="2022-09-14T17:37:00Z"/>
              </w:rPr>
            </w:pPr>
            <w:proofErr w:type="spellStart"/>
            <w:ins w:id="909" w:author="ilham.nur@office.ui.ac.id" w:date="2022-09-14T17:37:00Z">
              <w:r>
                <w:t>Manajemen</w:t>
              </w:r>
              <w:proofErr w:type="spellEnd"/>
              <w:r>
                <w:t xml:space="preserve"> </w:t>
              </w:r>
              <w:proofErr w:type="spellStart"/>
              <w:r>
                <w:t>pekerjaan</w:t>
              </w:r>
              <w:proofErr w:type="spellEnd"/>
              <w:r>
                <w:t xml:space="preserve"> </w:t>
              </w:r>
              <w:proofErr w:type="spellStart"/>
              <w:r>
                <w:t>lapangan</w:t>
              </w:r>
              <w:proofErr w:type="spellEnd"/>
            </w:ins>
          </w:p>
        </w:tc>
        <w:tc>
          <w:tcPr>
            <w:tcW w:w="2832" w:type="dxa"/>
          </w:tcPr>
          <w:p w14:paraId="269208E2" w14:textId="77777777" w:rsidR="006A49A3" w:rsidRDefault="000D7873" w:rsidP="003945E1">
            <w:pPr>
              <w:pStyle w:val="ListParagraph"/>
              <w:numPr>
                <w:ilvl w:val="0"/>
                <w:numId w:val="25"/>
              </w:numPr>
              <w:rPr>
                <w:ins w:id="910" w:author="ilham.nur@office.ui.ac.id" w:date="2022-09-14T17:38:00Z"/>
              </w:rPr>
            </w:pPr>
            <w:proofErr w:type="spellStart"/>
            <w:ins w:id="911" w:author="ilham.nur@office.ui.ac.id" w:date="2022-09-14T17:37:00Z">
              <w:r>
                <w:t>Pen</w:t>
              </w:r>
            </w:ins>
            <w:ins w:id="912" w:author="ilham.nur@office.ui.ac.id" w:date="2022-09-14T17:38:00Z">
              <w:r>
                <w:t>jadwalan</w:t>
              </w:r>
              <w:proofErr w:type="spellEnd"/>
            </w:ins>
          </w:p>
          <w:p w14:paraId="6DED139A" w14:textId="02EBACCF" w:rsidR="000D7873" w:rsidRDefault="000D7873" w:rsidP="003945E1">
            <w:pPr>
              <w:pStyle w:val="ListParagraph"/>
              <w:numPr>
                <w:ilvl w:val="0"/>
                <w:numId w:val="25"/>
              </w:numPr>
              <w:rPr>
                <w:ins w:id="913" w:author="ilham.nur@office.ui.ac.id" w:date="2022-09-14T17:37:00Z"/>
              </w:rPr>
            </w:pPr>
            <w:proofErr w:type="spellStart"/>
            <w:ins w:id="914" w:author="ilham.nur@office.ui.ac.id" w:date="2022-09-14T17:38:00Z">
              <w:r>
                <w:t>Manajemen</w:t>
              </w:r>
              <w:proofErr w:type="spellEnd"/>
              <w:r>
                <w:t xml:space="preserve"> </w:t>
              </w:r>
              <w:proofErr w:type="spellStart"/>
              <w:r>
                <w:t>pembiayaan</w:t>
              </w:r>
            </w:ins>
            <w:proofErr w:type="spellEnd"/>
          </w:p>
        </w:tc>
      </w:tr>
      <w:tr w:rsidR="000D7873" w14:paraId="2387146A" w14:textId="77777777" w:rsidTr="00CC408D">
        <w:trPr>
          <w:ins w:id="915" w:author="ilham.nur@office.ui.ac.id" w:date="2022-09-14T17:38:00Z"/>
        </w:trPr>
        <w:tc>
          <w:tcPr>
            <w:tcW w:w="2831" w:type="dxa"/>
          </w:tcPr>
          <w:p w14:paraId="4FB6AC1C" w14:textId="73EF85B2" w:rsidR="000D7873" w:rsidRDefault="000D7873" w:rsidP="00823B22">
            <w:pPr>
              <w:spacing w:line="360" w:lineRule="auto"/>
              <w:rPr>
                <w:ins w:id="916" w:author="ilham.nur@office.ui.ac.id" w:date="2022-09-14T17:38:00Z"/>
              </w:rPr>
            </w:pPr>
            <w:ins w:id="917"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918" w:author="ilham.nur@office.ui.ac.id" w:date="2022-09-14T17:38:00Z"/>
              </w:rPr>
            </w:pPr>
            <w:proofErr w:type="spellStart"/>
            <w:ins w:id="919" w:author="ilham.nur@office.ui.ac.id" w:date="2022-09-14T17:38:00Z">
              <w:r>
                <w:t>Manajemen</w:t>
              </w:r>
              <w:proofErr w:type="spellEnd"/>
              <w:r>
                <w:t xml:space="preserve"> </w:t>
              </w:r>
              <w:proofErr w:type="spellStart"/>
              <w:r>
                <w:t>pembiayaan</w:t>
              </w:r>
              <w:proofErr w:type="spellEnd"/>
            </w:ins>
          </w:p>
          <w:p w14:paraId="5508D805" w14:textId="77777777" w:rsidR="000D7873" w:rsidRDefault="000D7873" w:rsidP="003945E1">
            <w:pPr>
              <w:pStyle w:val="ListParagraph"/>
              <w:numPr>
                <w:ilvl w:val="0"/>
                <w:numId w:val="25"/>
              </w:numPr>
              <w:spacing w:line="360" w:lineRule="auto"/>
              <w:rPr>
                <w:ins w:id="920" w:author="ilham.nur@office.ui.ac.id" w:date="2022-09-14T17:38:00Z"/>
              </w:rPr>
            </w:pPr>
            <w:proofErr w:type="spellStart"/>
            <w:ins w:id="921" w:author="ilham.nur@office.ui.ac.id" w:date="2022-09-14T17:38:00Z">
              <w:r>
                <w:t>Manajemen</w:t>
              </w:r>
              <w:proofErr w:type="spellEnd"/>
              <w:r>
                <w:t xml:space="preserve"> dokumen</w:t>
              </w:r>
            </w:ins>
          </w:p>
          <w:p w14:paraId="0F1EE628" w14:textId="77777777" w:rsidR="000D7873" w:rsidRDefault="000D7873" w:rsidP="003945E1">
            <w:pPr>
              <w:pStyle w:val="ListParagraph"/>
              <w:numPr>
                <w:ilvl w:val="0"/>
                <w:numId w:val="25"/>
              </w:numPr>
              <w:spacing w:line="360" w:lineRule="auto"/>
              <w:rPr>
                <w:ins w:id="922" w:author="ilham.nur@office.ui.ac.id" w:date="2022-09-14T17:38:00Z"/>
              </w:rPr>
            </w:pPr>
            <w:proofErr w:type="spellStart"/>
            <w:ins w:id="923" w:author="ilham.nur@office.ui.ac.id" w:date="2022-09-14T17:38:00Z">
              <w:r>
                <w:t>Manajemen</w:t>
              </w:r>
              <w:proofErr w:type="spellEnd"/>
              <w:r>
                <w:t xml:space="preserve"> </w:t>
              </w:r>
              <w:proofErr w:type="spellStart"/>
              <w:r>
                <w:t>alur</w:t>
              </w:r>
              <w:proofErr w:type="spellEnd"/>
              <w:r>
                <w:t xml:space="preserve"> </w:t>
              </w:r>
              <w:proofErr w:type="spellStart"/>
              <w:r>
                <w:t>pekerjaan</w:t>
              </w:r>
              <w:proofErr w:type="spellEnd"/>
            </w:ins>
          </w:p>
          <w:p w14:paraId="2DF59F64" w14:textId="7A73B2F5" w:rsidR="000D7873" w:rsidRDefault="000D7873" w:rsidP="003945E1">
            <w:pPr>
              <w:pStyle w:val="ListParagraph"/>
              <w:numPr>
                <w:ilvl w:val="0"/>
                <w:numId w:val="25"/>
              </w:numPr>
              <w:spacing w:line="360" w:lineRule="auto"/>
              <w:rPr>
                <w:ins w:id="924" w:author="ilham.nur@office.ui.ac.id" w:date="2022-09-14T17:38:00Z"/>
              </w:rPr>
            </w:pPr>
            <w:proofErr w:type="spellStart"/>
            <w:ins w:id="925" w:author="ilham.nur@office.ui.ac.id" w:date="2022-09-14T17:38:00Z">
              <w:r>
                <w:t>Manajemen</w:t>
              </w:r>
              <w:proofErr w:type="spellEnd"/>
              <w:r>
                <w:t xml:space="preserve"> </w:t>
              </w:r>
              <w:proofErr w:type="spellStart"/>
              <w:r>
                <w:t>lapangan</w:t>
              </w:r>
              <w:proofErr w:type="spellEnd"/>
            </w:ins>
          </w:p>
        </w:tc>
        <w:tc>
          <w:tcPr>
            <w:tcW w:w="2832" w:type="dxa"/>
          </w:tcPr>
          <w:p w14:paraId="55E83CE2" w14:textId="77777777" w:rsidR="000D7873" w:rsidRDefault="000D7873" w:rsidP="003945E1">
            <w:pPr>
              <w:pStyle w:val="ListParagraph"/>
              <w:numPr>
                <w:ilvl w:val="0"/>
                <w:numId w:val="25"/>
              </w:numPr>
              <w:rPr>
                <w:ins w:id="926" w:author="ilham.nur@office.ui.ac.id" w:date="2022-09-14T17:38:00Z"/>
              </w:rPr>
            </w:pPr>
            <w:proofErr w:type="spellStart"/>
            <w:ins w:id="927" w:author="ilham.nur@office.ui.ac.id" w:date="2022-09-14T17:38:00Z">
              <w:r>
                <w:t>Penjadwalan</w:t>
              </w:r>
              <w:proofErr w:type="spellEnd"/>
              <w:r>
                <w:t xml:space="preserve"> </w:t>
              </w:r>
            </w:ins>
          </w:p>
          <w:p w14:paraId="42F09B6A" w14:textId="5A34BFC0" w:rsidR="000D7873" w:rsidRDefault="000D7873" w:rsidP="003945E1">
            <w:pPr>
              <w:pStyle w:val="ListParagraph"/>
              <w:numPr>
                <w:ilvl w:val="0"/>
                <w:numId w:val="25"/>
              </w:numPr>
              <w:rPr>
                <w:ins w:id="928" w:author="ilham.nur@office.ui.ac.id" w:date="2022-09-14T17:38:00Z"/>
              </w:rPr>
            </w:pPr>
            <w:proofErr w:type="spellStart"/>
            <w:ins w:id="929" w:author="ilham.nur@office.ui.ac.id" w:date="2022-09-14T17:38:00Z">
              <w:r>
                <w:t>Manajemen</w:t>
              </w:r>
              <w:proofErr w:type="spellEnd"/>
              <w:r>
                <w:t xml:space="preserve"> portfolio</w:t>
              </w:r>
            </w:ins>
          </w:p>
        </w:tc>
      </w:tr>
    </w:tbl>
    <w:p w14:paraId="64B50C88" w14:textId="77777777" w:rsidR="00DF058D" w:rsidRPr="00467D97" w:rsidRDefault="00DF058D">
      <w:pPr>
        <w:spacing w:line="360" w:lineRule="auto"/>
        <w:pPrChange w:id="930"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931" w:name="_Toc117715745"/>
      <w:r>
        <w:rPr>
          <w:i/>
          <w:iCs/>
        </w:rPr>
        <w:t>Enterprise Architecture</w:t>
      </w:r>
      <w:bookmarkEnd w:id="931"/>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932" w:name="_Toc117715746"/>
      <w:r w:rsidRPr="001E796C">
        <w:rPr>
          <w:i/>
          <w:iCs/>
        </w:rPr>
        <w:t>Zachman</w:t>
      </w:r>
      <w:r w:rsidR="001E796C">
        <w:rPr>
          <w:i/>
          <w:iCs/>
        </w:rPr>
        <w:t xml:space="preserve"> Framework</w:t>
      </w:r>
      <w:bookmarkEnd w:id="932"/>
    </w:p>
    <w:p w14:paraId="02CDEF25" w14:textId="7774542F"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del w:id="933" w:author="ilham.nur@office.ui.ac.id" w:date="2022-09-21T18:10:00Z">
        <w:r w:rsidR="00A3697A" w:rsidDel="007E59CE">
          <w:delText xml:space="preserve">bersifat </w:delText>
        </w:r>
      </w:del>
      <w:proofErr w:type="spellStart"/>
      <w:r w:rsidR="00A3697A">
        <w:t>klasi</w:t>
      </w:r>
      <w:ins w:id="934" w:author="ilham.nur@office.ui.ac.id" w:date="2022-09-21T18:10:00Z">
        <w:r w:rsidR="007E59CE">
          <w:t>k</w:t>
        </w:r>
      </w:ins>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935" w:name="_Toc117715747"/>
      <w:r w:rsidRPr="001E796C">
        <w:rPr>
          <w:i/>
          <w:iCs/>
        </w:rPr>
        <w:t>Gartner</w:t>
      </w:r>
      <w:r w:rsidR="001E796C">
        <w:rPr>
          <w:i/>
          <w:iCs/>
        </w:rPr>
        <w:t xml:space="preserve"> Framework</w:t>
      </w:r>
      <w:bookmarkEnd w:id="935"/>
    </w:p>
    <w:p w14:paraId="57F04BF0" w14:textId="55D2259E"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EE6CDA">
        <w:t xml:space="preserve">Gambar </w:t>
      </w:r>
      <w:r w:rsidR="00EE6CDA">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4B9D8D85">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512820"/>
                    </a:xfrm>
                    <a:prstGeom prst="rect">
                      <a:avLst/>
                    </a:prstGeom>
                  </pic:spPr>
                </pic:pic>
              </a:graphicData>
            </a:graphic>
          </wp:inline>
        </w:drawing>
      </w:r>
    </w:p>
    <w:p w14:paraId="33D2DF34" w14:textId="4B80A270" w:rsidR="00476566" w:rsidRDefault="00140223" w:rsidP="004045E2">
      <w:pPr>
        <w:pStyle w:val="Caption"/>
      </w:pPr>
      <w:bookmarkStart w:id="936" w:name="_Ref110974351"/>
      <w:bookmarkStart w:id="937" w:name="_Toc117715765"/>
      <w:r>
        <w:t xml:space="preserve">Gambar </w:t>
      </w:r>
      <w:ins w:id="938"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939"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940" w:author="ilham.nur@office.ui.ac.id" w:date="2022-10-26T22:28:00Z">
        <w:r w:rsidR="00EE6CDA">
          <w:rPr>
            <w:noProof/>
          </w:rPr>
          <w:t>2</w:t>
        </w:r>
      </w:ins>
      <w:ins w:id="941" w:author="ilham.nur@office.ui.ac.id" w:date="2022-10-23T13:53:00Z">
        <w:r w:rsidR="004045E2">
          <w:fldChar w:fldCharType="end"/>
        </w:r>
      </w:ins>
      <w:del w:id="94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2</w:delText>
        </w:r>
        <w:r w:rsidR="00E67847" w:rsidDel="005A6262">
          <w:rPr>
            <w:noProof/>
          </w:rPr>
          <w:fldChar w:fldCharType="end"/>
        </w:r>
      </w:del>
      <w:bookmarkEnd w:id="936"/>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r w:rsidRPr="00140223">
        <w:t xml:space="preserve"> </w:t>
      </w:r>
      <w:r w:rsidRPr="00140223">
        <w:fldChar w:fldCharType="begin" w:fldLock="1"/>
      </w:r>
      <w:r w:rsidR="00043D25">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0066279A" w:rsidRPr="0066279A">
        <w:rPr>
          <w:b w:val="0"/>
          <w:noProof/>
        </w:rPr>
        <w:t>(Valeev et al., 2021)</w:t>
      </w:r>
      <w:bookmarkEnd w:id="937"/>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943" w:name="_Toc117715748"/>
      <w:r w:rsidRPr="001E796C">
        <w:rPr>
          <w:i/>
          <w:iCs/>
        </w:rPr>
        <w:t>Federal Enterprise Architecture Framework</w:t>
      </w:r>
      <w:bookmarkEnd w:id="943"/>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944" w:name="_Toc117715749"/>
      <w:r w:rsidRPr="001E796C">
        <w:rPr>
          <w:i/>
          <w:iCs/>
        </w:rPr>
        <w:t>The Open Group Architecture Framework</w:t>
      </w:r>
      <w:bookmarkEnd w:id="944"/>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w:t>
      </w:r>
      <w:r w:rsidR="00494C02">
        <w:lastRenderedPageBreak/>
        <w:t xml:space="preserve">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7A1BEF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w:t>
      </w:r>
      <w:del w:id="945" w:author="ilham.nur@office.ui.ac.id" w:date="2022-11-04T23:34:00Z">
        <w:r w:rsidDel="006974B8">
          <w:delText>to</w:delText>
        </w:r>
      </w:del>
      <w:r>
        <w:t>f</w:t>
      </w:r>
      <w:ins w:id="946" w:author="ilham.nur@office.ui.ac.id" w:date="2022-11-04T23:34:00Z">
        <w:r w:rsidR="006974B8">
          <w:t>or</w:t>
        </w:r>
      </w:ins>
      <w:r>
        <w:t>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26DEE031"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w:t>
      </w:r>
      <w:del w:id="947" w:author="ilham.nur@office.ui.ac.id" w:date="2022-10-23T14:46:00Z">
        <w:r w:rsidDel="004C6077">
          <w:delText>bisa</w:delText>
        </w:r>
      </w:del>
      <w:proofErr w:type="spellStart"/>
      <w:ins w:id="948" w:author="ilham.nur@office.ui.ac.id" w:date="2022-10-23T14:46:00Z">
        <w:r w:rsidR="004C6077">
          <w:t>dapat</w:t>
        </w:r>
      </w:ins>
      <w:proofErr w:type="spellEnd"/>
      <w:r>
        <w:t xml:space="preserve">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w:t>
      </w:r>
      <w:proofErr w:type="spellStart"/>
      <w:r>
        <w:t>di</w:t>
      </w:r>
      <w:del w:id="949" w:author="ilham.nur@office.ui.ac.id" w:date="2022-11-04T23:33:00Z">
        <w:r w:rsidDel="006974B8">
          <w:delText xml:space="preserve"> </w:delText>
        </w:r>
      </w:del>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t>Penyelarasan</w:t>
      </w:r>
      <w:proofErr w:type="spellEnd"/>
      <w:del w:id="950" w:author="ilham.nur@office.ui.ac.id" w:date="2022-11-04T23:31:00Z">
        <w:r w:rsidDel="0027378D">
          <w:delText xml:space="preserve"> </w:delText>
        </w:r>
      </w:del>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lastRenderedPageBreak/>
        <w:t>Terintegrasi</w:t>
      </w:r>
      <w:proofErr w:type="spellEnd"/>
      <w:del w:id="951" w:author="ilham.nur@office.ui.ac.id" w:date="2022-11-04T23:31:00Z">
        <w:r w:rsidDel="0027378D">
          <w:delText xml:space="preserve"> </w:delText>
        </w:r>
      </w:del>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del w:id="952" w:author="ilham.nur@office.ui.ac.id" w:date="2022-11-04T23:31:00Z">
        <w:r w:rsidDel="0027378D">
          <w:delText xml:space="preserve"> </w:delText>
        </w:r>
      </w:del>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Default="00D87E5B" w:rsidP="007F203B">
      <w:pPr>
        <w:pStyle w:val="ListParagraph"/>
        <w:numPr>
          <w:ilvl w:val="0"/>
          <w:numId w:val="20"/>
        </w:numPr>
        <w:spacing w:line="360" w:lineRule="auto"/>
        <w:rPr>
          <w:ins w:id="953" w:author="ilham.nur@office.ui.ac.id" w:date="2022-09-21T18:11:00Z"/>
        </w:rPr>
      </w:pPr>
      <w:proofErr w:type="spellStart"/>
      <w:r>
        <w:t>Mempercepat</w:t>
      </w:r>
      <w:proofErr w:type="spellEnd"/>
      <w:r>
        <w:t xml:space="preserve"> </w:t>
      </w:r>
      <w:r>
        <w:rPr>
          <w:i/>
          <w:iCs/>
        </w:rPr>
        <w:t>time to market</w:t>
      </w:r>
      <w:del w:id="954" w:author="ilham.nur@office.ui.ac.id" w:date="2022-11-04T23:31:00Z">
        <w:r w:rsidDel="0027378D">
          <w:rPr>
            <w:i/>
            <w:iCs/>
          </w:rPr>
          <w:delText xml:space="preserve"> </w:delText>
        </w:r>
      </w:del>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3F0039AF" w:rsidR="00AD02E2" w:rsidRDefault="00AD02E2">
      <w:pPr>
        <w:pStyle w:val="Heading2"/>
        <w:spacing w:line="360" w:lineRule="auto"/>
        <w:rPr>
          <w:ins w:id="955" w:author="ilham.nur@office.ui.ac.id" w:date="2022-09-21T18:11:00Z"/>
          <w:i/>
          <w:iCs/>
        </w:rPr>
        <w:pPrChange w:id="956" w:author="ilham.nur@office.ui.ac.id" w:date="2022-09-21T18:12:00Z">
          <w:pPr>
            <w:pStyle w:val="Heading2"/>
          </w:pPr>
        </w:pPrChange>
      </w:pPr>
      <w:bookmarkStart w:id="957" w:name="_Toc117715750"/>
      <w:ins w:id="958" w:author="ilham.nur@office.ui.ac.id" w:date="2022-09-21T18:11:00Z">
        <w:r w:rsidRPr="00AD02E2">
          <w:rPr>
            <w:i/>
            <w:iCs/>
            <w:rPrChange w:id="959" w:author="ilham.nur@office.ui.ac.id" w:date="2022-09-21T18:11:00Z">
              <w:rPr/>
            </w:rPrChange>
          </w:rPr>
          <w:t>Business Process</w:t>
        </w:r>
        <w:bookmarkEnd w:id="957"/>
      </w:ins>
    </w:p>
    <w:p w14:paraId="7A4671D4" w14:textId="5F7DF5DF" w:rsidR="00132A56" w:rsidRPr="00CE1B19" w:rsidRDefault="00DC76D3">
      <w:pPr>
        <w:spacing w:line="360" w:lineRule="auto"/>
        <w:pPrChange w:id="960" w:author="ilham.nur@office.ui.ac.id" w:date="2022-09-21T18:24:00Z">
          <w:pPr>
            <w:pStyle w:val="ListParagraph"/>
            <w:numPr>
              <w:numId w:val="20"/>
            </w:numPr>
            <w:spacing w:line="360" w:lineRule="auto"/>
            <w:ind w:hanging="360"/>
          </w:pPr>
        </w:pPrChange>
      </w:pPr>
      <w:ins w:id="961" w:author="ilham.nur@office.ui.ac.id" w:date="2022-09-28T19:18:00Z">
        <w:r>
          <w:rPr>
            <w:i/>
            <w:iCs/>
          </w:rPr>
          <w:t xml:space="preserve">Business process </w:t>
        </w:r>
      </w:ins>
      <w:proofErr w:type="spellStart"/>
      <w:ins w:id="962" w:author="ilham.nur@office.ui.ac.id" w:date="2022-09-28T19:19:00Z">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6674B8">
          <w:t xml:space="preserve"> </w:t>
        </w:r>
      </w:ins>
      <w:proofErr w:type="spellStart"/>
      <w:ins w:id="963" w:author="ilham.nur@office.ui.ac.id" w:date="2022-09-28T19:28:00Z">
        <w:r w:rsidR="00CD25E5">
          <w:t>b</w:t>
        </w:r>
      </w:ins>
      <w:ins w:id="964" w:author="ilham.nur@office.ui.ac.id" w:date="2022-09-28T19:19:00Z">
        <w:r w:rsidR="006674B8">
          <w:t>ersama</w:t>
        </w:r>
      </w:ins>
      <w:proofErr w:type="spellEnd"/>
      <w:ins w:id="965" w:author="ilham.nur@office.ui.ac.id" w:date="2022-09-28T19:28:00Z">
        <w:r w:rsidR="00CD25E5">
          <w:t xml:space="preserve"> </w:t>
        </w:r>
      </w:ins>
      <w:ins w:id="966"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967" w:author="ilham.nur@office.ui.ac.id" w:date="2022-09-28T19:33:00Z">
        <w:r w:rsidR="009632F3">
          <w:fldChar w:fldCharType="end"/>
        </w:r>
      </w:ins>
      <w:ins w:id="968" w:author="ilham.nur@office.ui.ac.id" w:date="2022-09-28T19:19:00Z">
        <w:r w:rsidR="006674B8">
          <w:t>.</w:t>
        </w:r>
      </w:ins>
      <w:ins w:id="969" w:author="ilham.nur@office.ui.ac.id" w:date="2022-09-28T19:18:00Z">
        <w:r>
          <w:t xml:space="preserve"> </w:t>
        </w:r>
      </w:ins>
      <w:ins w:id="970" w:author="ilham.nur@office.ui.ac.id" w:date="2022-09-28T19:34:00Z">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ins>
      <w:proofErr w:type="spellStart"/>
      <w:ins w:id="971" w:author="ilham.nur@office.ui.ac.id" w:date="2022-09-28T19:35:00Z">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ins>
      <w:ins w:id="972" w:author="ilham.nur@office.ui.ac.id" w:date="2022-09-28T19:38:00Z">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ins>
      <w:ins w:id="973" w:author="ilham.nur@office.ui.ac.id" w:date="2022-09-28T19:39:00Z">
        <w:r w:rsidR="00DF00D2">
          <w:rPr>
            <w:i/>
            <w:iCs/>
          </w:rPr>
          <w:t>b</w:t>
        </w:r>
      </w:ins>
      <w:ins w:id="974" w:author="ilham.nur@office.ui.ac.id" w:date="2022-09-28T19:38:00Z">
        <w:r w:rsidR="00DF00D2">
          <w:rPr>
            <w:i/>
            <w:iCs/>
          </w:rPr>
          <w:t xml:space="preserve">usiness </w:t>
        </w:r>
      </w:ins>
      <w:ins w:id="975" w:author="ilham.nur@office.ui.ac.id" w:date="2022-09-28T19:39:00Z">
        <w:r w:rsidR="00DF00D2">
          <w:rPr>
            <w:i/>
            <w:iCs/>
          </w:rPr>
          <w:t xml:space="preserve">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976" w:author="ilham.nur@office.ui.ac.id" w:date="2022-09-28T19:39:00Z">
        <w:r w:rsidR="00DF00D2">
          <w:fldChar w:fldCharType="end"/>
        </w:r>
        <w:r w:rsidR="00DF00D2">
          <w:t>.</w:t>
        </w:r>
      </w:ins>
      <w:ins w:id="977" w:author="ilham.nur@office.ui.ac.id" w:date="2022-09-28T19:49:00Z">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ins>
      <w:proofErr w:type="spellStart"/>
      <w:ins w:id="978" w:author="ilham.nur@office.ui.ac.id" w:date="2022-09-28T19:50:00Z">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ins>
      <w:ins w:id="979"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980" w:author="ilham.nur@office.ui.ac.id" w:date="2022-09-28T19:51:00Z">
        <w:r w:rsidR="00F7307C">
          <w:rPr>
            <w:i/>
            <w:iCs/>
          </w:rPr>
          <w:fldChar w:fldCharType="end"/>
        </w:r>
      </w:ins>
      <w:ins w:id="981" w:author="ilham.nur@office.ui.ac.id" w:date="2022-09-28T19:50:00Z">
        <w:r w:rsidR="00F7307C">
          <w:rPr>
            <w:i/>
            <w:iCs/>
          </w:rPr>
          <w:t>.</w:t>
        </w:r>
      </w:ins>
      <w:ins w:id="982" w:author="ilham.nur@office.ui.ac.id" w:date="2022-09-28T19:55:00Z">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w:t>
        </w:r>
        <w:proofErr w:type="spellStart"/>
        <w:r w:rsidR="00D86969">
          <w:t>dua</w:t>
        </w:r>
        <w:proofErr w:type="spellEnd"/>
        <w:r w:rsidR="00D86969">
          <w:t xml:space="preserve">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983" w:author="ilham.nur@office.ui.ac.id" w:date="2022-09-28T19:55:00Z">
        <w:r w:rsidR="00011550">
          <w:fldChar w:fldCharType="end"/>
        </w:r>
        <w:r w:rsidR="00011550">
          <w:t>.</w:t>
        </w:r>
      </w:ins>
      <w:ins w:id="984" w:author="ilham.nur@office.ui.ac.id" w:date="2022-09-28T20:02:00Z">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p</w:t>
        </w:r>
      </w:ins>
      <w:ins w:id="985" w:author="ilham.nur@office.ui.ac.id" w:date="2022-09-28T20:03:00Z">
        <w:r w:rsidR="001C10C6">
          <w:t xml:space="preserve">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ins>
      <w:ins w:id="986" w:author="ilham.nur@office.ui.ac.id" w:date="2022-09-28T20:04:00Z">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w:t>
        </w:r>
      </w:ins>
      <w:ins w:id="987" w:author="ilham.nur@office.ui.ac.id" w:date="2022-09-28T20:05:00Z">
        <w:r w:rsidR="00C83C50">
          <w:t>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ins>
      <w:r w:rsidR="0066279A">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2D55B3">
        <w:fldChar w:fldCharType="separate"/>
      </w:r>
      <w:r w:rsidR="002D55B3" w:rsidRPr="002D55B3">
        <w:rPr>
          <w:noProof/>
        </w:rPr>
        <w:t>(vom Brocke, 2018)</w:t>
      </w:r>
      <w:ins w:id="988" w:author="ilham.nur@office.ui.ac.id" w:date="2022-09-28T20:05:00Z">
        <w:r w:rsidR="002D55B3">
          <w:fldChar w:fldCharType="end"/>
        </w:r>
        <w:r w:rsidR="002D55B3">
          <w:t>.</w:t>
        </w:r>
      </w:ins>
    </w:p>
    <w:p w14:paraId="07B6FB0E" w14:textId="2EC19142" w:rsidR="00AD02E2" w:rsidRDefault="00AD02E2" w:rsidP="00AD1AD6">
      <w:pPr>
        <w:pStyle w:val="Heading3"/>
        <w:spacing w:line="360" w:lineRule="auto"/>
        <w:rPr>
          <w:ins w:id="989" w:author="ilham.nur@office.ui.ac.id" w:date="2022-09-21T18:22:00Z"/>
          <w:i/>
          <w:iCs/>
        </w:rPr>
      </w:pPr>
      <w:bookmarkStart w:id="990" w:name="_Toc117715751"/>
      <w:ins w:id="991" w:author="ilham.nur@office.ui.ac.id" w:date="2022-09-21T18:11:00Z">
        <w:r w:rsidRPr="00AD02E2">
          <w:rPr>
            <w:i/>
            <w:iCs/>
            <w:rPrChange w:id="992" w:author="ilham.nur@office.ui.ac.id" w:date="2022-09-21T18:11:00Z">
              <w:rPr/>
            </w:rPrChange>
          </w:rPr>
          <w:lastRenderedPageBreak/>
          <w:t>Business Process Modelling Notation</w:t>
        </w:r>
      </w:ins>
      <w:bookmarkEnd w:id="990"/>
    </w:p>
    <w:p w14:paraId="20742EEF" w14:textId="0EDDCE3C" w:rsidR="007976A6" w:rsidRPr="007976A6" w:rsidRDefault="007976A6">
      <w:pPr>
        <w:spacing w:line="360" w:lineRule="auto"/>
        <w:ind w:left="720"/>
        <w:rPr>
          <w:ins w:id="993" w:author="ilham.nur@office.ui.ac.id" w:date="2022-09-21T18:11:00Z"/>
        </w:rPr>
        <w:pPrChange w:id="994" w:author="ilham.nur@office.ui.ac.id" w:date="2022-09-21T18:24:00Z">
          <w:pPr>
            <w:pStyle w:val="Heading2"/>
            <w:spacing w:line="360" w:lineRule="auto"/>
          </w:pPr>
        </w:pPrChange>
      </w:pPr>
      <w:ins w:id="995" w:author="ilham.nur@office.ui.ac.id" w:date="2022-09-21T18:22:00Z">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w:t>
        </w:r>
      </w:ins>
      <w:ins w:id="996" w:author="ilham.nur@office.ui.ac.id" w:date="2022-09-21T18:23:00Z">
        <w:r>
          <w:t>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ins>
      <w:ins w:id="997" w:author="ilham.nur@office.ui.ac.id" w:date="2022-09-21T18:24:00Z">
        <w:r w:rsidR="00AD1AD6">
          <w:t xml:space="preserve"> </w:t>
        </w:r>
        <w:r w:rsidR="00AD1AD6">
          <w:fldChar w:fldCharType="begin" w:fldLock="1"/>
        </w:r>
      </w:ins>
      <w:r w:rsidR="009632F3">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plainTextFormattedCitation":"(González Moyano et al., 2022)","previouslyFormattedCitation":"(González Moyano et al., 2022)"},"properties":{"noteIndex":0},"schema":"https://github.com/citation-style-language/schema/raw/master/csl-citation.json"}</w:instrText>
      </w:r>
      <w:r w:rsidR="00AD1AD6">
        <w:fldChar w:fldCharType="separate"/>
      </w:r>
      <w:r w:rsidR="00AD1AD6" w:rsidRPr="00AD1AD6">
        <w:rPr>
          <w:noProof/>
        </w:rPr>
        <w:t>(González Moyano et al., 2022)</w:t>
      </w:r>
      <w:ins w:id="998" w:author="ilham.nur@office.ui.ac.id" w:date="2022-09-21T18:24:00Z">
        <w:r w:rsidR="00AD1AD6">
          <w:fldChar w:fldCharType="end"/>
        </w:r>
      </w:ins>
      <w:ins w:id="999" w:author="ilham.nur@office.ui.ac.id" w:date="2022-09-21T18:23:00Z">
        <w:r>
          <w:t>.</w:t>
        </w:r>
      </w:ins>
      <w:ins w:id="1000" w:author="ilham.nur@office.ui.ac.id" w:date="2022-09-21T18:24:00Z">
        <w:r w:rsidR="000A593B">
          <w:t xml:space="preserve"> </w:t>
        </w:r>
      </w:ins>
      <w:ins w:id="1001" w:author="ilham.nur@office.ui.ac.id" w:date="2022-09-21T18:26:00Z">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w:t>
        </w:r>
      </w:ins>
      <w:ins w:id="1002" w:author="ilham.nur@office.ui.ac.id" w:date="2022-09-21T18:27:00Z">
        <w:r w:rsidR="009F24AF">
          <w:t xml:space="preserve">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ins>
      <w:r w:rsidR="009632F3">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plainTextFormattedCitation":"(González Moyano et al., 2022)","previouslyFormattedCitation":"(González Moyano et al., 2022)"},"properties":{"noteIndex":0},"schema":"https://github.com/citation-style-language/schema/raw/master/csl-citation.json"}</w:instrText>
      </w:r>
      <w:r w:rsidR="009F24AF">
        <w:rPr>
          <w:i/>
          <w:iCs/>
        </w:rPr>
        <w:fldChar w:fldCharType="separate"/>
      </w:r>
      <w:r w:rsidR="009F24AF" w:rsidRPr="009F24AF">
        <w:rPr>
          <w:iCs/>
          <w:noProof/>
        </w:rPr>
        <w:t>(González Moyano et al., 2022)</w:t>
      </w:r>
      <w:ins w:id="1003" w:author="ilham.nur@office.ui.ac.id" w:date="2022-09-21T18:27:00Z">
        <w:r w:rsidR="009F24AF">
          <w:rPr>
            <w:i/>
            <w:iCs/>
          </w:rPr>
          <w:fldChar w:fldCharType="end"/>
        </w:r>
        <w:r w:rsidR="009F24AF">
          <w:rPr>
            <w:i/>
            <w:iCs/>
          </w:rPr>
          <w:t>.</w:t>
        </w:r>
      </w:ins>
      <w:proofErr w:type="spellStart"/>
      <w:ins w:id="1004" w:author="ilham.nur@office.ui.ac.id" w:date="2022-09-21T18:25:00Z">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ins>
      <w:ins w:id="1005" w:author="ilham.nur@office.ui.ac.id" w:date="2022-09-21T18:26:00Z">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ins>
      <w:ins w:id="1006" w:author="ilham.nur@office.ui.ac.id" w:date="2022-09-28T19:05:00Z">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ins>
      <w:proofErr w:type="spellEnd"/>
      <w:ins w:id="1007" w:author="ilham.nur@office.ui.ac.id" w:date="2022-09-21T18:26:00Z">
        <w:r w:rsidR="00032110">
          <w:t xml:space="preserve">. </w:t>
        </w:r>
      </w:ins>
    </w:p>
    <w:p w14:paraId="059785DB" w14:textId="1C9B2A6B" w:rsidR="00C1279D" w:rsidRDefault="00C1279D" w:rsidP="00D02935">
      <w:pPr>
        <w:pStyle w:val="Heading2"/>
        <w:spacing w:line="360" w:lineRule="auto"/>
      </w:pPr>
      <w:bookmarkStart w:id="1008" w:name="_Toc117715752"/>
      <w:r>
        <w:t xml:space="preserve">Teori </w:t>
      </w:r>
      <w:proofErr w:type="spellStart"/>
      <w:r>
        <w:t>Pengambilan</w:t>
      </w:r>
      <w:proofErr w:type="spellEnd"/>
      <w:r>
        <w:t xml:space="preserve"> Keputusan</w:t>
      </w:r>
      <w:bookmarkEnd w:id="1008"/>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1009" w:name="_Toc117715753"/>
      <w:r w:rsidRPr="004139ED">
        <w:t>Multi Criteria Decision Making</w:t>
      </w:r>
      <w:bookmarkEnd w:id="1009"/>
    </w:p>
    <w:p w14:paraId="4B2C4B1A" w14:textId="4F4B893F"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lastRenderedPageBreak/>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w:t>
      </w:r>
      <w:del w:id="1010" w:author="ilham.nur@office.ui.ac.id" w:date="2022-10-23T14:46:00Z">
        <w:r w:rsidR="00700F14" w:rsidDel="004C6077">
          <w:delText>bisa</w:delText>
        </w:r>
      </w:del>
      <w:proofErr w:type="spellStart"/>
      <w:ins w:id="1011" w:author="ilham.nur@office.ui.ac.id" w:date="2022-10-23T14:46:00Z">
        <w:r w:rsidR="004C6077">
          <w:t>dapat</w:t>
        </w:r>
      </w:ins>
      <w:proofErr w:type="spellEnd"/>
      <w:r w:rsidR="00700F14">
        <w:t xml:space="preserve">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764B07E5">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044190"/>
                    </a:xfrm>
                    <a:prstGeom prst="rect">
                      <a:avLst/>
                    </a:prstGeom>
                  </pic:spPr>
                </pic:pic>
              </a:graphicData>
            </a:graphic>
          </wp:inline>
        </w:drawing>
      </w:r>
    </w:p>
    <w:p w14:paraId="5A442C50" w14:textId="7CFD0045" w:rsidR="006650A4" w:rsidRPr="001B62F8" w:rsidRDefault="006650A4">
      <w:pPr>
        <w:pStyle w:val="Caption"/>
        <w:pPrChange w:id="1012" w:author="ilham.nur@office.ui.ac.id" w:date="2022-10-23T13:53:00Z">
          <w:pPr>
            <w:pStyle w:val="Caption"/>
            <w:ind w:left="720"/>
          </w:pPr>
        </w:pPrChange>
      </w:pPr>
      <w:bookmarkStart w:id="1013" w:name="_Toc117715766"/>
      <w:r>
        <w:t xml:space="preserve">Gambar </w:t>
      </w:r>
      <w:ins w:id="1014"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15"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16" w:author="ilham.nur@office.ui.ac.id" w:date="2022-10-26T22:28:00Z">
        <w:r w:rsidR="00EE6CDA">
          <w:rPr>
            <w:noProof/>
          </w:rPr>
          <w:t>3</w:t>
        </w:r>
      </w:ins>
      <w:ins w:id="1017" w:author="ilham.nur@office.ui.ac.id" w:date="2022-10-23T13:53:00Z">
        <w:r w:rsidR="004045E2">
          <w:fldChar w:fldCharType="end"/>
        </w:r>
      </w:ins>
      <w:del w:id="1018"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3</w:delText>
        </w:r>
        <w:r w:rsidR="00E67847" w:rsidDel="005A6262">
          <w:rPr>
            <w:noProof/>
          </w:rPr>
          <w:fldChar w:fldCharType="end"/>
        </w:r>
      </w:del>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1013"/>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377AE191">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00350"/>
                    </a:xfrm>
                    <a:prstGeom prst="rect">
                      <a:avLst/>
                    </a:prstGeom>
                  </pic:spPr>
                </pic:pic>
              </a:graphicData>
            </a:graphic>
          </wp:inline>
        </w:drawing>
      </w:r>
    </w:p>
    <w:p w14:paraId="6AA436F5" w14:textId="6433E6B6" w:rsidR="00A53354" w:rsidRPr="00DC6689" w:rsidRDefault="00A53354">
      <w:pPr>
        <w:pStyle w:val="Caption"/>
        <w:pPrChange w:id="1019" w:author="ilham.nur@office.ui.ac.id" w:date="2022-10-23T13:53:00Z">
          <w:pPr>
            <w:pStyle w:val="Caption"/>
            <w:ind w:left="360"/>
          </w:pPr>
        </w:pPrChange>
      </w:pPr>
      <w:bookmarkStart w:id="1020" w:name="_Toc117715767"/>
      <w:r>
        <w:t xml:space="preserve">Gambar </w:t>
      </w:r>
      <w:ins w:id="1021"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22"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23" w:author="ilham.nur@office.ui.ac.id" w:date="2022-10-26T22:28:00Z">
        <w:r w:rsidR="00EE6CDA">
          <w:rPr>
            <w:noProof/>
          </w:rPr>
          <w:t>4</w:t>
        </w:r>
      </w:ins>
      <w:ins w:id="1024" w:author="ilham.nur@office.ui.ac.id" w:date="2022-10-23T13:53:00Z">
        <w:r w:rsidR="004045E2">
          <w:fldChar w:fldCharType="end"/>
        </w:r>
      </w:ins>
      <w:del w:id="102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4</w:delText>
        </w:r>
        <w:r w:rsidR="00E67847" w:rsidDel="005A6262">
          <w:rPr>
            <w:noProof/>
          </w:rPr>
          <w:fldChar w:fldCharType="end"/>
        </w:r>
      </w:del>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1020"/>
      <w:r>
        <w:fldChar w:fldCharType="end"/>
      </w:r>
    </w:p>
    <w:p w14:paraId="2BE2BDE1" w14:textId="0E390BD2"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ins w:id="1026" w:author="ilham.nur@office.ui.ac.id" w:date="2022-10-26T22:28:00Z">
        <w:r w:rsidR="00EE6CDA">
          <w:t>Tabel</w:t>
        </w:r>
        <w:proofErr w:type="spellEnd"/>
        <w:r w:rsidR="00EE6CDA">
          <w:t xml:space="preserve"> </w:t>
        </w:r>
        <w:r w:rsidR="00EE6CDA">
          <w:rPr>
            <w:noProof/>
          </w:rPr>
          <w:t>2</w:t>
        </w:r>
        <w:r w:rsidR="00EE6CDA">
          <w:t>.</w:t>
        </w:r>
        <w:r w:rsidR="00EE6CDA">
          <w:rPr>
            <w:noProof/>
          </w:rPr>
          <w:t>3</w:t>
        </w:r>
      </w:ins>
      <w:del w:id="1027"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40"/>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54B48656" w:rsidR="000B3340" w:rsidRDefault="000B3340">
      <w:pPr>
        <w:pStyle w:val="Caption"/>
        <w:pPrChange w:id="1029" w:author="ilham.nur@office.ui.ac.id" w:date="2022-10-23T13:53:00Z">
          <w:pPr>
            <w:pStyle w:val="Caption"/>
            <w:keepNext/>
            <w:ind w:left="360"/>
          </w:pPr>
        </w:pPrChange>
      </w:pPr>
      <w:bookmarkStart w:id="1030" w:name="_Ref110974311"/>
      <w:bookmarkStart w:id="1031" w:name="_Toc117715778"/>
      <w:proofErr w:type="spellStart"/>
      <w:r>
        <w:t>Tabel</w:t>
      </w:r>
      <w:proofErr w:type="spellEnd"/>
      <w:r>
        <w:t xml:space="preserve"> </w:t>
      </w:r>
      <w:ins w:id="1032" w:author="ilham.nur@office.ui.ac.id" w:date="2022-09-14T13:28:00Z">
        <w:r w:rsidR="003945E1">
          <w:fldChar w:fldCharType="begin"/>
        </w:r>
        <w:r w:rsidR="003945E1">
          <w:instrText xml:space="preserve"> STYLEREF 1 \s </w:instrText>
        </w:r>
      </w:ins>
      <w:r w:rsidR="003945E1">
        <w:fldChar w:fldCharType="separate"/>
      </w:r>
      <w:r w:rsidR="00EE6CDA">
        <w:rPr>
          <w:noProof/>
        </w:rPr>
        <w:t>2</w:t>
      </w:r>
      <w:ins w:id="103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1034" w:author="ilham.nur@office.ui.ac.id" w:date="2022-10-26T22:28:00Z">
        <w:r w:rsidR="00EE6CDA">
          <w:rPr>
            <w:noProof/>
          </w:rPr>
          <w:t>3</w:t>
        </w:r>
      </w:ins>
      <w:ins w:id="1035" w:author="ilham.nur@office.ui.ac.id" w:date="2022-09-14T13:28:00Z">
        <w:r w:rsidR="003945E1">
          <w:fldChar w:fldCharType="end"/>
        </w:r>
      </w:ins>
      <w:del w:id="103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1030"/>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1031"/>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41"/>
          <w:headerReference w:type="default" r:id="rId42"/>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1FD20126"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EE6CDA">
        <w:t xml:space="preserve">Gambar </w:t>
      </w:r>
      <w:r w:rsidR="00EE6CDA">
        <w:rPr>
          <w:noProof/>
        </w:rPr>
        <w:t>2</w:t>
      </w:r>
      <w:r w:rsidR="00EE6CDA">
        <w:t>.</w:t>
      </w:r>
      <w:r w:rsidR="00EE6CDA">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002C3772">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3"/>
                    <a:stretch>
                      <a:fillRect/>
                    </a:stretch>
                  </pic:blipFill>
                  <pic:spPr>
                    <a:xfrm>
                      <a:off x="0" y="0"/>
                      <a:ext cx="5400040" cy="2450465"/>
                    </a:xfrm>
                    <a:prstGeom prst="rect">
                      <a:avLst/>
                    </a:prstGeom>
                  </pic:spPr>
                </pic:pic>
              </a:graphicData>
            </a:graphic>
          </wp:inline>
        </w:drawing>
      </w:r>
    </w:p>
    <w:p w14:paraId="6C30C0BF" w14:textId="3C18F0B7" w:rsidR="00864CCA" w:rsidRDefault="00864CCA" w:rsidP="004045E2">
      <w:pPr>
        <w:pStyle w:val="Caption"/>
      </w:pPr>
      <w:bookmarkStart w:id="1037" w:name="_Ref111275031"/>
      <w:bookmarkStart w:id="1038" w:name="_Toc117715768"/>
      <w:r>
        <w:t xml:space="preserve">Gambar </w:t>
      </w:r>
      <w:ins w:id="1039"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40"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41" w:author="ilham.nur@office.ui.ac.id" w:date="2022-10-26T22:28:00Z">
        <w:r w:rsidR="00EE6CDA">
          <w:rPr>
            <w:noProof/>
          </w:rPr>
          <w:t>5</w:t>
        </w:r>
      </w:ins>
      <w:ins w:id="1042" w:author="ilham.nur@office.ui.ac.id" w:date="2022-10-23T13:53:00Z">
        <w:r w:rsidR="004045E2">
          <w:fldChar w:fldCharType="end"/>
        </w:r>
      </w:ins>
      <w:del w:id="1043"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5</w:delText>
        </w:r>
        <w:r w:rsidR="00E67847" w:rsidDel="005A6262">
          <w:rPr>
            <w:noProof/>
          </w:rPr>
          <w:fldChar w:fldCharType="end"/>
        </w:r>
      </w:del>
      <w:bookmarkEnd w:id="1037"/>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1038"/>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3B57B3A2">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33875" cy="5029200"/>
                    </a:xfrm>
                    <a:prstGeom prst="rect">
                      <a:avLst/>
                    </a:prstGeom>
                  </pic:spPr>
                </pic:pic>
              </a:graphicData>
            </a:graphic>
          </wp:inline>
        </w:drawing>
      </w:r>
    </w:p>
    <w:p w14:paraId="09EE5629" w14:textId="6880DD4E" w:rsidR="00C77938" w:rsidRDefault="008E3FD4">
      <w:pPr>
        <w:pStyle w:val="Caption"/>
        <w:pPrChange w:id="1044" w:author="ilham.nur@office.ui.ac.id" w:date="2022-10-23T13:53:00Z">
          <w:pPr>
            <w:pStyle w:val="Caption"/>
            <w:ind w:left="424"/>
          </w:pPr>
        </w:pPrChange>
      </w:pPr>
      <w:bookmarkStart w:id="1045" w:name="_Toc117715769"/>
      <w:r>
        <w:t xml:space="preserve">Gambar </w:t>
      </w:r>
      <w:ins w:id="1046"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47"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48" w:author="ilham.nur@office.ui.ac.id" w:date="2022-10-26T22:28:00Z">
        <w:r w:rsidR="00EE6CDA">
          <w:rPr>
            <w:noProof/>
          </w:rPr>
          <w:t>6</w:t>
        </w:r>
      </w:ins>
      <w:ins w:id="1049" w:author="ilham.nur@office.ui.ac.id" w:date="2022-10-23T13:53:00Z">
        <w:r w:rsidR="004045E2">
          <w:fldChar w:fldCharType="end"/>
        </w:r>
      </w:ins>
      <w:del w:id="1050"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6</w:delText>
        </w:r>
        <w:r w:rsidR="00E67847" w:rsidDel="005A6262">
          <w:rPr>
            <w:noProof/>
          </w:rPr>
          <w:fldChar w:fldCharType="end"/>
        </w:r>
      </w:del>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1045"/>
      <w:r w:rsidR="00FF6406" w:rsidRPr="00FF6406">
        <w:fldChar w:fldCharType="end"/>
      </w:r>
    </w:p>
    <w:p w14:paraId="3FCF4353" w14:textId="417DC53C" w:rsidR="00CB1CD8" w:rsidRDefault="00F83345" w:rsidP="00536480">
      <w:pPr>
        <w:pStyle w:val="Heading3"/>
        <w:spacing w:line="360" w:lineRule="auto"/>
        <w:rPr>
          <w:i/>
          <w:iCs/>
        </w:rPr>
      </w:pPr>
      <w:bookmarkStart w:id="1051" w:name="_Toc117715754"/>
      <w:proofErr w:type="spellStart"/>
      <w:r>
        <w:t>Kecerdasan</w:t>
      </w:r>
      <w:proofErr w:type="spellEnd"/>
      <w:r>
        <w:t xml:space="preserve"> </w:t>
      </w:r>
      <w:proofErr w:type="spellStart"/>
      <w:r>
        <w:t>Buatan</w:t>
      </w:r>
      <w:proofErr w:type="spellEnd"/>
      <w:r>
        <w:t xml:space="preserve"> dan </w:t>
      </w:r>
      <w:r w:rsidR="00CB1CD8">
        <w:rPr>
          <w:i/>
          <w:iCs/>
        </w:rPr>
        <w:t>Machine Learning</w:t>
      </w:r>
      <w:bookmarkEnd w:id="1051"/>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2E930F91">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422650"/>
                    </a:xfrm>
                    <a:prstGeom prst="rect">
                      <a:avLst/>
                    </a:prstGeom>
                  </pic:spPr>
                </pic:pic>
              </a:graphicData>
            </a:graphic>
          </wp:inline>
        </w:drawing>
      </w:r>
    </w:p>
    <w:p w14:paraId="15540D18" w14:textId="383F2EC3" w:rsidR="00E97AB9" w:rsidRDefault="00E97AB9">
      <w:pPr>
        <w:pStyle w:val="Caption"/>
        <w:pPrChange w:id="1052" w:author="ilham.nur@office.ui.ac.id" w:date="2022-10-23T13:53:00Z">
          <w:pPr>
            <w:pStyle w:val="Caption"/>
            <w:ind w:firstLine="360"/>
          </w:pPr>
        </w:pPrChange>
      </w:pPr>
      <w:bookmarkStart w:id="1053" w:name="_Ref112208028"/>
      <w:bookmarkStart w:id="1054" w:name="_Toc117715770"/>
      <w:r>
        <w:t xml:space="preserve">Gambar </w:t>
      </w:r>
      <w:ins w:id="1055"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56"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57" w:author="ilham.nur@office.ui.ac.id" w:date="2022-10-26T22:28:00Z">
        <w:r w:rsidR="00EE6CDA">
          <w:rPr>
            <w:noProof/>
          </w:rPr>
          <w:t>7</w:t>
        </w:r>
      </w:ins>
      <w:ins w:id="1058" w:author="ilham.nur@office.ui.ac.id" w:date="2022-10-23T13:53:00Z">
        <w:r w:rsidR="004045E2">
          <w:fldChar w:fldCharType="end"/>
        </w:r>
      </w:ins>
      <w:del w:id="105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7</w:delText>
        </w:r>
        <w:r w:rsidR="00E67847" w:rsidDel="005A6262">
          <w:rPr>
            <w:noProof/>
          </w:rPr>
          <w:fldChar w:fldCharType="end"/>
        </w:r>
      </w:del>
      <w:bookmarkEnd w:id="1053"/>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1054"/>
      <w:proofErr w:type="spellEnd"/>
    </w:p>
    <w:p w14:paraId="1726A9A5" w14:textId="10D6C876"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EE6CDA">
        <w:t xml:space="preserve">Gambar </w:t>
      </w:r>
      <w:r w:rsidR="00EE6CDA">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1DFE6D4A"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EE6CDA">
        <w:t xml:space="preserve">Gambar </w:t>
      </w:r>
      <w:r w:rsidR="00EE6CDA">
        <w:rPr>
          <w:noProof/>
        </w:rPr>
        <w:t>2</w:t>
      </w:r>
      <w:r w:rsidR="00EE6CDA">
        <w:t>.</w:t>
      </w:r>
      <w:r w:rsidR="00EE6CDA">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5AC8FB00">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409825"/>
                    </a:xfrm>
                    <a:prstGeom prst="rect">
                      <a:avLst/>
                    </a:prstGeom>
                  </pic:spPr>
                </pic:pic>
              </a:graphicData>
            </a:graphic>
          </wp:inline>
        </w:drawing>
      </w:r>
    </w:p>
    <w:p w14:paraId="20A5903B" w14:textId="2A02C951" w:rsidR="00230EF2" w:rsidRPr="00815D41" w:rsidRDefault="000212E9" w:rsidP="004045E2">
      <w:pPr>
        <w:pStyle w:val="Caption"/>
      </w:pPr>
      <w:bookmarkStart w:id="1060" w:name="_Toc117715771"/>
      <w:r>
        <w:t xml:space="preserve">Gambar </w:t>
      </w:r>
      <w:ins w:id="1061"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62"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63" w:author="ilham.nur@office.ui.ac.id" w:date="2022-10-26T22:28:00Z">
        <w:r w:rsidR="00EE6CDA">
          <w:rPr>
            <w:noProof/>
          </w:rPr>
          <w:t>8</w:t>
        </w:r>
      </w:ins>
      <w:ins w:id="1064" w:author="ilham.nur@office.ui.ac.id" w:date="2022-10-23T13:53:00Z">
        <w:r w:rsidR="004045E2">
          <w:fldChar w:fldCharType="end"/>
        </w:r>
      </w:ins>
      <w:del w:id="106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8</w:delText>
        </w:r>
        <w:r w:rsidR="00E67847" w:rsidDel="005A6262">
          <w:rPr>
            <w:noProof/>
          </w:rPr>
          <w:fldChar w:fldCharType="end"/>
        </w:r>
      </w:del>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1060"/>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5AA7AC71"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overfitting</w:t>
      </w:r>
      <w:del w:id="1066" w:author="ilham.nur@office.ui.ac.id" w:date="2022-11-04T23:57:00Z">
        <w:r w:rsidR="006D3180" w:rsidDel="00C638C2">
          <w:rPr>
            <w:i/>
            <w:iCs/>
          </w:rPr>
          <w:delText xml:space="preserve"> </w:delText>
        </w:r>
        <w:r w:rsidR="006D3180" w:rsidDel="00C638C2">
          <w:delText xml:space="preserve">karena </w:delText>
        </w:r>
      </w:del>
      <w:ins w:id="1067" w:author="ilham.nur@office.ui.ac.id" w:date="2022-11-04T23:57:00Z">
        <w:r w:rsidR="00C638C2">
          <w:t xml:space="preserve"> </w:t>
        </w:r>
      </w:ins>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6B521A38">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0040" cy="3580765"/>
                    </a:xfrm>
                    <a:prstGeom prst="rect">
                      <a:avLst/>
                    </a:prstGeom>
                  </pic:spPr>
                </pic:pic>
              </a:graphicData>
            </a:graphic>
          </wp:inline>
        </w:drawing>
      </w:r>
    </w:p>
    <w:p w14:paraId="0B7E9B4A" w14:textId="2A8BD966" w:rsidR="00712883" w:rsidRDefault="00712883">
      <w:pPr>
        <w:pStyle w:val="Caption"/>
        <w:rPr>
          <w:i/>
        </w:rPr>
        <w:pPrChange w:id="1068" w:author="ilham.nur@office.ui.ac.id" w:date="2022-10-23T13:53:00Z">
          <w:pPr>
            <w:pStyle w:val="Caption"/>
            <w:ind w:left="720"/>
          </w:pPr>
        </w:pPrChange>
      </w:pPr>
      <w:bookmarkStart w:id="1069" w:name="_Ref113421484"/>
      <w:bookmarkStart w:id="1070" w:name="_Toc117715772"/>
      <w:r>
        <w:t xml:space="preserve">Gambar </w:t>
      </w:r>
      <w:ins w:id="1071" w:author="ilham.nur@office.ui.ac.id" w:date="2022-10-23T13:53:00Z">
        <w:r w:rsidR="004045E2">
          <w:fldChar w:fldCharType="begin"/>
        </w:r>
        <w:r w:rsidR="004045E2">
          <w:instrText xml:space="preserve"> STYLEREF 1 \s </w:instrText>
        </w:r>
      </w:ins>
      <w:r w:rsidR="004045E2">
        <w:fldChar w:fldCharType="separate"/>
      </w:r>
      <w:r w:rsidR="00EE6CDA">
        <w:rPr>
          <w:noProof/>
        </w:rPr>
        <w:t>2</w:t>
      </w:r>
      <w:ins w:id="1072" w:author="ilham.nur@office.ui.ac.id" w:date="2022-10-23T13:53:00Z">
        <w:r w:rsidR="004045E2">
          <w:fldChar w:fldCharType="end"/>
        </w:r>
        <w:r w:rsidR="004045E2">
          <w:t>.</w:t>
        </w:r>
        <w:r w:rsidR="004045E2">
          <w:fldChar w:fldCharType="begin"/>
        </w:r>
        <w:r w:rsidR="004045E2">
          <w:instrText xml:space="preserve"> SEQ Gambar \* ARABIC \s 1 </w:instrText>
        </w:r>
      </w:ins>
      <w:r w:rsidR="004045E2">
        <w:fldChar w:fldCharType="separate"/>
      </w:r>
      <w:ins w:id="1073" w:author="ilham.nur@office.ui.ac.id" w:date="2022-10-26T22:28:00Z">
        <w:r w:rsidR="00EE6CDA">
          <w:rPr>
            <w:noProof/>
          </w:rPr>
          <w:t>9</w:t>
        </w:r>
      </w:ins>
      <w:ins w:id="1074" w:author="ilham.nur@office.ui.ac.id" w:date="2022-10-23T13:53:00Z">
        <w:r w:rsidR="004045E2">
          <w:fldChar w:fldCharType="end"/>
        </w:r>
      </w:ins>
      <w:del w:id="107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9</w:delText>
        </w:r>
        <w:r w:rsidR="00E67847" w:rsidDel="005A6262">
          <w:rPr>
            <w:noProof/>
          </w:rPr>
          <w:fldChar w:fldCharType="end"/>
        </w:r>
      </w:del>
      <w:bookmarkEnd w:id="1069"/>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1070"/>
      <w:r w:rsidRPr="00712883">
        <w:fldChar w:fldCharType="end"/>
      </w:r>
    </w:p>
    <w:p w14:paraId="5EE785C6" w14:textId="67BEC134"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EE6CDA">
        <w:t xml:space="preserve">Gambar </w:t>
      </w:r>
      <w:r w:rsidR="00EE6CDA">
        <w:rPr>
          <w:noProof/>
        </w:rPr>
        <w:t>2</w:t>
      </w:r>
      <w:r w:rsidR="00EE6CDA">
        <w:t>.</w:t>
      </w:r>
      <w:r w:rsidR="00EE6CDA">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w:t>
      </w:r>
      <w:r w:rsidR="005876DA">
        <w:lastRenderedPageBreak/>
        <w:t xml:space="preserve">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1076" w:name="_Toc117715755"/>
      <w:proofErr w:type="spellStart"/>
      <w:r>
        <w:t>Pemilihan</w:t>
      </w:r>
      <w:proofErr w:type="spellEnd"/>
      <w:r>
        <w:t xml:space="preserve"> </w:t>
      </w:r>
      <w:proofErr w:type="spellStart"/>
      <w:r>
        <w:t>Proyek</w:t>
      </w:r>
      <w:bookmarkEnd w:id="1076"/>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Del="00EE77AC" w:rsidRDefault="00FF2F12" w:rsidP="009E1792">
      <w:pPr>
        <w:spacing w:line="360" w:lineRule="auto"/>
        <w:rPr>
          <w:del w:id="1077" w:author="ilham.nur@office.ui.ac.id" w:date="2022-10-23T14:34:00Z"/>
        </w:rPr>
      </w:pPr>
      <w:proofErr w:type="spellStart"/>
      <w:r>
        <w:lastRenderedPageBreak/>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75868FD" w14:textId="77777777" w:rsidR="00EE77AC" w:rsidRDefault="00EE77AC" w:rsidP="009E1792">
      <w:pPr>
        <w:spacing w:line="360" w:lineRule="auto"/>
        <w:rPr>
          <w:ins w:id="1078" w:author="ilham.nur@office.ui.ac.id" w:date="2022-11-05T00:49:00Z"/>
        </w:rPr>
      </w:pPr>
    </w:p>
    <w:p w14:paraId="5055BE30" w14:textId="0017D4B1" w:rsidR="00F7343B" w:rsidDel="00043F18" w:rsidRDefault="00E53F7E" w:rsidP="00EE77AC">
      <w:pPr>
        <w:pStyle w:val="Heading2"/>
        <w:rPr>
          <w:del w:id="1079" w:author="ilham.nur@office.ui.ac.id" w:date="2022-10-23T14:34:00Z"/>
        </w:rPr>
        <w:pPrChange w:id="1080" w:author="ilham.nur@office.ui.ac.id" w:date="2022-11-05T00:49:00Z">
          <w:pPr>
            <w:spacing w:line="360" w:lineRule="auto"/>
          </w:pPr>
        </w:pPrChange>
      </w:pPr>
      <w:proofErr w:type="spellStart"/>
      <w:ins w:id="1081" w:author="ilham.nur@office.ui.ac.id" w:date="2022-11-05T00:49:00Z">
        <w:r>
          <w:t>Analisis</w:t>
        </w:r>
        <w:proofErr w:type="spellEnd"/>
        <w:r>
          <w:t xml:space="preserve"> </w:t>
        </w:r>
        <w:proofErr w:type="spellStart"/>
        <w:r>
          <w:t>Statistik</w:t>
        </w:r>
      </w:ins>
      <w:proofErr w:type="spellEnd"/>
      <w:del w:id="1082" w:author="ilham.nur@office.ui.ac.id" w:date="2022-10-23T14:34:00Z">
        <w:r w:rsidR="00F7343B" w:rsidDel="00043F18">
          <w:delText>MCDM merupakan salah satu alat pengambil keputusan yang umum digunakan untuk menentukan proyek yang akan dikerjakan oleh suatu industri</w:delText>
        </w:r>
        <w:r w:rsidR="001A02F3" w:rsidDel="00043F18">
          <w:delText xml:space="preserve"> </w:delText>
        </w:r>
        <w:r w:rsidR="001C2A8D" w:rsidDel="00043F18">
          <w:fldChar w:fldCharType="begin" w:fldLock="1"/>
        </w:r>
        <w:r w:rsidR="002272A5" w:rsidRPr="00043F18" w:rsidDel="00043F18">
          <w:del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delInstrText>
        </w:r>
        <w:r w:rsidR="001C2A8D" w:rsidDel="00043F18">
          <w:fldChar w:fldCharType="separate"/>
        </w:r>
        <w:r w:rsidR="001C2A8D" w:rsidRPr="00043F18" w:rsidDel="00043F18">
          <w:rPr>
            <w:noProof/>
          </w:rPr>
          <w:delText>(Shi et al., 2020)</w:delText>
        </w:r>
        <w:r w:rsidR="001C2A8D" w:rsidDel="00043F18">
          <w:fldChar w:fldCharType="end"/>
        </w:r>
        <w:r w:rsidR="001A02F3" w:rsidDel="00043F18">
          <w:delText>.</w:delText>
        </w:r>
      </w:del>
    </w:p>
    <w:p w14:paraId="48A2B7F9" w14:textId="77777777" w:rsidR="00662683" w:rsidRDefault="00662683" w:rsidP="00EE77AC">
      <w:pPr>
        <w:pStyle w:val="Heading2"/>
        <w:pPrChange w:id="1083" w:author="ilham.nur@office.ui.ac.id" w:date="2022-11-05T00:49:00Z">
          <w:pPr>
            <w:spacing w:line="360" w:lineRule="auto"/>
          </w:pPr>
        </w:pPrChange>
      </w:pPr>
    </w:p>
    <w:p w14:paraId="44F589F0" w14:textId="77777777" w:rsidR="000F615A" w:rsidRDefault="000F615A" w:rsidP="00D02935">
      <w:pPr>
        <w:spacing w:line="360" w:lineRule="auto"/>
      </w:pPr>
    </w:p>
    <w:p w14:paraId="67850A6D" w14:textId="77777777" w:rsidR="000F615A" w:rsidRDefault="000F615A" w:rsidP="00D02935">
      <w:pPr>
        <w:spacing w:line="360" w:lineRule="auto"/>
        <w:rPr>
          <w:ins w:id="1084" w:author="ilham.nur@office.ui.ac.id" w:date="2022-11-05T00:49:00Z"/>
        </w:rPr>
      </w:pPr>
    </w:p>
    <w:p w14:paraId="252D428A" w14:textId="169EDCB0" w:rsidR="00E53F7E" w:rsidRDefault="00E53F7E" w:rsidP="00D02935">
      <w:pPr>
        <w:spacing w:line="360" w:lineRule="auto"/>
        <w:sectPr w:rsidR="00E53F7E" w:rsidSect="00AF2C35">
          <w:headerReference w:type="even" r:id="rId48"/>
          <w:headerReference w:type="first" r:id="rId49"/>
          <w:footerReference w:type="first" r:id="rId50"/>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1085" w:author="ilham.nur@office.ui.ac.id" w:date="2022-09-28T17:06:00Z"/>
        </w:rPr>
      </w:pPr>
      <w:r>
        <w:lastRenderedPageBreak/>
        <w:br/>
      </w:r>
      <w:bookmarkStart w:id="1086" w:name="_Toc117715756"/>
      <w:r w:rsidR="00B34916">
        <w:t xml:space="preserve">METODOLOGI DAN PELAKSANAAN </w:t>
      </w:r>
      <w:r w:rsidR="00A02C16">
        <w:t>RISET</w:t>
      </w:r>
      <w:bookmarkEnd w:id="1086"/>
    </w:p>
    <w:p w14:paraId="04726098" w14:textId="77777777" w:rsidR="00C16B8A" w:rsidRPr="00C16B8A" w:rsidRDefault="00C16B8A">
      <w:pPr>
        <w:pPrChange w:id="1087" w:author="ilham.nur@office.ui.ac.id" w:date="2022-09-28T17:06:00Z">
          <w:pPr>
            <w:pStyle w:val="Heading1"/>
          </w:pPr>
        </w:pPrChange>
      </w:pPr>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51"/>
          <w:headerReference w:type="default" r:id="rId52"/>
          <w:headerReference w:type="first" r:id="rId53"/>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1088" w:name="_Toc117715757"/>
      <w:r>
        <w:t>ANALISIS DAN PEMBAHASAN HASIL RISET</w:t>
      </w:r>
      <w:bookmarkEnd w:id="1088"/>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4"/>
          <w:headerReference w:type="default" r:id="rId55"/>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1089" w:name="_Toc117715758"/>
      <w:r>
        <w:t>KESIMPULAN</w:t>
      </w:r>
      <w:bookmarkEnd w:id="1089"/>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6"/>
          <w:headerReference w:type="default" r:id="rId57"/>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1090" w:name="_Toc117715759"/>
      <w:r>
        <w:lastRenderedPageBreak/>
        <w:t>DAFTAR REFERENSI</w:t>
      </w:r>
      <w:bookmarkEnd w:id="1090"/>
    </w:p>
    <w:p w14:paraId="7081F1B8" w14:textId="77777777" w:rsidR="00D41F59" w:rsidRPr="00D41F59" w:rsidRDefault="00D41F59" w:rsidP="00D41F59"/>
    <w:p w14:paraId="615192DD" w14:textId="3E351BA4" w:rsidR="00043D25" w:rsidRPr="00043D25" w:rsidRDefault="007904FE" w:rsidP="00043D2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43D25" w:rsidRPr="00043D25">
        <w:rPr>
          <w:rFonts w:cs="Times New Roman"/>
          <w:noProof/>
          <w:szCs w:val="24"/>
        </w:rPr>
        <w:t xml:space="preserve">Almeida Prado Cestari, J. M., Loures, E. de F. R., Santos, E. A. P., &amp; Panetto, H. (2020). A capability model for public administration interoperability. </w:t>
      </w:r>
      <w:r w:rsidR="00043D25" w:rsidRPr="00043D25">
        <w:rPr>
          <w:rFonts w:cs="Times New Roman"/>
          <w:i/>
          <w:iCs/>
          <w:noProof/>
          <w:szCs w:val="24"/>
        </w:rPr>
        <w:t>Enterprise Information Systems</w:t>
      </w:r>
      <w:r w:rsidR="00043D25" w:rsidRPr="00043D25">
        <w:rPr>
          <w:rFonts w:cs="Times New Roman"/>
          <w:noProof/>
          <w:szCs w:val="24"/>
        </w:rPr>
        <w:t xml:space="preserve">, </w:t>
      </w:r>
      <w:r w:rsidR="00043D25" w:rsidRPr="00043D25">
        <w:rPr>
          <w:rFonts w:cs="Times New Roman"/>
          <w:i/>
          <w:iCs/>
          <w:noProof/>
          <w:szCs w:val="24"/>
        </w:rPr>
        <w:t>14</w:t>
      </w:r>
      <w:r w:rsidR="00043D25" w:rsidRPr="00043D25">
        <w:rPr>
          <w:rFonts w:cs="Times New Roman"/>
          <w:noProof/>
          <w:szCs w:val="24"/>
        </w:rPr>
        <w:t>(8), 1071–1101. https://doi.org/10.1080/17517575.2018.1564154</w:t>
      </w:r>
    </w:p>
    <w:p w14:paraId="117C1EC0"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Arslan, H. M. (2018). CURRENT CLASSIFICATION OF MULTI CRITERIA DECISION ANALYSIS METHODS AND PUBLIC SECTOR IMPLEMENTATIONS. </w:t>
      </w:r>
      <w:r w:rsidRPr="00043D25">
        <w:rPr>
          <w:rFonts w:cs="Times New Roman"/>
          <w:i/>
          <w:iCs/>
          <w:noProof/>
          <w:szCs w:val="24"/>
        </w:rPr>
        <w:t>Current Debates in Public Finance, Public Administration &amp; Environmental Studies</w:t>
      </w:r>
      <w:r w:rsidRPr="00043D25">
        <w:rPr>
          <w:rFonts w:cs="Times New Roman"/>
          <w:noProof/>
          <w:szCs w:val="24"/>
        </w:rPr>
        <w:t xml:space="preserve">, </w:t>
      </w:r>
      <w:r w:rsidRPr="00043D25">
        <w:rPr>
          <w:rFonts w:cs="Times New Roman"/>
          <w:i/>
          <w:iCs/>
          <w:noProof/>
          <w:szCs w:val="24"/>
        </w:rPr>
        <w:t>October</w:t>
      </w:r>
      <w:r w:rsidRPr="00043D25">
        <w:rPr>
          <w:rFonts w:cs="Times New Roman"/>
          <w:noProof/>
          <w:szCs w:val="24"/>
        </w:rPr>
        <w:t>, 241–261.</w:t>
      </w:r>
    </w:p>
    <w:p w14:paraId="61B465E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043D25">
        <w:rPr>
          <w:rFonts w:cs="Times New Roman"/>
          <w:i/>
          <w:iCs/>
          <w:noProof/>
          <w:szCs w:val="24"/>
        </w:rPr>
        <w:t>Buildings</w:t>
      </w:r>
      <w:r w:rsidRPr="00043D25">
        <w:rPr>
          <w:rFonts w:cs="Times New Roman"/>
          <w:noProof/>
          <w:szCs w:val="24"/>
        </w:rPr>
        <w:t xml:space="preserve">, </w:t>
      </w:r>
      <w:r w:rsidRPr="00043D25">
        <w:rPr>
          <w:rFonts w:cs="Times New Roman"/>
          <w:i/>
          <w:iCs/>
          <w:noProof/>
          <w:szCs w:val="24"/>
        </w:rPr>
        <w:t>12</w:t>
      </w:r>
      <w:r w:rsidRPr="00043D25">
        <w:rPr>
          <w:rFonts w:cs="Times New Roman"/>
          <w:noProof/>
          <w:szCs w:val="24"/>
        </w:rPr>
        <w:t>(5). https://doi.org/10.3390/buildings12050643</w:t>
      </w:r>
    </w:p>
    <w:p w14:paraId="60B5DA3B"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ohlouli, M., &amp; Schrage, M. (2020). Scalable multi-criteria decision-making: A mapreduce deployed big data approach for skill analytics. </w:t>
      </w:r>
      <w:r w:rsidRPr="00043D25">
        <w:rPr>
          <w:rFonts w:cs="Times New Roman"/>
          <w:i/>
          <w:iCs/>
          <w:noProof/>
          <w:szCs w:val="24"/>
        </w:rPr>
        <w:t>Proceedings - 2020 IEEE International Conference on Big Data, Big Data 2020</w:t>
      </w:r>
      <w:r w:rsidRPr="00043D25">
        <w:rPr>
          <w:rFonts w:cs="Times New Roman"/>
          <w:noProof/>
          <w:szCs w:val="24"/>
        </w:rPr>
        <w:t xml:space="preserve">, </w:t>
      </w:r>
      <w:r w:rsidRPr="00043D25">
        <w:rPr>
          <w:rFonts w:cs="Times New Roman"/>
          <w:i/>
          <w:iCs/>
          <w:noProof/>
          <w:szCs w:val="24"/>
        </w:rPr>
        <w:t>2020</w:t>
      </w:r>
      <w:r w:rsidRPr="00043D25">
        <w:rPr>
          <w:rFonts w:cs="Times New Roman"/>
          <w:noProof/>
          <w:szCs w:val="24"/>
        </w:rPr>
        <w:t>-</w:t>
      </w:r>
      <w:r w:rsidRPr="00043D25">
        <w:rPr>
          <w:rFonts w:cs="Times New Roman"/>
          <w:i/>
          <w:iCs/>
          <w:noProof/>
          <w:szCs w:val="24"/>
        </w:rPr>
        <w:t>Janua</w:t>
      </w:r>
      <w:r w:rsidRPr="00043D25">
        <w:rPr>
          <w:rFonts w:cs="Times New Roman"/>
          <w:noProof/>
          <w:szCs w:val="24"/>
        </w:rPr>
        <w:t>. https://doi.org/10.1109/BigData50022.2020.9439788</w:t>
      </w:r>
    </w:p>
    <w:p w14:paraId="3B81F3A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ughin, J., Kretschmer, T., &amp; Van Zeebroeck, N. (2021). Digital Technology Adoption Drives Strategic Renewal for Successful Digital Transformation. </w:t>
      </w:r>
      <w:r w:rsidRPr="00043D25">
        <w:rPr>
          <w:rFonts w:cs="Times New Roman"/>
          <w:i/>
          <w:iCs/>
          <w:noProof/>
          <w:szCs w:val="24"/>
        </w:rPr>
        <w:t>IEEE Engineering Management Review</w:t>
      </w:r>
      <w:r w:rsidRPr="00043D25">
        <w:rPr>
          <w:rFonts w:cs="Times New Roman"/>
          <w:noProof/>
          <w:szCs w:val="24"/>
        </w:rPr>
        <w:t xml:space="preserve">, </w:t>
      </w:r>
      <w:r w:rsidRPr="00043D25">
        <w:rPr>
          <w:rFonts w:cs="Times New Roman"/>
          <w:i/>
          <w:iCs/>
          <w:noProof/>
          <w:szCs w:val="24"/>
        </w:rPr>
        <w:t>49</w:t>
      </w:r>
      <w:r w:rsidRPr="00043D25">
        <w:rPr>
          <w:rFonts w:cs="Times New Roman"/>
          <w:noProof/>
          <w:szCs w:val="24"/>
        </w:rPr>
        <w:t>(3), 103–108. https://doi.org/10.1109/EMR.2021.3098663</w:t>
      </w:r>
    </w:p>
    <w:p w14:paraId="036E49C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40</w:t>
      </w:r>
      <w:r w:rsidRPr="00043D25">
        <w:rPr>
          <w:rFonts w:cs="Times New Roman"/>
          <w:noProof/>
          <w:szCs w:val="24"/>
        </w:rPr>
        <w:t>(1), 76–87. https://doi.org/10.1016/j.ijproman.2021.10.004</w:t>
      </w:r>
    </w:p>
    <w:p w14:paraId="391142E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en, Y., Jin, Q., Fang, H., Lei, H., Hu, J., Wu, Y., Chen, J., Wang, C., &amp; Wan, Y. (2019a). Analytic network process: Academic insights and perspectives analysis. </w:t>
      </w:r>
      <w:r w:rsidRPr="00043D25">
        <w:rPr>
          <w:rFonts w:cs="Times New Roman"/>
          <w:i/>
          <w:iCs/>
          <w:noProof/>
          <w:szCs w:val="24"/>
        </w:rPr>
        <w:t>Journal of Cleaner Production</w:t>
      </w:r>
      <w:r w:rsidRPr="00043D25">
        <w:rPr>
          <w:rFonts w:cs="Times New Roman"/>
          <w:noProof/>
          <w:szCs w:val="24"/>
        </w:rPr>
        <w:t xml:space="preserve">, </w:t>
      </w:r>
      <w:r w:rsidRPr="00043D25">
        <w:rPr>
          <w:rFonts w:cs="Times New Roman"/>
          <w:i/>
          <w:iCs/>
          <w:noProof/>
          <w:szCs w:val="24"/>
        </w:rPr>
        <w:t>235</w:t>
      </w:r>
      <w:r w:rsidRPr="00043D25">
        <w:rPr>
          <w:rFonts w:cs="Times New Roman"/>
          <w:noProof/>
          <w:szCs w:val="24"/>
        </w:rPr>
        <w:t>, 1276–1294. https://doi.org/10.1016/j.jclepro.2019.07.016</w:t>
      </w:r>
    </w:p>
    <w:p w14:paraId="663FF85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en, Y., Jin, Q., Fang, H., Lei, H., Hu, J., Wu, Y., Chen, J., Wang, C., &amp; Wan, Y. (2019b). Analytic network process: Academic insights and perspectives analysis. In </w:t>
      </w:r>
      <w:r w:rsidRPr="00043D25">
        <w:rPr>
          <w:rFonts w:cs="Times New Roman"/>
          <w:i/>
          <w:iCs/>
          <w:noProof/>
          <w:szCs w:val="24"/>
        </w:rPr>
        <w:t>Journal of Cleaner Production</w:t>
      </w:r>
      <w:r w:rsidRPr="00043D25">
        <w:rPr>
          <w:rFonts w:cs="Times New Roman"/>
          <w:noProof/>
          <w:szCs w:val="24"/>
        </w:rPr>
        <w:t xml:space="preserve"> (Vol. 235, pp. 1276–1294). Elsevier Ltd. https://doi.org/10.1016/j.jclepro.2019.07.016</w:t>
      </w:r>
    </w:p>
    <w:p w14:paraId="3F2842A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hilton, M. A. (2014). Resource allocation in IT projects: Using schedule optimization.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2</w:t>
      </w:r>
      <w:r w:rsidRPr="00043D25">
        <w:rPr>
          <w:rFonts w:cs="Times New Roman"/>
          <w:noProof/>
          <w:szCs w:val="24"/>
        </w:rPr>
        <w:t>(3), 47–59. https://doi.org/10.12821/ijispm020303</w:t>
      </w:r>
    </w:p>
    <w:p w14:paraId="06920153"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Condé, G. C. P., &amp; Martens, M. L. (2020). Six sigma project generation and selection: literature review and feature based method proposition. </w:t>
      </w:r>
      <w:r w:rsidRPr="00043D25">
        <w:rPr>
          <w:rFonts w:cs="Times New Roman"/>
          <w:i/>
          <w:iCs/>
          <w:noProof/>
          <w:szCs w:val="24"/>
        </w:rPr>
        <w:t>Production Planning and Control</w:t>
      </w:r>
      <w:r w:rsidRPr="00043D25">
        <w:rPr>
          <w:rFonts w:cs="Times New Roman"/>
          <w:noProof/>
          <w:szCs w:val="24"/>
        </w:rPr>
        <w:t xml:space="preserve">, </w:t>
      </w:r>
      <w:r w:rsidRPr="00043D25">
        <w:rPr>
          <w:rFonts w:cs="Times New Roman"/>
          <w:i/>
          <w:iCs/>
          <w:noProof/>
          <w:szCs w:val="24"/>
        </w:rPr>
        <w:t>31</w:t>
      </w:r>
      <w:r w:rsidRPr="00043D25">
        <w:rPr>
          <w:rFonts w:cs="Times New Roman"/>
          <w:noProof/>
          <w:szCs w:val="24"/>
        </w:rPr>
        <w:t>(16), 1303–1312. https://doi.org/10.1080/09537287.2019.1706196</w:t>
      </w:r>
    </w:p>
    <w:p w14:paraId="2A497BE9"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Economy, A. P. (2022). </w:t>
      </w:r>
      <w:r w:rsidRPr="00043D25">
        <w:rPr>
          <w:rFonts w:cs="Times New Roman"/>
          <w:i/>
          <w:iCs/>
          <w:noProof/>
          <w:szCs w:val="24"/>
        </w:rPr>
        <w:t xml:space="preserve">Industrial transformation or business as usual ? Information and communication technologies and Africa ’ s place in the global information economy </w:t>
      </w:r>
      <w:r w:rsidRPr="00043D25">
        <w:rPr>
          <w:rFonts w:cs="Times New Roman"/>
          <w:i/>
          <w:iCs/>
          <w:noProof/>
          <w:szCs w:val="24"/>
        </w:rPr>
        <w:lastRenderedPageBreak/>
        <w:t>Author ( s ): James T . Murphy , Pádraig Carmody and Björn Surborg Source : Review of African Political Econ</w:t>
      </w:r>
      <w:r w:rsidRPr="00043D25">
        <w:rPr>
          <w:rFonts w:cs="Times New Roman"/>
          <w:noProof/>
          <w:szCs w:val="24"/>
        </w:rPr>
        <w:t xml:space="preserve">. </w:t>
      </w:r>
      <w:r w:rsidRPr="00043D25">
        <w:rPr>
          <w:rFonts w:cs="Times New Roman"/>
          <w:i/>
          <w:iCs/>
          <w:noProof/>
          <w:szCs w:val="24"/>
        </w:rPr>
        <w:t>41</w:t>
      </w:r>
      <w:r w:rsidRPr="00043D25">
        <w:rPr>
          <w:rFonts w:cs="Times New Roman"/>
          <w:noProof/>
          <w:szCs w:val="24"/>
        </w:rPr>
        <w:t>(140), 264–283.</w:t>
      </w:r>
    </w:p>
    <w:p w14:paraId="60235A4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Fink, L., &amp; Pinchovski, B. (2020). It is about time: Bias and its mitigation in time-saving decisions in software development projects.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2), 99–111. https://doi.org/10.1016/j.ijproman.2020.01.001</w:t>
      </w:r>
    </w:p>
    <w:p w14:paraId="474C592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Floyd, M. K., Barker, K., Rocco, C. M., &amp; Whitman, M. G. (2017). A Multi-Criteria Decision Analysis Technique for Stochastic Task Criticality in Project Management. </w:t>
      </w:r>
      <w:r w:rsidRPr="00043D25">
        <w:rPr>
          <w:rFonts w:cs="Times New Roman"/>
          <w:i/>
          <w:iCs/>
          <w:noProof/>
          <w:szCs w:val="24"/>
        </w:rPr>
        <w:t>EMJ - Engineering Management Journal</w:t>
      </w:r>
      <w:r w:rsidRPr="00043D25">
        <w:rPr>
          <w:rFonts w:cs="Times New Roman"/>
          <w:noProof/>
          <w:szCs w:val="24"/>
        </w:rPr>
        <w:t xml:space="preserve">, </w:t>
      </w:r>
      <w:r w:rsidRPr="00043D25">
        <w:rPr>
          <w:rFonts w:cs="Times New Roman"/>
          <w:i/>
          <w:iCs/>
          <w:noProof/>
          <w:szCs w:val="24"/>
        </w:rPr>
        <w:t>29</w:t>
      </w:r>
      <w:r w:rsidRPr="00043D25">
        <w:rPr>
          <w:rFonts w:cs="Times New Roman"/>
          <w:noProof/>
          <w:szCs w:val="24"/>
        </w:rPr>
        <w:t>(3), 165–178. https://doi.org/10.1080/10429247.2017.1340038</w:t>
      </w:r>
    </w:p>
    <w:p w14:paraId="5705C9F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2001a). A Practical Guide to Federal Enterprise Architecture. In </w:t>
      </w:r>
      <w:r w:rsidRPr="00043D25">
        <w:rPr>
          <w:rFonts w:cs="Times New Roman"/>
          <w:i/>
          <w:iCs/>
          <w:noProof/>
          <w:szCs w:val="24"/>
        </w:rPr>
        <w:t>Public Law</w:t>
      </w:r>
      <w:r w:rsidRPr="00043D25">
        <w:rPr>
          <w:rFonts w:cs="Times New Roman"/>
          <w:noProof/>
          <w:szCs w:val="24"/>
        </w:rPr>
        <w:t xml:space="preserve"> (Vol. 1, Issue February 2001). http://www.citeulike.org/group/15536/article/9666776</w:t>
      </w:r>
    </w:p>
    <w:p w14:paraId="142218E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2001b). A Practical Guide to Federal Enterprise Architecture. In </w:t>
      </w:r>
      <w:r w:rsidRPr="00043D25">
        <w:rPr>
          <w:rFonts w:cs="Times New Roman"/>
          <w:i/>
          <w:iCs/>
          <w:noProof/>
          <w:szCs w:val="24"/>
        </w:rPr>
        <w:t>Public Law</w:t>
      </w:r>
      <w:r w:rsidRPr="00043D25">
        <w:rPr>
          <w:rFonts w:cs="Times New Roman"/>
          <w:noProof/>
          <w:szCs w:val="24"/>
        </w:rPr>
        <w:t xml:space="preserve"> (Vol. 1, Issue February 2001).</w:t>
      </w:r>
    </w:p>
    <w:p w14:paraId="7B21CEF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043D25">
        <w:rPr>
          <w:rFonts w:cs="Times New Roman"/>
          <w:i/>
          <w:iCs/>
          <w:noProof/>
          <w:szCs w:val="24"/>
        </w:rPr>
        <w:t>International Journal of Environmental Research and Public Health</w:t>
      </w:r>
      <w:r w:rsidRPr="00043D25">
        <w:rPr>
          <w:rFonts w:cs="Times New Roman"/>
          <w:noProof/>
          <w:szCs w:val="24"/>
        </w:rPr>
        <w:t xml:space="preserve">, </w:t>
      </w:r>
      <w:r w:rsidRPr="00043D25">
        <w:rPr>
          <w:rFonts w:cs="Times New Roman"/>
          <w:i/>
          <w:iCs/>
          <w:noProof/>
          <w:szCs w:val="24"/>
        </w:rPr>
        <w:t>17</w:t>
      </w:r>
      <w:r w:rsidRPr="00043D25">
        <w:rPr>
          <w:rFonts w:cs="Times New Roman"/>
          <w:noProof/>
          <w:szCs w:val="24"/>
        </w:rPr>
        <w:t>(2). https://doi.org/10.3390/ijerph17020525</w:t>
      </w:r>
    </w:p>
    <w:p w14:paraId="5B0D1E3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arg, S., Sinha, S., Kar, A. K., &amp; Mani, M. (2022). A review of machine learning applications in human resource management. </w:t>
      </w:r>
      <w:r w:rsidRPr="00043D25">
        <w:rPr>
          <w:rFonts w:cs="Times New Roman"/>
          <w:i/>
          <w:iCs/>
          <w:noProof/>
          <w:szCs w:val="24"/>
        </w:rPr>
        <w:t>International Journal of Productivity and Performance Management</w:t>
      </w:r>
      <w:r w:rsidRPr="00043D25">
        <w:rPr>
          <w:rFonts w:cs="Times New Roman"/>
          <w:noProof/>
          <w:szCs w:val="24"/>
        </w:rPr>
        <w:t xml:space="preserve">, </w:t>
      </w:r>
      <w:r w:rsidRPr="00043D25">
        <w:rPr>
          <w:rFonts w:cs="Times New Roman"/>
          <w:i/>
          <w:iCs/>
          <w:noProof/>
          <w:szCs w:val="24"/>
        </w:rPr>
        <w:t>71</w:t>
      </w:r>
      <w:r w:rsidRPr="00043D25">
        <w:rPr>
          <w:rFonts w:cs="Times New Roman"/>
          <w:noProof/>
          <w:szCs w:val="24"/>
        </w:rPr>
        <w:t>(5), 1590–1610. https://doi.org/10.1108/IJPPM-08-2020-0427</w:t>
      </w:r>
    </w:p>
    <w:p w14:paraId="214DDB9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González Moyano, C., Pufahl, L., Weber, I., &amp; Mendling, J. (2022). Uses of business process modeling in agile software development projects. </w:t>
      </w:r>
      <w:r w:rsidRPr="00043D25">
        <w:rPr>
          <w:rFonts w:cs="Times New Roman"/>
          <w:i/>
          <w:iCs/>
          <w:noProof/>
          <w:szCs w:val="24"/>
        </w:rPr>
        <w:t>Information and Software Technology</w:t>
      </w:r>
      <w:r w:rsidRPr="00043D25">
        <w:rPr>
          <w:rFonts w:cs="Times New Roman"/>
          <w:noProof/>
          <w:szCs w:val="24"/>
        </w:rPr>
        <w:t xml:space="preserve">, </w:t>
      </w:r>
      <w:r w:rsidRPr="00043D25">
        <w:rPr>
          <w:rFonts w:cs="Times New Roman"/>
          <w:i/>
          <w:iCs/>
          <w:noProof/>
          <w:szCs w:val="24"/>
        </w:rPr>
        <w:t>152</w:t>
      </w:r>
      <w:r w:rsidRPr="00043D25">
        <w:rPr>
          <w:rFonts w:cs="Times New Roman"/>
          <w:noProof/>
          <w:szCs w:val="24"/>
        </w:rPr>
        <w:t>(March), 107028. https://doi.org/10.1016/j.infsof.2022.107028</w:t>
      </w:r>
    </w:p>
    <w:p w14:paraId="42EEB42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043D25">
        <w:rPr>
          <w:rFonts w:cs="Times New Roman"/>
          <w:i/>
          <w:iCs/>
          <w:noProof/>
          <w:szCs w:val="24"/>
        </w:rPr>
        <w:t>IET Collaborative Intelligent Manufacturing</w:t>
      </w:r>
      <w:r w:rsidRPr="00043D25">
        <w:rPr>
          <w:rFonts w:cs="Times New Roman"/>
          <w:noProof/>
          <w:szCs w:val="24"/>
        </w:rPr>
        <w:t xml:space="preserve">, </w:t>
      </w:r>
      <w:r w:rsidRPr="00043D25">
        <w:rPr>
          <w:rFonts w:cs="Times New Roman"/>
          <w:i/>
          <w:iCs/>
          <w:noProof/>
          <w:szCs w:val="24"/>
        </w:rPr>
        <w:t>4</w:t>
      </w:r>
      <w:r w:rsidRPr="00043D25">
        <w:rPr>
          <w:rFonts w:cs="Times New Roman"/>
          <w:noProof/>
          <w:szCs w:val="24"/>
        </w:rPr>
        <w:t>(2), 101–111. https://doi.org/10.1049/cim2.12046</w:t>
      </w:r>
    </w:p>
    <w:p w14:paraId="5A823D1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osseinian, A. H., &amp; Baradaran, V. (2021). A two-phase approach for solving the multi-skill resource-constrained multi-project scheduling problem: a case study in construction industry. </w:t>
      </w:r>
      <w:r w:rsidRPr="00043D25">
        <w:rPr>
          <w:rFonts w:cs="Times New Roman"/>
          <w:i/>
          <w:iCs/>
          <w:noProof/>
          <w:szCs w:val="24"/>
        </w:rPr>
        <w:t>Engineering, Construction and Architectural Management</w:t>
      </w:r>
      <w:r w:rsidRPr="00043D25">
        <w:rPr>
          <w:rFonts w:cs="Times New Roman"/>
          <w:noProof/>
          <w:szCs w:val="24"/>
        </w:rPr>
        <w:t>. https://doi.org/10.1108/ECAM-07-2019-0384</w:t>
      </w:r>
    </w:p>
    <w:p w14:paraId="516F98E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Hurwitz, J., &amp; Kirsch, D. (2018). Machine Learning for Dummies. In </w:t>
      </w:r>
      <w:r w:rsidRPr="00043D25">
        <w:rPr>
          <w:rFonts w:cs="Times New Roman"/>
          <w:i/>
          <w:iCs/>
          <w:noProof/>
          <w:szCs w:val="24"/>
        </w:rPr>
        <w:t>Journal of the American Society for Information Science</w:t>
      </w:r>
      <w:r w:rsidRPr="00043D25">
        <w:rPr>
          <w:rFonts w:cs="Times New Roman"/>
          <w:noProof/>
          <w:szCs w:val="24"/>
        </w:rPr>
        <w:t xml:space="preserve"> (Vol. 35, Issue 5). John Wiley &amp; Sons. https://doi.org/10.1002/asi.4630350509</w:t>
      </w:r>
    </w:p>
    <w:p w14:paraId="4149395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Jain, V., &amp; Chand, M. (2021). Decision making in FMS by COPRAS approach. </w:t>
      </w:r>
      <w:r w:rsidRPr="00043D25">
        <w:rPr>
          <w:rFonts w:cs="Times New Roman"/>
          <w:i/>
          <w:iCs/>
          <w:noProof/>
          <w:szCs w:val="24"/>
        </w:rPr>
        <w:t>International Journal of Business Performance Management</w:t>
      </w:r>
      <w:r w:rsidRPr="00043D25">
        <w:rPr>
          <w:rFonts w:cs="Times New Roman"/>
          <w:noProof/>
          <w:szCs w:val="24"/>
        </w:rPr>
        <w:t xml:space="preserve">, </w:t>
      </w:r>
      <w:r w:rsidRPr="00043D25">
        <w:rPr>
          <w:rFonts w:cs="Times New Roman"/>
          <w:i/>
          <w:iCs/>
          <w:noProof/>
          <w:szCs w:val="24"/>
        </w:rPr>
        <w:t>22</w:t>
      </w:r>
      <w:r w:rsidRPr="00043D25">
        <w:rPr>
          <w:rFonts w:cs="Times New Roman"/>
          <w:noProof/>
          <w:szCs w:val="24"/>
        </w:rPr>
        <w:t>(1), 75–92. https://doi.org/10.1504/IJBPM.2021.112148</w:t>
      </w:r>
    </w:p>
    <w:p w14:paraId="312AC37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Jalali Sohi, A., Bosch-Rekveldt, M., &amp; Hertogh, M. (2020). Does flexibility in project </w:t>
      </w:r>
      <w:r w:rsidRPr="00043D25">
        <w:rPr>
          <w:rFonts w:cs="Times New Roman"/>
          <w:noProof/>
          <w:szCs w:val="24"/>
        </w:rPr>
        <w:lastRenderedPageBreak/>
        <w:t xml:space="preserve">management in early project phases contribute positively to end-project performance? </w:t>
      </w:r>
      <w:r w:rsidRPr="00043D25">
        <w:rPr>
          <w:rFonts w:cs="Times New Roman"/>
          <w:i/>
          <w:iCs/>
          <w:noProof/>
          <w:szCs w:val="24"/>
        </w:rPr>
        <w:t>International Journal of Managing Projects in Business</w:t>
      </w:r>
      <w:r w:rsidRPr="00043D25">
        <w:rPr>
          <w:rFonts w:cs="Times New Roman"/>
          <w:noProof/>
          <w:szCs w:val="24"/>
        </w:rPr>
        <w:t xml:space="preserve">, </w:t>
      </w:r>
      <w:r w:rsidRPr="00043D25">
        <w:rPr>
          <w:rFonts w:cs="Times New Roman"/>
          <w:i/>
          <w:iCs/>
          <w:noProof/>
          <w:szCs w:val="24"/>
        </w:rPr>
        <w:t>13</w:t>
      </w:r>
      <w:r w:rsidRPr="00043D25">
        <w:rPr>
          <w:rFonts w:cs="Times New Roman"/>
          <w:noProof/>
          <w:szCs w:val="24"/>
        </w:rPr>
        <w:t>(4), 665–694. https://doi.org/10.1108/IJMPB-07-2019-0173</w:t>
      </w:r>
    </w:p>
    <w:p w14:paraId="509A3AF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Pratt, M., &amp; Roy, M. (2017). </w:t>
      </w:r>
      <w:r w:rsidRPr="00043D25">
        <w:rPr>
          <w:rFonts w:cs="Times New Roman"/>
          <w:i/>
          <w:iCs/>
          <w:noProof/>
          <w:szCs w:val="24"/>
        </w:rPr>
        <w:t>What is business process reengineering (BPR) - Definition from WhatIs</w:t>
      </w:r>
      <w:r w:rsidRPr="00043D25">
        <w:rPr>
          <w:rFonts w:cs="Times New Roman"/>
          <w:noProof/>
          <w:szCs w:val="24"/>
        </w:rPr>
        <w:t>. TechTarget. https://www.techtarget.com/searchcio/definition/business-process</w:t>
      </w:r>
    </w:p>
    <w:p w14:paraId="47D43A0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erzner, H. (2017). Project Management 12th Edition. In </w:t>
      </w:r>
      <w:r w:rsidRPr="00043D25">
        <w:rPr>
          <w:rFonts w:cs="Times New Roman"/>
          <w:i/>
          <w:iCs/>
          <w:noProof/>
          <w:szCs w:val="24"/>
        </w:rPr>
        <w:t>Syria Studies</w:t>
      </w:r>
      <w:r w:rsidRPr="00043D25">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33C29F1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im, C. W., Yoo, W. S., Lim, H., Yu, I., Cho, H., &amp; Kang, K. I. (2018). Early-warning performance monitoring system (EPMS) using the business information of a project.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6</w:t>
      </w:r>
      <w:r w:rsidRPr="00043D25">
        <w:rPr>
          <w:rFonts w:cs="Times New Roman"/>
          <w:noProof/>
          <w:szCs w:val="24"/>
        </w:rPr>
        <w:t>(5), 730–743. https://doi.org/10.1016/j.ijproman.2018.03.010</w:t>
      </w:r>
    </w:p>
    <w:p w14:paraId="4C5D336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Kock, A., Schulz, B., Kopmann, J., &amp; Gemünden, H. G. (2020). Project portfolio management information systems’ positive influence on performance – the importance of process maturity.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4), 229–241. https://doi.org/10.1016/j.ijproman.2020.05.001</w:t>
      </w:r>
    </w:p>
    <w:p w14:paraId="2E8ADE2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043D25">
        <w:rPr>
          <w:rFonts w:cs="Times New Roman"/>
          <w:i/>
          <w:iCs/>
          <w:noProof/>
          <w:szCs w:val="24"/>
        </w:rPr>
        <w:t>Information &amp; Management</w:t>
      </w:r>
      <w:r w:rsidRPr="00043D25">
        <w:rPr>
          <w:rFonts w:cs="Times New Roman"/>
          <w:noProof/>
          <w:szCs w:val="24"/>
        </w:rPr>
        <w:t xml:space="preserve">, </w:t>
      </w:r>
      <w:r w:rsidRPr="00043D25">
        <w:rPr>
          <w:rFonts w:cs="Times New Roman"/>
          <w:i/>
          <w:iCs/>
          <w:noProof/>
          <w:szCs w:val="24"/>
        </w:rPr>
        <w:t>59</w:t>
      </w:r>
      <w:r w:rsidRPr="00043D25">
        <w:rPr>
          <w:rFonts w:cs="Times New Roman"/>
          <w:noProof/>
          <w:szCs w:val="24"/>
        </w:rPr>
        <w:t>(6), 103680. https://doi.org/10.1016/j.im.2022.103680</w:t>
      </w:r>
    </w:p>
    <w:p w14:paraId="207933D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Mrukwa, G. (2018). </w:t>
      </w:r>
      <w:r w:rsidRPr="00043D25">
        <w:rPr>
          <w:rFonts w:cs="Times New Roman"/>
          <w:i/>
          <w:iCs/>
          <w:noProof/>
          <w:szCs w:val="24"/>
        </w:rPr>
        <w:t>Supervised and Unsupervised Machine Learning - Types of ML</w:t>
      </w:r>
      <w:r w:rsidRPr="00043D25">
        <w:rPr>
          <w:rFonts w:cs="Times New Roman"/>
          <w:noProof/>
          <w:szCs w:val="24"/>
        </w:rPr>
        <w:t>. Netguru. https://www.netguru.com/blog/supervised-machine-learning</w:t>
      </w:r>
    </w:p>
    <w:p w14:paraId="64C5B4D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Onesmus, M. (2020a). </w:t>
      </w:r>
      <w:r w:rsidRPr="00043D25">
        <w:rPr>
          <w:rFonts w:cs="Times New Roman"/>
          <w:i/>
          <w:iCs/>
          <w:noProof/>
          <w:szCs w:val="24"/>
        </w:rPr>
        <w:t>Introduction to Random Forest in Machine Learning</w:t>
      </w:r>
      <w:r w:rsidRPr="00043D25">
        <w:rPr>
          <w:rFonts w:cs="Times New Roman"/>
          <w:noProof/>
          <w:szCs w:val="24"/>
        </w:rPr>
        <w:t>. Section.Io. https://www.section.io/engineering-education/introduction-to-random-forest-in-machine-learning/</w:t>
      </w:r>
    </w:p>
    <w:p w14:paraId="0FB8574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Onesmus, M. (2020b). Introduction to Random Forest in Machine Learning. In </w:t>
      </w:r>
      <w:r w:rsidRPr="00043D25">
        <w:rPr>
          <w:rFonts w:cs="Times New Roman"/>
          <w:i/>
          <w:iCs/>
          <w:noProof/>
          <w:szCs w:val="24"/>
        </w:rPr>
        <w:t>Section.Io</w:t>
      </w:r>
      <w:r w:rsidRPr="00043D25">
        <w:rPr>
          <w:rFonts w:cs="Times New Roman"/>
          <w:noProof/>
          <w:szCs w:val="24"/>
        </w:rPr>
        <w:t>. Section. https://www.section.io/engineering-education/introduction-to-random-forest-in-machine-learning/</w:t>
      </w:r>
    </w:p>
    <w:p w14:paraId="2DF831B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ppas, L. (2021a). The State of Project Management Training. In </w:t>
      </w:r>
      <w:r w:rsidRPr="00043D25">
        <w:rPr>
          <w:rFonts w:cs="Times New Roman"/>
          <w:i/>
          <w:iCs/>
          <w:noProof/>
          <w:szCs w:val="24"/>
        </w:rPr>
        <w:t>Wellingtone</w:t>
      </w:r>
      <w:r w:rsidRPr="00043D25">
        <w:rPr>
          <w:rFonts w:cs="Times New Roman"/>
          <w:noProof/>
          <w:szCs w:val="24"/>
        </w:rPr>
        <w:t>. http://search.proquest.com.ezproxy.library.wisc.edu/abicomplete/docview/198717427/13BF4534484E6D0878/5?accountid=465</w:t>
      </w:r>
    </w:p>
    <w:p w14:paraId="25979F1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ppas, L. (2021b). The State of Project Management Training. In </w:t>
      </w:r>
      <w:r w:rsidRPr="00043D25">
        <w:rPr>
          <w:rFonts w:cs="Times New Roman"/>
          <w:i/>
          <w:iCs/>
          <w:noProof/>
          <w:szCs w:val="24"/>
        </w:rPr>
        <w:t>Wellingtone</w:t>
      </w:r>
      <w:r w:rsidRPr="00043D25">
        <w:rPr>
          <w:rFonts w:cs="Times New Roman"/>
          <w:noProof/>
          <w:szCs w:val="24"/>
        </w:rPr>
        <w:t>.</w:t>
      </w:r>
    </w:p>
    <w:p w14:paraId="44BFAB0C"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atil, A., Madaan, J., Chan, F. T. S., &amp; Charan, P. (2022). Advancement of performance measurement system in the humanitarian supply chain. </w:t>
      </w:r>
      <w:r w:rsidRPr="00043D25">
        <w:rPr>
          <w:rFonts w:cs="Times New Roman"/>
          <w:i/>
          <w:iCs/>
          <w:noProof/>
          <w:szCs w:val="24"/>
        </w:rPr>
        <w:t>Expert Systems with Applications</w:t>
      </w:r>
      <w:r w:rsidRPr="00043D25">
        <w:rPr>
          <w:rFonts w:cs="Times New Roman"/>
          <w:noProof/>
          <w:szCs w:val="24"/>
        </w:rPr>
        <w:t xml:space="preserve">, </w:t>
      </w:r>
      <w:r w:rsidRPr="00043D25">
        <w:rPr>
          <w:rFonts w:cs="Times New Roman"/>
          <w:i/>
          <w:iCs/>
          <w:noProof/>
          <w:szCs w:val="24"/>
        </w:rPr>
        <w:t>206</w:t>
      </w:r>
      <w:r w:rsidRPr="00043D25">
        <w:rPr>
          <w:rFonts w:cs="Times New Roman"/>
          <w:noProof/>
          <w:szCs w:val="24"/>
        </w:rPr>
        <w:t>(June), 117844. https://doi.org/10.1016/j.eswa.2022.117844</w:t>
      </w:r>
    </w:p>
    <w:p w14:paraId="0811B5D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MI. (2021a). A Guide to the Project Management Body of Knowledge PMBOK GUIDE Seventh Edition and The Standard for Project Management. In </w:t>
      </w:r>
      <w:r w:rsidRPr="00043D25">
        <w:rPr>
          <w:rFonts w:cs="Times New Roman"/>
          <w:i/>
          <w:iCs/>
          <w:noProof/>
          <w:szCs w:val="24"/>
        </w:rPr>
        <w:t xml:space="preserve">Angewandte Chemie </w:t>
      </w:r>
      <w:r w:rsidRPr="00043D25">
        <w:rPr>
          <w:rFonts w:cs="Times New Roman"/>
          <w:i/>
          <w:iCs/>
          <w:noProof/>
          <w:szCs w:val="24"/>
        </w:rPr>
        <w:lastRenderedPageBreak/>
        <w:t>International Edition, 6(11), 951–952.</w:t>
      </w:r>
      <w:r w:rsidRPr="00043D25">
        <w:rPr>
          <w:rFonts w:cs="Times New Roman"/>
          <w:noProof/>
          <w:szCs w:val="24"/>
        </w:rPr>
        <w:t xml:space="preserve"> (7th ed.). Project Management Institute.</w:t>
      </w:r>
    </w:p>
    <w:p w14:paraId="2A79C1B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PMI. (2021b). </w:t>
      </w:r>
      <w:r w:rsidRPr="00043D25">
        <w:rPr>
          <w:rFonts w:cs="Times New Roman"/>
          <w:i/>
          <w:iCs/>
          <w:noProof/>
          <w:szCs w:val="24"/>
        </w:rPr>
        <w:t>Pulse of Profession 2021: Beyond Agility</w:t>
      </w:r>
      <w:r w:rsidRPr="00043D25">
        <w:rPr>
          <w:rFonts w:cs="Times New Roman"/>
          <w:noProof/>
          <w:szCs w:val="24"/>
        </w:rPr>
        <w:t>. https://www.pmi.org/-/media/pmi/documents/public/pdf/learning/thought-leadership/pulse/pmi_pulse_2021.pdf?v=b5c9abc1-e9ff-4ac5-bb0d-010ea8f664da&amp;sc_lang_temp=en</w:t>
      </w:r>
    </w:p>
    <w:p w14:paraId="1C093D5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atic, U., Jacko, P., &amp; Kirkbride, C. (2022). Performance evaluation of scheduling policies for the dynamic and stochastic resource-constrained multi-project scheduling problem. </w:t>
      </w:r>
      <w:r w:rsidRPr="00043D25">
        <w:rPr>
          <w:rFonts w:cs="Times New Roman"/>
          <w:i/>
          <w:iCs/>
          <w:noProof/>
          <w:szCs w:val="24"/>
        </w:rPr>
        <w:t>International Journal of Production Research</w:t>
      </w:r>
      <w:r w:rsidRPr="00043D25">
        <w:rPr>
          <w:rFonts w:cs="Times New Roman"/>
          <w:noProof/>
          <w:szCs w:val="24"/>
        </w:rPr>
        <w:t xml:space="preserve">, </w:t>
      </w:r>
      <w:r w:rsidRPr="00043D25">
        <w:rPr>
          <w:rFonts w:cs="Times New Roman"/>
          <w:i/>
          <w:iCs/>
          <w:noProof/>
          <w:szCs w:val="24"/>
        </w:rPr>
        <w:t>60</w:t>
      </w:r>
      <w:r w:rsidRPr="00043D25">
        <w:rPr>
          <w:rFonts w:cs="Times New Roman"/>
          <w:noProof/>
          <w:szCs w:val="24"/>
        </w:rPr>
        <w:t>(4), 1411–1423. https://doi.org/10.1080/00207543.2020.1857450</w:t>
      </w:r>
    </w:p>
    <w:p w14:paraId="2982B408"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043D25">
        <w:rPr>
          <w:rFonts w:cs="Times New Roman"/>
          <w:i/>
          <w:iCs/>
          <w:noProof/>
          <w:szCs w:val="24"/>
        </w:rPr>
        <w:t>Advances in Engineering Software</w:t>
      </w:r>
      <w:r w:rsidRPr="00043D25">
        <w:rPr>
          <w:rFonts w:cs="Times New Roman"/>
          <w:noProof/>
          <w:szCs w:val="24"/>
        </w:rPr>
        <w:t xml:space="preserve">, </w:t>
      </w:r>
      <w:r w:rsidRPr="00043D25">
        <w:rPr>
          <w:rFonts w:cs="Times New Roman"/>
          <w:i/>
          <w:iCs/>
          <w:noProof/>
          <w:szCs w:val="24"/>
        </w:rPr>
        <w:t>170</w:t>
      </w:r>
      <w:r w:rsidRPr="00043D25">
        <w:rPr>
          <w:rFonts w:cs="Times New Roman"/>
          <w:noProof/>
          <w:szCs w:val="24"/>
        </w:rPr>
        <w:t>, 103143. https://doi.org/10.1016/j.advengsoft.2022.103143</w:t>
      </w:r>
    </w:p>
    <w:p w14:paraId="16415BB1"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etty, B. (2019). </w:t>
      </w:r>
      <w:r w:rsidRPr="00043D25">
        <w:rPr>
          <w:rFonts w:cs="Times New Roman"/>
          <w:i/>
          <w:iCs/>
          <w:noProof/>
          <w:szCs w:val="24"/>
        </w:rPr>
        <w:t>Supervised Machine Learning Classification: An In-Depth Guide</w:t>
      </w:r>
      <w:r w:rsidRPr="00043D25">
        <w:rPr>
          <w:rFonts w:cs="Times New Roman"/>
          <w:noProof/>
          <w:szCs w:val="24"/>
        </w:rPr>
        <w:t>. Builtin. https://builtin.com/data-science/supervised-machine-learning-classification</w:t>
      </w:r>
    </w:p>
    <w:p w14:paraId="64676566"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Shi, Q., Hertogh, M., Bosch-Rekveldt, M., Zhu, J., &amp; Sheng, Z. (2020). Exploring Decision-Making Complexity in Major Infrastructure Projects: A Case Study From China. </w:t>
      </w:r>
      <w:r w:rsidRPr="00043D25">
        <w:rPr>
          <w:rFonts w:cs="Times New Roman"/>
          <w:i/>
          <w:iCs/>
          <w:noProof/>
          <w:szCs w:val="24"/>
        </w:rPr>
        <w:t>Project Management Journal</w:t>
      </w:r>
      <w:r w:rsidRPr="00043D25">
        <w:rPr>
          <w:rFonts w:cs="Times New Roman"/>
          <w:noProof/>
          <w:szCs w:val="24"/>
        </w:rPr>
        <w:t xml:space="preserve">, </w:t>
      </w:r>
      <w:r w:rsidRPr="00043D25">
        <w:rPr>
          <w:rFonts w:cs="Times New Roman"/>
          <w:i/>
          <w:iCs/>
          <w:noProof/>
          <w:szCs w:val="24"/>
        </w:rPr>
        <w:t>51</w:t>
      </w:r>
      <w:r w:rsidRPr="00043D25">
        <w:rPr>
          <w:rFonts w:cs="Times New Roman"/>
          <w:noProof/>
          <w:szCs w:val="24"/>
        </w:rPr>
        <w:t>(6), 617–632. https://doi.org/10.1177/8756972820919205</w:t>
      </w:r>
    </w:p>
    <w:p w14:paraId="6DA9DA8F"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Tam, C., Moura, E. J. da C., Oliveira, T., &amp; Varajão, J. (2020). The factors influencing the success of on-going agile software development projects. </w:t>
      </w:r>
      <w:r w:rsidRPr="00043D25">
        <w:rPr>
          <w:rFonts w:cs="Times New Roman"/>
          <w:i/>
          <w:iCs/>
          <w:noProof/>
          <w:szCs w:val="24"/>
        </w:rPr>
        <w:t>International Journal of Project Management</w:t>
      </w:r>
      <w:r w:rsidRPr="00043D25">
        <w:rPr>
          <w:rFonts w:cs="Times New Roman"/>
          <w:noProof/>
          <w:szCs w:val="24"/>
        </w:rPr>
        <w:t xml:space="preserve">, </w:t>
      </w:r>
      <w:r w:rsidRPr="00043D25">
        <w:rPr>
          <w:rFonts w:cs="Times New Roman"/>
          <w:i/>
          <w:iCs/>
          <w:noProof/>
          <w:szCs w:val="24"/>
        </w:rPr>
        <w:t>38</w:t>
      </w:r>
      <w:r w:rsidRPr="00043D25">
        <w:rPr>
          <w:rFonts w:cs="Times New Roman"/>
          <w:noProof/>
          <w:szCs w:val="24"/>
        </w:rPr>
        <w:t>(3), 165–176. https://doi.org/10.1016/j.ijproman.2020.02.001</w:t>
      </w:r>
    </w:p>
    <w:p w14:paraId="28329E5B"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Tewari, I., &amp; Pant, M. (2020). Artificial Intelligence Reshaping Human Resource Management : A Review. </w:t>
      </w:r>
      <w:r w:rsidRPr="00043D25">
        <w:rPr>
          <w:rFonts w:cs="Times New Roman"/>
          <w:i/>
          <w:iCs/>
          <w:noProof/>
          <w:szCs w:val="24"/>
        </w:rPr>
        <w:t>Proceedings of IEEE International Conference on Advent Trends in Multidisciplinary Research and Innovation, ICATMRI 2020</w:t>
      </w:r>
      <w:r w:rsidRPr="00043D25">
        <w:rPr>
          <w:rFonts w:cs="Times New Roman"/>
          <w:noProof/>
          <w:szCs w:val="24"/>
        </w:rPr>
        <w:t>, 2020–2023. https://doi.org/10.1109/ICATMRI51801.2020.9398420</w:t>
      </w:r>
    </w:p>
    <w:p w14:paraId="38F1CD05"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043D25">
        <w:rPr>
          <w:rFonts w:cs="Times New Roman"/>
          <w:i/>
          <w:iCs/>
          <w:noProof/>
          <w:szCs w:val="24"/>
        </w:rPr>
        <w:t>CEUR Workshop Proceedings</w:t>
      </w:r>
      <w:r w:rsidRPr="00043D25">
        <w:rPr>
          <w:rFonts w:cs="Times New Roman"/>
          <w:noProof/>
          <w:szCs w:val="24"/>
        </w:rPr>
        <w:t xml:space="preserve">, </w:t>
      </w:r>
      <w:r w:rsidRPr="00043D25">
        <w:rPr>
          <w:rFonts w:cs="Times New Roman"/>
          <w:i/>
          <w:iCs/>
          <w:noProof/>
          <w:szCs w:val="24"/>
        </w:rPr>
        <w:t>2913</w:t>
      </w:r>
      <w:r w:rsidRPr="00043D25">
        <w:rPr>
          <w:rFonts w:cs="Times New Roman"/>
          <w:noProof/>
          <w:szCs w:val="24"/>
        </w:rPr>
        <w:t>(July), 198–208. https://doi.org/10.47350/iccs-de.2021.15</w:t>
      </w:r>
    </w:p>
    <w:p w14:paraId="2F5308FE"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n Besouw, J., &amp; Bond-Barnard, T. (2021). Smart project management information systems (Spmis) for engineering projects – project performance monitoring &amp; reporting.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9</w:t>
      </w:r>
      <w:r w:rsidRPr="00043D25">
        <w:rPr>
          <w:rFonts w:cs="Times New Roman"/>
          <w:noProof/>
          <w:szCs w:val="24"/>
        </w:rPr>
        <w:t>(1), 78–97. https://doi.org/10.12821/ijispm090104</w:t>
      </w:r>
    </w:p>
    <w:p w14:paraId="1F8CB963"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arajão, J., Pereira, J. L., Trigo, A., &amp; Moura, I. (2021). Information systems project management success. </w:t>
      </w:r>
      <w:r w:rsidRPr="00043D25">
        <w:rPr>
          <w:rFonts w:cs="Times New Roman"/>
          <w:i/>
          <w:iCs/>
          <w:noProof/>
          <w:szCs w:val="24"/>
        </w:rPr>
        <w:t>International Journal of Information Systems and Project Management</w:t>
      </w:r>
      <w:r w:rsidRPr="00043D25">
        <w:rPr>
          <w:rFonts w:cs="Times New Roman"/>
          <w:noProof/>
          <w:szCs w:val="24"/>
        </w:rPr>
        <w:t xml:space="preserve">, </w:t>
      </w:r>
      <w:r w:rsidRPr="00043D25">
        <w:rPr>
          <w:rFonts w:cs="Times New Roman"/>
          <w:i/>
          <w:iCs/>
          <w:noProof/>
          <w:szCs w:val="24"/>
        </w:rPr>
        <w:t>9</w:t>
      </w:r>
      <w:r w:rsidRPr="00043D25">
        <w:rPr>
          <w:rFonts w:cs="Times New Roman"/>
          <w:noProof/>
          <w:szCs w:val="24"/>
        </w:rPr>
        <w:t>(4), 62–74. https://doi.org/10.12821/ijispm090404</w:t>
      </w:r>
    </w:p>
    <w:p w14:paraId="74B0DEE2"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vom Brocke, J. (2018). </w:t>
      </w:r>
      <w:r w:rsidRPr="00043D25">
        <w:rPr>
          <w:rFonts w:cs="Times New Roman"/>
          <w:i/>
          <w:iCs/>
          <w:noProof/>
          <w:szCs w:val="24"/>
        </w:rPr>
        <w:t>Business Process Management Cases :Digital Innovation and Business Transformation in Practice</w:t>
      </w:r>
      <w:r w:rsidRPr="00043D25">
        <w:rPr>
          <w:rFonts w:cs="Times New Roman"/>
          <w:noProof/>
          <w:szCs w:val="24"/>
        </w:rPr>
        <w:t xml:space="preserve"> (J. Mendling (ed.); 1th ed.). Springer Berlin Heidelberg. https://doi.org/10.1007/978-3-319-58307-5_9</w:t>
      </w:r>
    </w:p>
    <w:p w14:paraId="40636EBA"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lastRenderedPageBreak/>
        <w:t xml:space="preserve">Xiaojuan, M. (2018). Research on the classification of high dimensional imbalanced data based on the optimization of random forest algorithm. </w:t>
      </w:r>
      <w:r w:rsidRPr="00043D25">
        <w:rPr>
          <w:rFonts w:cs="Times New Roman"/>
          <w:i/>
          <w:iCs/>
          <w:noProof/>
          <w:szCs w:val="24"/>
        </w:rPr>
        <w:t>ACM International Conference Proceeding Series</w:t>
      </w:r>
      <w:r w:rsidRPr="00043D25">
        <w:rPr>
          <w:rFonts w:cs="Times New Roman"/>
          <w:noProof/>
          <w:szCs w:val="24"/>
        </w:rPr>
        <w:t>, 60–67. https://doi.org/10.1145/3297730.3297747</w:t>
      </w:r>
    </w:p>
    <w:p w14:paraId="419B9B54" w14:textId="77777777" w:rsidR="00043D25" w:rsidRPr="00043D25" w:rsidRDefault="00043D25" w:rsidP="00043D25">
      <w:pPr>
        <w:widowControl w:val="0"/>
        <w:autoSpaceDE w:val="0"/>
        <w:autoSpaceDN w:val="0"/>
        <w:adjustRightInd w:val="0"/>
        <w:spacing w:line="240" w:lineRule="auto"/>
        <w:ind w:left="480" w:hanging="480"/>
        <w:rPr>
          <w:rFonts w:cs="Times New Roman"/>
          <w:noProof/>
          <w:szCs w:val="24"/>
        </w:rPr>
      </w:pPr>
      <w:r w:rsidRPr="00043D25">
        <w:rPr>
          <w:rFonts w:cs="Times New Roman"/>
          <w:noProof/>
          <w:szCs w:val="24"/>
        </w:rPr>
        <w:t xml:space="preserve">Yodnual, O., Srimaharaj, W., Chaisricharoen, R., &amp; Pamanee, K. (2020). Automatic Workload Estimation for Software House. </w:t>
      </w:r>
      <w:r w:rsidRPr="00043D25">
        <w:rPr>
          <w:rFonts w:cs="Times New Roman"/>
          <w:i/>
          <w:iCs/>
          <w:noProof/>
          <w:szCs w:val="24"/>
        </w:rPr>
        <w:t>ACM International Conference Proceeding Series</w:t>
      </w:r>
      <w:r w:rsidRPr="00043D25">
        <w:rPr>
          <w:rFonts w:cs="Times New Roman"/>
          <w:noProof/>
          <w:szCs w:val="24"/>
        </w:rPr>
        <w:t>, 41–45. https://doi.org/10.1145/3439133.3439135</w:t>
      </w:r>
    </w:p>
    <w:p w14:paraId="09A2C37B" w14:textId="77777777" w:rsidR="00043D25" w:rsidRPr="00043D25" w:rsidRDefault="00043D25" w:rsidP="00043D25">
      <w:pPr>
        <w:widowControl w:val="0"/>
        <w:autoSpaceDE w:val="0"/>
        <w:autoSpaceDN w:val="0"/>
        <w:adjustRightInd w:val="0"/>
        <w:spacing w:line="240" w:lineRule="auto"/>
        <w:ind w:left="480" w:hanging="480"/>
        <w:rPr>
          <w:rFonts w:cs="Times New Roman"/>
          <w:noProof/>
        </w:rPr>
      </w:pPr>
      <w:r w:rsidRPr="00043D25">
        <w:rPr>
          <w:rFonts w:cs="Times New Roman"/>
          <w:noProof/>
          <w:szCs w:val="24"/>
        </w:rPr>
        <w:t xml:space="preserve">Zlaugotne, B., Zihare, L., Balode, L., Kalnbalkite, A., Khabdullin, A., &amp; Blumberga, D. (2020). Multi-Criteria Decision Analysis Methods Comparison. </w:t>
      </w:r>
      <w:r w:rsidRPr="00043D25">
        <w:rPr>
          <w:rFonts w:cs="Times New Roman"/>
          <w:i/>
          <w:iCs/>
          <w:noProof/>
          <w:szCs w:val="24"/>
        </w:rPr>
        <w:t>Environmental and Climate Technologies</w:t>
      </w:r>
      <w:r w:rsidRPr="00043D25">
        <w:rPr>
          <w:rFonts w:cs="Times New Roman"/>
          <w:noProof/>
          <w:szCs w:val="24"/>
        </w:rPr>
        <w:t xml:space="preserve">, </w:t>
      </w:r>
      <w:r w:rsidRPr="00043D25">
        <w:rPr>
          <w:rFonts w:cs="Times New Roman"/>
          <w:i/>
          <w:iCs/>
          <w:noProof/>
          <w:szCs w:val="24"/>
        </w:rPr>
        <w:t>24</w:t>
      </w:r>
      <w:r w:rsidRPr="00043D25">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8"/>
      <w:footerReference w:type="default" r:id="rId59"/>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9A5DA" w14:textId="77777777" w:rsidR="00595C6B" w:rsidRDefault="00595C6B" w:rsidP="00FB2759">
      <w:pPr>
        <w:spacing w:after="0" w:line="240" w:lineRule="auto"/>
      </w:pPr>
      <w:r>
        <w:separator/>
      </w:r>
    </w:p>
  </w:endnote>
  <w:endnote w:type="continuationSeparator" w:id="0">
    <w:p w14:paraId="24064A2E" w14:textId="77777777" w:rsidR="00595C6B" w:rsidRDefault="00595C6B"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98E0C" w14:textId="77777777" w:rsidR="00595C6B" w:rsidRDefault="00595C6B" w:rsidP="00FB2759">
      <w:pPr>
        <w:spacing w:after="0" w:line="240" w:lineRule="auto"/>
      </w:pPr>
      <w:r>
        <w:separator/>
      </w:r>
    </w:p>
  </w:footnote>
  <w:footnote w:type="continuationSeparator" w:id="0">
    <w:p w14:paraId="2008E90E" w14:textId="77777777" w:rsidR="00595C6B" w:rsidRDefault="00595C6B"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E53F7E">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E53F7E">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E53F7E">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E53F7E">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E53F7E">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9253"/>
      <w:docPartObj>
        <w:docPartGallery w:val="Page Numbers (Top of Page)"/>
        <w:docPartUnique/>
      </w:docPartObj>
    </w:sdtPr>
    <w:sdtEndPr>
      <w:rPr>
        <w:noProof/>
      </w:rPr>
    </w:sdtEndPr>
    <w:sdtContent>
      <w:p w14:paraId="26686E12" w14:textId="4A81436D" w:rsidR="007D3ED1" w:rsidRDefault="007D3ED1">
        <w:pPr>
          <w:pStyle w:val="Header"/>
          <w:jc w:val="right"/>
        </w:pPr>
        <w:del w:id="1028" w:author="ilham.nur@office.ui.ac.id" w:date="2022-10-06T19:16:00Z">
          <w:r w:rsidDel="007D3ED1">
            <w:fldChar w:fldCharType="begin"/>
          </w:r>
          <w:r w:rsidDel="007D3ED1">
            <w:delInstrText xml:space="preserve"> PAGE   \* MERGEFORMAT </w:delInstrText>
          </w:r>
          <w:r w:rsidDel="007D3ED1">
            <w:fldChar w:fldCharType="separate"/>
          </w:r>
          <w:r w:rsidDel="007D3ED1">
            <w:rPr>
              <w:noProof/>
            </w:rPr>
            <w:delText>2</w:delText>
          </w:r>
          <w:r w:rsidDel="007D3ED1">
            <w:rPr>
              <w:noProof/>
            </w:rPr>
            <w:fldChar w:fldCharType="end"/>
          </w:r>
        </w:del>
      </w:p>
    </w:sdtContent>
  </w:sdt>
  <w:p w14:paraId="0F537C16" w14:textId="77777777" w:rsidR="007D3ED1" w:rsidRDefault="00E53F7E">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1830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E53F7E">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E53F7E">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E53F7E">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E53F7E">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E53F7E">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E53F7E"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E53F7E">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E53F7E">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E53F7E">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E53F7E">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E53F7E">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E53F7E">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E53F7E">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E53F7E">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E53F7E">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E53F7E">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E53F7E">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E53F7E">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E53F7E">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E53F7E">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2"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4"/>
  </w:num>
  <w:num w:numId="8" w16cid:durableId="703288360">
    <w:abstractNumId w:val="12"/>
  </w:num>
  <w:num w:numId="9" w16cid:durableId="1061683408">
    <w:abstractNumId w:val="15"/>
  </w:num>
  <w:num w:numId="10" w16cid:durableId="1380057213">
    <w:abstractNumId w:val="21"/>
  </w:num>
  <w:num w:numId="11" w16cid:durableId="1274939209">
    <w:abstractNumId w:val="7"/>
  </w:num>
  <w:num w:numId="12" w16cid:durableId="516039556">
    <w:abstractNumId w:val="13"/>
  </w:num>
  <w:num w:numId="13" w16cid:durableId="449276485">
    <w:abstractNumId w:val="9"/>
  </w:num>
  <w:num w:numId="14" w16cid:durableId="895428776">
    <w:abstractNumId w:val="24"/>
  </w:num>
  <w:num w:numId="15" w16cid:durableId="674962797">
    <w:abstractNumId w:val="3"/>
  </w:num>
  <w:num w:numId="16" w16cid:durableId="839736149">
    <w:abstractNumId w:val="1"/>
  </w:num>
  <w:num w:numId="17" w16cid:durableId="1046955165">
    <w:abstractNumId w:val="23"/>
  </w:num>
  <w:num w:numId="18" w16cid:durableId="1270893735">
    <w:abstractNumId w:val="17"/>
  </w:num>
  <w:num w:numId="19" w16cid:durableId="1095635657">
    <w:abstractNumId w:val="16"/>
  </w:num>
  <w:num w:numId="20" w16cid:durableId="1340036309">
    <w:abstractNumId w:val="8"/>
  </w:num>
  <w:num w:numId="21" w16cid:durableId="1167524899">
    <w:abstractNumId w:val="19"/>
  </w:num>
  <w:num w:numId="22" w16cid:durableId="1539902123">
    <w:abstractNumId w:val="22"/>
  </w:num>
  <w:num w:numId="23" w16cid:durableId="554005713">
    <w:abstractNumId w:val="11"/>
  </w:num>
  <w:num w:numId="24" w16cid:durableId="2093159233">
    <w:abstractNumId w:val="20"/>
  </w:num>
  <w:num w:numId="25" w16cid:durableId="1657224288">
    <w:abstractNumId w:val="10"/>
  </w:num>
  <w:num w:numId="26" w16cid:durableId="10296485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1550"/>
    <w:rsid w:val="00012129"/>
    <w:rsid w:val="000135FD"/>
    <w:rsid w:val="000212E9"/>
    <w:rsid w:val="00022115"/>
    <w:rsid w:val="00023AD4"/>
    <w:rsid w:val="00025589"/>
    <w:rsid w:val="000262AB"/>
    <w:rsid w:val="00032110"/>
    <w:rsid w:val="000327DD"/>
    <w:rsid w:val="00032C66"/>
    <w:rsid w:val="000338FD"/>
    <w:rsid w:val="0003695E"/>
    <w:rsid w:val="000373FB"/>
    <w:rsid w:val="00037C9E"/>
    <w:rsid w:val="00040582"/>
    <w:rsid w:val="00041649"/>
    <w:rsid w:val="00041AC2"/>
    <w:rsid w:val="00042585"/>
    <w:rsid w:val="0004293F"/>
    <w:rsid w:val="00043C93"/>
    <w:rsid w:val="00043D25"/>
    <w:rsid w:val="00043F18"/>
    <w:rsid w:val="00052A44"/>
    <w:rsid w:val="000557D4"/>
    <w:rsid w:val="000607C2"/>
    <w:rsid w:val="0006102D"/>
    <w:rsid w:val="00065315"/>
    <w:rsid w:val="000653BA"/>
    <w:rsid w:val="000669CB"/>
    <w:rsid w:val="00067C89"/>
    <w:rsid w:val="00071697"/>
    <w:rsid w:val="00071BA3"/>
    <w:rsid w:val="00073A6C"/>
    <w:rsid w:val="0007600F"/>
    <w:rsid w:val="00076136"/>
    <w:rsid w:val="00076AAA"/>
    <w:rsid w:val="00077761"/>
    <w:rsid w:val="000800F9"/>
    <w:rsid w:val="000820B4"/>
    <w:rsid w:val="000847A7"/>
    <w:rsid w:val="0008569E"/>
    <w:rsid w:val="00090142"/>
    <w:rsid w:val="00091C35"/>
    <w:rsid w:val="000926F2"/>
    <w:rsid w:val="00093982"/>
    <w:rsid w:val="000954FB"/>
    <w:rsid w:val="000A1073"/>
    <w:rsid w:val="000A17CB"/>
    <w:rsid w:val="000A499B"/>
    <w:rsid w:val="000A559D"/>
    <w:rsid w:val="000A593B"/>
    <w:rsid w:val="000A5985"/>
    <w:rsid w:val="000A683C"/>
    <w:rsid w:val="000A7A4A"/>
    <w:rsid w:val="000B0BDE"/>
    <w:rsid w:val="000B2252"/>
    <w:rsid w:val="000B3340"/>
    <w:rsid w:val="000B4A62"/>
    <w:rsid w:val="000B5691"/>
    <w:rsid w:val="000B5EB5"/>
    <w:rsid w:val="000C1DBB"/>
    <w:rsid w:val="000C26CE"/>
    <w:rsid w:val="000C2B39"/>
    <w:rsid w:val="000C62F1"/>
    <w:rsid w:val="000C67AE"/>
    <w:rsid w:val="000C7515"/>
    <w:rsid w:val="000C784D"/>
    <w:rsid w:val="000D0C3E"/>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27A61"/>
    <w:rsid w:val="00130F25"/>
    <w:rsid w:val="001316C0"/>
    <w:rsid w:val="00131A83"/>
    <w:rsid w:val="00132A56"/>
    <w:rsid w:val="00132D17"/>
    <w:rsid w:val="00133977"/>
    <w:rsid w:val="00134814"/>
    <w:rsid w:val="00135D39"/>
    <w:rsid w:val="00135EC0"/>
    <w:rsid w:val="0013741F"/>
    <w:rsid w:val="00140223"/>
    <w:rsid w:val="00146E9D"/>
    <w:rsid w:val="00147E66"/>
    <w:rsid w:val="00150C29"/>
    <w:rsid w:val="00151D06"/>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3AA"/>
    <w:rsid w:val="001A7D62"/>
    <w:rsid w:val="001B0511"/>
    <w:rsid w:val="001B1207"/>
    <w:rsid w:val="001B5C58"/>
    <w:rsid w:val="001B62F8"/>
    <w:rsid w:val="001B78FD"/>
    <w:rsid w:val="001C0448"/>
    <w:rsid w:val="001C0808"/>
    <w:rsid w:val="001C10C6"/>
    <w:rsid w:val="001C2483"/>
    <w:rsid w:val="001C2A8D"/>
    <w:rsid w:val="001C421E"/>
    <w:rsid w:val="001C7FC6"/>
    <w:rsid w:val="001D2749"/>
    <w:rsid w:val="001D2BFA"/>
    <w:rsid w:val="001D2F28"/>
    <w:rsid w:val="001D4378"/>
    <w:rsid w:val="001D61F0"/>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62FF"/>
    <w:rsid w:val="00257323"/>
    <w:rsid w:val="002632A2"/>
    <w:rsid w:val="002709AA"/>
    <w:rsid w:val="00271C43"/>
    <w:rsid w:val="0027378D"/>
    <w:rsid w:val="00273F30"/>
    <w:rsid w:val="002740A1"/>
    <w:rsid w:val="00276AB2"/>
    <w:rsid w:val="0027751B"/>
    <w:rsid w:val="00282930"/>
    <w:rsid w:val="0028480E"/>
    <w:rsid w:val="00284AD9"/>
    <w:rsid w:val="00285CD2"/>
    <w:rsid w:val="00286335"/>
    <w:rsid w:val="00286F02"/>
    <w:rsid w:val="00290DF9"/>
    <w:rsid w:val="002912B5"/>
    <w:rsid w:val="002919DA"/>
    <w:rsid w:val="00291E7C"/>
    <w:rsid w:val="002924DA"/>
    <w:rsid w:val="00292EAA"/>
    <w:rsid w:val="002932C2"/>
    <w:rsid w:val="00295F0E"/>
    <w:rsid w:val="00297189"/>
    <w:rsid w:val="002A1AE0"/>
    <w:rsid w:val="002A2B35"/>
    <w:rsid w:val="002A3D71"/>
    <w:rsid w:val="002A41B0"/>
    <w:rsid w:val="002A4B1A"/>
    <w:rsid w:val="002A5843"/>
    <w:rsid w:val="002A5D5F"/>
    <w:rsid w:val="002A7B3A"/>
    <w:rsid w:val="002B02AA"/>
    <w:rsid w:val="002B0E38"/>
    <w:rsid w:val="002B2945"/>
    <w:rsid w:val="002B322B"/>
    <w:rsid w:val="002B4EC1"/>
    <w:rsid w:val="002B51EA"/>
    <w:rsid w:val="002B70CC"/>
    <w:rsid w:val="002C01AA"/>
    <w:rsid w:val="002C1D19"/>
    <w:rsid w:val="002C2F41"/>
    <w:rsid w:val="002C31C4"/>
    <w:rsid w:val="002C5A3D"/>
    <w:rsid w:val="002D1640"/>
    <w:rsid w:val="002D2EB8"/>
    <w:rsid w:val="002D55B3"/>
    <w:rsid w:val="002D5B60"/>
    <w:rsid w:val="002D6989"/>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7E8"/>
    <w:rsid w:val="00335E38"/>
    <w:rsid w:val="00336216"/>
    <w:rsid w:val="00340B11"/>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1765"/>
    <w:rsid w:val="003747EC"/>
    <w:rsid w:val="003752BB"/>
    <w:rsid w:val="003757BE"/>
    <w:rsid w:val="00377D62"/>
    <w:rsid w:val="003805DE"/>
    <w:rsid w:val="0038145E"/>
    <w:rsid w:val="00381F13"/>
    <w:rsid w:val="00382261"/>
    <w:rsid w:val="00382D39"/>
    <w:rsid w:val="003832BF"/>
    <w:rsid w:val="0038338A"/>
    <w:rsid w:val="00383A50"/>
    <w:rsid w:val="0038469B"/>
    <w:rsid w:val="003874A7"/>
    <w:rsid w:val="0038785E"/>
    <w:rsid w:val="00393D28"/>
    <w:rsid w:val="003945E1"/>
    <w:rsid w:val="00396596"/>
    <w:rsid w:val="003A020E"/>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71"/>
    <w:rsid w:val="003F730B"/>
    <w:rsid w:val="003F78C7"/>
    <w:rsid w:val="00401D9F"/>
    <w:rsid w:val="00402145"/>
    <w:rsid w:val="0040354C"/>
    <w:rsid w:val="004045E2"/>
    <w:rsid w:val="0040672F"/>
    <w:rsid w:val="00410BEA"/>
    <w:rsid w:val="00411C49"/>
    <w:rsid w:val="004139ED"/>
    <w:rsid w:val="004151AF"/>
    <w:rsid w:val="00420490"/>
    <w:rsid w:val="00422FE8"/>
    <w:rsid w:val="004236C5"/>
    <w:rsid w:val="004252CE"/>
    <w:rsid w:val="00426077"/>
    <w:rsid w:val="00426A8B"/>
    <w:rsid w:val="0043125D"/>
    <w:rsid w:val="004334F5"/>
    <w:rsid w:val="00433FE2"/>
    <w:rsid w:val="0043415F"/>
    <w:rsid w:val="00437249"/>
    <w:rsid w:val="004379C6"/>
    <w:rsid w:val="00441B32"/>
    <w:rsid w:val="0044266C"/>
    <w:rsid w:val="004478FB"/>
    <w:rsid w:val="00447F66"/>
    <w:rsid w:val="00450633"/>
    <w:rsid w:val="004533B7"/>
    <w:rsid w:val="00455D2B"/>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16EC"/>
    <w:rsid w:val="00492115"/>
    <w:rsid w:val="00492EB3"/>
    <w:rsid w:val="00493569"/>
    <w:rsid w:val="00493929"/>
    <w:rsid w:val="0049412C"/>
    <w:rsid w:val="00494158"/>
    <w:rsid w:val="0049475A"/>
    <w:rsid w:val="00494C02"/>
    <w:rsid w:val="004A171E"/>
    <w:rsid w:val="004A1B64"/>
    <w:rsid w:val="004A2035"/>
    <w:rsid w:val="004A56FD"/>
    <w:rsid w:val="004B6AD5"/>
    <w:rsid w:val="004C0D06"/>
    <w:rsid w:val="004C2758"/>
    <w:rsid w:val="004C3472"/>
    <w:rsid w:val="004C459D"/>
    <w:rsid w:val="004C45C1"/>
    <w:rsid w:val="004C4BEE"/>
    <w:rsid w:val="004C537F"/>
    <w:rsid w:val="004C6077"/>
    <w:rsid w:val="004C64A6"/>
    <w:rsid w:val="004D1E80"/>
    <w:rsid w:val="004D1F54"/>
    <w:rsid w:val="004E0FF6"/>
    <w:rsid w:val="004E36A7"/>
    <w:rsid w:val="004E3910"/>
    <w:rsid w:val="004E63BA"/>
    <w:rsid w:val="004E6D77"/>
    <w:rsid w:val="004E712D"/>
    <w:rsid w:val="004E72BD"/>
    <w:rsid w:val="004F4C9B"/>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4CD"/>
    <w:rsid w:val="00542CBB"/>
    <w:rsid w:val="00543131"/>
    <w:rsid w:val="005434EA"/>
    <w:rsid w:val="005435BE"/>
    <w:rsid w:val="00543F18"/>
    <w:rsid w:val="00543F1D"/>
    <w:rsid w:val="00550B8D"/>
    <w:rsid w:val="00551A0E"/>
    <w:rsid w:val="00551B1D"/>
    <w:rsid w:val="00552697"/>
    <w:rsid w:val="00552F70"/>
    <w:rsid w:val="00567B66"/>
    <w:rsid w:val="00572625"/>
    <w:rsid w:val="00573AB0"/>
    <w:rsid w:val="00574C85"/>
    <w:rsid w:val="00577F61"/>
    <w:rsid w:val="00580B62"/>
    <w:rsid w:val="00582FC1"/>
    <w:rsid w:val="00584FF3"/>
    <w:rsid w:val="005857C4"/>
    <w:rsid w:val="00585A63"/>
    <w:rsid w:val="005876DA"/>
    <w:rsid w:val="00587702"/>
    <w:rsid w:val="00587F0A"/>
    <w:rsid w:val="00590820"/>
    <w:rsid w:val="00595BEE"/>
    <w:rsid w:val="00595C6B"/>
    <w:rsid w:val="00596527"/>
    <w:rsid w:val="005A0BC0"/>
    <w:rsid w:val="005A3262"/>
    <w:rsid w:val="005A4B12"/>
    <w:rsid w:val="005A6262"/>
    <w:rsid w:val="005B1660"/>
    <w:rsid w:val="005C000B"/>
    <w:rsid w:val="005C1A40"/>
    <w:rsid w:val="005C4125"/>
    <w:rsid w:val="005C4143"/>
    <w:rsid w:val="005C4F5B"/>
    <w:rsid w:val="005D099B"/>
    <w:rsid w:val="005D134D"/>
    <w:rsid w:val="005D65BB"/>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313A"/>
    <w:rsid w:val="006051E3"/>
    <w:rsid w:val="00606641"/>
    <w:rsid w:val="0060681D"/>
    <w:rsid w:val="00610275"/>
    <w:rsid w:val="006121DF"/>
    <w:rsid w:val="00617426"/>
    <w:rsid w:val="00620036"/>
    <w:rsid w:val="006261C6"/>
    <w:rsid w:val="00633D88"/>
    <w:rsid w:val="00637991"/>
    <w:rsid w:val="0064059A"/>
    <w:rsid w:val="00640CE0"/>
    <w:rsid w:val="00642B1A"/>
    <w:rsid w:val="006436E2"/>
    <w:rsid w:val="006459AB"/>
    <w:rsid w:val="00645BFE"/>
    <w:rsid w:val="006471E3"/>
    <w:rsid w:val="00647405"/>
    <w:rsid w:val="00650995"/>
    <w:rsid w:val="00651810"/>
    <w:rsid w:val="00651CB5"/>
    <w:rsid w:val="00652CA1"/>
    <w:rsid w:val="00654A33"/>
    <w:rsid w:val="00654C17"/>
    <w:rsid w:val="00660046"/>
    <w:rsid w:val="00662118"/>
    <w:rsid w:val="00662683"/>
    <w:rsid w:val="0066279A"/>
    <w:rsid w:val="00662BA1"/>
    <w:rsid w:val="006650A4"/>
    <w:rsid w:val="006674B8"/>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974B8"/>
    <w:rsid w:val="006A0641"/>
    <w:rsid w:val="006A3283"/>
    <w:rsid w:val="006A34BE"/>
    <w:rsid w:val="006A49A3"/>
    <w:rsid w:val="006A6A1C"/>
    <w:rsid w:val="006A72FE"/>
    <w:rsid w:val="006A7674"/>
    <w:rsid w:val="006B03CF"/>
    <w:rsid w:val="006B1980"/>
    <w:rsid w:val="006B53EC"/>
    <w:rsid w:val="006B555B"/>
    <w:rsid w:val="006B7255"/>
    <w:rsid w:val="006C16D7"/>
    <w:rsid w:val="006C2033"/>
    <w:rsid w:val="006C37F6"/>
    <w:rsid w:val="006C4A61"/>
    <w:rsid w:val="006C616C"/>
    <w:rsid w:val="006D1882"/>
    <w:rsid w:val="006D20CA"/>
    <w:rsid w:val="006D2C73"/>
    <w:rsid w:val="006D3180"/>
    <w:rsid w:val="006D5D34"/>
    <w:rsid w:val="006D6F8A"/>
    <w:rsid w:val="006E0757"/>
    <w:rsid w:val="006E25A4"/>
    <w:rsid w:val="006E4F70"/>
    <w:rsid w:val="006E4FA4"/>
    <w:rsid w:val="006E541B"/>
    <w:rsid w:val="006E54DA"/>
    <w:rsid w:val="006E5960"/>
    <w:rsid w:val="006E5CA3"/>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6CD"/>
    <w:rsid w:val="00725C38"/>
    <w:rsid w:val="00727040"/>
    <w:rsid w:val="00731793"/>
    <w:rsid w:val="00732C44"/>
    <w:rsid w:val="0073386C"/>
    <w:rsid w:val="00733FEA"/>
    <w:rsid w:val="00735B98"/>
    <w:rsid w:val="00735C0F"/>
    <w:rsid w:val="00735D7D"/>
    <w:rsid w:val="00736217"/>
    <w:rsid w:val="00740EB0"/>
    <w:rsid w:val="007440AC"/>
    <w:rsid w:val="00750180"/>
    <w:rsid w:val="00751233"/>
    <w:rsid w:val="00751487"/>
    <w:rsid w:val="00752121"/>
    <w:rsid w:val="0075375A"/>
    <w:rsid w:val="0075693F"/>
    <w:rsid w:val="0075780B"/>
    <w:rsid w:val="00760CFF"/>
    <w:rsid w:val="00764B64"/>
    <w:rsid w:val="00765232"/>
    <w:rsid w:val="0076528C"/>
    <w:rsid w:val="0076571E"/>
    <w:rsid w:val="0076594F"/>
    <w:rsid w:val="00766140"/>
    <w:rsid w:val="00766B36"/>
    <w:rsid w:val="007675B4"/>
    <w:rsid w:val="00770C9D"/>
    <w:rsid w:val="00770CA3"/>
    <w:rsid w:val="0077132A"/>
    <w:rsid w:val="00771C22"/>
    <w:rsid w:val="007723C2"/>
    <w:rsid w:val="0077255A"/>
    <w:rsid w:val="007749AB"/>
    <w:rsid w:val="007752E0"/>
    <w:rsid w:val="007753E0"/>
    <w:rsid w:val="00780546"/>
    <w:rsid w:val="00780593"/>
    <w:rsid w:val="0078062F"/>
    <w:rsid w:val="007807C2"/>
    <w:rsid w:val="007819E2"/>
    <w:rsid w:val="007829B4"/>
    <w:rsid w:val="0078375F"/>
    <w:rsid w:val="00784AAA"/>
    <w:rsid w:val="007904FE"/>
    <w:rsid w:val="00791530"/>
    <w:rsid w:val="00792088"/>
    <w:rsid w:val="007925EB"/>
    <w:rsid w:val="00794441"/>
    <w:rsid w:val="007959ED"/>
    <w:rsid w:val="0079704C"/>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6769"/>
    <w:rsid w:val="007C3C0E"/>
    <w:rsid w:val="007D136E"/>
    <w:rsid w:val="007D1C3F"/>
    <w:rsid w:val="007D32CF"/>
    <w:rsid w:val="007D3ED1"/>
    <w:rsid w:val="007D47F6"/>
    <w:rsid w:val="007D4C2F"/>
    <w:rsid w:val="007D7C98"/>
    <w:rsid w:val="007E11F0"/>
    <w:rsid w:val="007E4379"/>
    <w:rsid w:val="007E4EFD"/>
    <w:rsid w:val="007E59CE"/>
    <w:rsid w:val="007E763E"/>
    <w:rsid w:val="007F203B"/>
    <w:rsid w:val="007F375B"/>
    <w:rsid w:val="007F4A52"/>
    <w:rsid w:val="007F4E8F"/>
    <w:rsid w:val="007F652F"/>
    <w:rsid w:val="00802170"/>
    <w:rsid w:val="00802C5C"/>
    <w:rsid w:val="00804E8C"/>
    <w:rsid w:val="00805FB8"/>
    <w:rsid w:val="008108C5"/>
    <w:rsid w:val="00811CB8"/>
    <w:rsid w:val="008135AA"/>
    <w:rsid w:val="00814B17"/>
    <w:rsid w:val="00815D41"/>
    <w:rsid w:val="00817E89"/>
    <w:rsid w:val="00820B80"/>
    <w:rsid w:val="0082376D"/>
    <w:rsid w:val="00823B22"/>
    <w:rsid w:val="008248C6"/>
    <w:rsid w:val="0082523B"/>
    <w:rsid w:val="0082574C"/>
    <w:rsid w:val="00825CF3"/>
    <w:rsid w:val="0082750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3C21"/>
    <w:rsid w:val="00853FB1"/>
    <w:rsid w:val="00854554"/>
    <w:rsid w:val="00854EB4"/>
    <w:rsid w:val="00857960"/>
    <w:rsid w:val="00857F5E"/>
    <w:rsid w:val="00861C2F"/>
    <w:rsid w:val="008628E5"/>
    <w:rsid w:val="00863A40"/>
    <w:rsid w:val="00864CCA"/>
    <w:rsid w:val="0086720B"/>
    <w:rsid w:val="008706CF"/>
    <w:rsid w:val="008711C1"/>
    <w:rsid w:val="00871E53"/>
    <w:rsid w:val="00873CA2"/>
    <w:rsid w:val="008763B3"/>
    <w:rsid w:val="00881706"/>
    <w:rsid w:val="00882074"/>
    <w:rsid w:val="0088260B"/>
    <w:rsid w:val="0088305F"/>
    <w:rsid w:val="0088391F"/>
    <w:rsid w:val="00885A5E"/>
    <w:rsid w:val="00885C4E"/>
    <w:rsid w:val="00886F12"/>
    <w:rsid w:val="00887B64"/>
    <w:rsid w:val="00887BBA"/>
    <w:rsid w:val="008902DE"/>
    <w:rsid w:val="00891202"/>
    <w:rsid w:val="00891666"/>
    <w:rsid w:val="008937B5"/>
    <w:rsid w:val="00896AAD"/>
    <w:rsid w:val="00897DE3"/>
    <w:rsid w:val="00897FC7"/>
    <w:rsid w:val="008A086B"/>
    <w:rsid w:val="008A1FDC"/>
    <w:rsid w:val="008A55BA"/>
    <w:rsid w:val="008A6542"/>
    <w:rsid w:val="008B0382"/>
    <w:rsid w:val="008B0920"/>
    <w:rsid w:val="008B1519"/>
    <w:rsid w:val="008B2C41"/>
    <w:rsid w:val="008B4DE4"/>
    <w:rsid w:val="008B56F0"/>
    <w:rsid w:val="008B60CA"/>
    <w:rsid w:val="008B7BC0"/>
    <w:rsid w:val="008C07AA"/>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1684B"/>
    <w:rsid w:val="009205D9"/>
    <w:rsid w:val="0092125A"/>
    <w:rsid w:val="00922340"/>
    <w:rsid w:val="00922A1D"/>
    <w:rsid w:val="0092321C"/>
    <w:rsid w:val="0092553F"/>
    <w:rsid w:val="009271B7"/>
    <w:rsid w:val="0092773C"/>
    <w:rsid w:val="009334DE"/>
    <w:rsid w:val="00933644"/>
    <w:rsid w:val="009343D3"/>
    <w:rsid w:val="00936981"/>
    <w:rsid w:val="009379EB"/>
    <w:rsid w:val="009425CF"/>
    <w:rsid w:val="009430F6"/>
    <w:rsid w:val="00945435"/>
    <w:rsid w:val="00952380"/>
    <w:rsid w:val="00952695"/>
    <w:rsid w:val="0095347B"/>
    <w:rsid w:val="0095488C"/>
    <w:rsid w:val="009555FE"/>
    <w:rsid w:val="009609B3"/>
    <w:rsid w:val="009627CD"/>
    <w:rsid w:val="009632F3"/>
    <w:rsid w:val="0096345D"/>
    <w:rsid w:val="00965804"/>
    <w:rsid w:val="009670E7"/>
    <w:rsid w:val="00967AC8"/>
    <w:rsid w:val="009706AA"/>
    <w:rsid w:val="00970F1C"/>
    <w:rsid w:val="00971A07"/>
    <w:rsid w:val="009736FA"/>
    <w:rsid w:val="0098081F"/>
    <w:rsid w:val="00980AC6"/>
    <w:rsid w:val="00983B5E"/>
    <w:rsid w:val="0098422A"/>
    <w:rsid w:val="009857AA"/>
    <w:rsid w:val="00986DB7"/>
    <w:rsid w:val="00992A16"/>
    <w:rsid w:val="009936E1"/>
    <w:rsid w:val="00994670"/>
    <w:rsid w:val="00994E89"/>
    <w:rsid w:val="009A23F0"/>
    <w:rsid w:val="009A5366"/>
    <w:rsid w:val="009A5DF1"/>
    <w:rsid w:val="009A771D"/>
    <w:rsid w:val="009B094C"/>
    <w:rsid w:val="009B096A"/>
    <w:rsid w:val="009B0E9D"/>
    <w:rsid w:val="009B0F55"/>
    <w:rsid w:val="009B1022"/>
    <w:rsid w:val="009B15FE"/>
    <w:rsid w:val="009B4624"/>
    <w:rsid w:val="009B6E44"/>
    <w:rsid w:val="009B7161"/>
    <w:rsid w:val="009B7412"/>
    <w:rsid w:val="009B7FB6"/>
    <w:rsid w:val="009C01EF"/>
    <w:rsid w:val="009C1B5D"/>
    <w:rsid w:val="009C363A"/>
    <w:rsid w:val="009C4241"/>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61D"/>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0435"/>
    <w:rsid w:val="00A51816"/>
    <w:rsid w:val="00A51FAC"/>
    <w:rsid w:val="00A52804"/>
    <w:rsid w:val="00A53354"/>
    <w:rsid w:val="00A536F2"/>
    <w:rsid w:val="00A54A5B"/>
    <w:rsid w:val="00A56647"/>
    <w:rsid w:val="00A5761F"/>
    <w:rsid w:val="00A600E6"/>
    <w:rsid w:val="00A6172B"/>
    <w:rsid w:val="00A62A3A"/>
    <w:rsid w:val="00A634A0"/>
    <w:rsid w:val="00A6380E"/>
    <w:rsid w:val="00A63D33"/>
    <w:rsid w:val="00A64930"/>
    <w:rsid w:val="00A65F34"/>
    <w:rsid w:val="00A67819"/>
    <w:rsid w:val="00A67C41"/>
    <w:rsid w:val="00A72252"/>
    <w:rsid w:val="00A72CD8"/>
    <w:rsid w:val="00A73616"/>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2E2"/>
    <w:rsid w:val="00AD0953"/>
    <w:rsid w:val="00AD1803"/>
    <w:rsid w:val="00AD1AD6"/>
    <w:rsid w:val="00AD3BC7"/>
    <w:rsid w:val="00AD4474"/>
    <w:rsid w:val="00AD46D1"/>
    <w:rsid w:val="00AE1274"/>
    <w:rsid w:val="00AE1285"/>
    <w:rsid w:val="00AE12C0"/>
    <w:rsid w:val="00AE145F"/>
    <w:rsid w:val="00AE46E7"/>
    <w:rsid w:val="00AE4D1D"/>
    <w:rsid w:val="00AE5313"/>
    <w:rsid w:val="00AE58A4"/>
    <w:rsid w:val="00AF2631"/>
    <w:rsid w:val="00AF2C35"/>
    <w:rsid w:val="00AF35C5"/>
    <w:rsid w:val="00AF4074"/>
    <w:rsid w:val="00AF4DB7"/>
    <w:rsid w:val="00B00614"/>
    <w:rsid w:val="00B01ABB"/>
    <w:rsid w:val="00B043B9"/>
    <w:rsid w:val="00B049D5"/>
    <w:rsid w:val="00B05405"/>
    <w:rsid w:val="00B05AA0"/>
    <w:rsid w:val="00B12076"/>
    <w:rsid w:val="00B12C43"/>
    <w:rsid w:val="00B12CB1"/>
    <w:rsid w:val="00B1381D"/>
    <w:rsid w:val="00B1682F"/>
    <w:rsid w:val="00B21B3E"/>
    <w:rsid w:val="00B2246F"/>
    <w:rsid w:val="00B2268B"/>
    <w:rsid w:val="00B22FF1"/>
    <w:rsid w:val="00B23540"/>
    <w:rsid w:val="00B24229"/>
    <w:rsid w:val="00B25079"/>
    <w:rsid w:val="00B30C8E"/>
    <w:rsid w:val="00B32CAB"/>
    <w:rsid w:val="00B33280"/>
    <w:rsid w:val="00B33B9B"/>
    <w:rsid w:val="00B33F47"/>
    <w:rsid w:val="00B34916"/>
    <w:rsid w:val="00B3762B"/>
    <w:rsid w:val="00B4061D"/>
    <w:rsid w:val="00B41934"/>
    <w:rsid w:val="00B439A7"/>
    <w:rsid w:val="00B43F7F"/>
    <w:rsid w:val="00B444E0"/>
    <w:rsid w:val="00B458F7"/>
    <w:rsid w:val="00B4715E"/>
    <w:rsid w:val="00B47966"/>
    <w:rsid w:val="00B47B0D"/>
    <w:rsid w:val="00B50617"/>
    <w:rsid w:val="00B50B7B"/>
    <w:rsid w:val="00B55C70"/>
    <w:rsid w:val="00B62F14"/>
    <w:rsid w:val="00B63782"/>
    <w:rsid w:val="00B6509E"/>
    <w:rsid w:val="00B65937"/>
    <w:rsid w:val="00B66E20"/>
    <w:rsid w:val="00B67444"/>
    <w:rsid w:val="00B67C04"/>
    <w:rsid w:val="00B67F48"/>
    <w:rsid w:val="00B70561"/>
    <w:rsid w:val="00B72500"/>
    <w:rsid w:val="00B7696D"/>
    <w:rsid w:val="00B83B25"/>
    <w:rsid w:val="00B84B4D"/>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6F5"/>
    <w:rsid w:val="00BC2FC2"/>
    <w:rsid w:val="00BC3EA3"/>
    <w:rsid w:val="00BC42E0"/>
    <w:rsid w:val="00BC5346"/>
    <w:rsid w:val="00BD21CC"/>
    <w:rsid w:val="00BD2E40"/>
    <w:rsid w:val="00BD39B2"/>
    <w:rsid w:val="00BD3A81"/>
    <w:rsid w:val="00BD3BFD"/>
    <w:rsid w:val="00BD5764"/>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B34"/>
    <w:rsid w:val="00C16B8A"/>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886"/>
    <w:rsid w:val="00C47A57"/>
    <w:rsid w:val="00C47E8E"/>
    <w:rsid w:val="00C50A0E"/>
    <w:rsid w:val="00C533DB"/>
    <w:rsid w:val="00C53966"/>
    <w:rsid w:val="00C56CDF"/>
    <w:rsid w:val="00C572BD"/>
    <w:rsid w:val="00C60510"/>
    <w:rsid w:val="00C62EAD"/>
    <w:rsid w:val="00C638C2"/>
    <w:rsid w:val="00C652C2"/>
    <w:rsid w:val="00C70E31"/>
    <w:rsid w:val="00C71191"/>
    <w:rsid w:val="00C712B9"/>
    <w:rsid w:val="00C72245"/>
    <w:rsid w:val="00C7676F"/>
    <w:rsid w:val="00C77938"/>
    <w:rsid w:val="00C80290"/>
    <w:rsid w:val="00C82603"/>
    <w:rsid w:val="00C83C50"/>
    <w:rsid w:val="00C84DFE"/>
    <w:rsid w:val="00C91757"/>
    <w:rsid w:val="00C93DAA"/>
    <w:rsid w:val="00C96AD4"/>
    <w:rsid w:val="00C97F4F"/>
    <w:rsid w:val="00CA0B59"/>
    <w:rsid w:val="00CA3322"/>
    <w:rsid w:val="00CA5BBF"/>
    <w:rsid w:val="00CA6208"/>
    <w:rsid w:val="00CA70CB"/>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2000"/>
    <w:rsid w:val="00CF34EF"/>
    <w:rsid w:val="00CF5BED"/>
    <w:rsid w:val="00CF6824"/>
    <w:rsid w:val="00CF735D"/>
    <w:rsid w:val="00D02935"/>
    <w:rsid w:val="00D040CD"/>
    <w:rsid w:val="00D055AB"/>
    <w:rsid w:val="00D12FC4"/>
    <w:rsid w:val="00D14D8C"/>
    <w:rsid w:val="00D155E5"/>
    <w:rsid w:val="00D162A7"/>
    <w:rsid w:val="00D166F7"/>
    <w:rsid w:val="00D17A37"/>
    <w:rsid w:val="00D20B18"/>
    <w:rsid w:val="00D2484F"/>
    <w:rsid w:val="00D260D0"/>
    <w:rsid w:val="00D26CC6"/>
    <w:rsid w:val="00D27FB3"/>
    <w:rsid w:val="00D308C5"/>
    <w:rsid w:val="00D3179D"/>
    <w:rsid w:val="00D31A20"/>
    <w:rsid w:val="00D32C8B"/>
    <w:rsid w:val="00D332FE"/>
    <w:rsid w:val="00D33C77"/>
    <w:rsid w:val="00D35468"/>
    <w:rsid w:val="00D418BA"/>
    <w:rsid w:val="00D41F59"/>
    <w:rsid w:val="00D4271E"/>
    <w:rsid w:val="00D427FD"/>
    <w:rsid w:val="00D436B3"/>
    <w:rsid w:val="00D469B4"/>
    <w:rsid w:val="00D46C3C"/>
    <w:rsid w:val="00D4764A"/>
    <w:rsid w:val="00D5289B"/>
    <w:rsid w:val="00D540BA"/>
    <w:rsid w:val="00D54EE9"/>
    <w:rsid w:val="00D64E14"/>
    <w:rsid w:val="00D65005"/>
    <w:rsid w:val="00D668D4"/>
    <w:rsid w:val="00D70A7D"/>
    <w:rsid w:val="00D72868"/>
    <w:rsid w:val="00D72FF5"/>
    <w:rsid w:val="00D737B1"/>
    <w:rsid w:val="00D7521E"/>
    <w:rsid w:val="00D756DD"/>
    <w:rsid w:val="00D75D82"/>
    <w:rsid w:val="00D77F14"/>
    <w:rsid w:val="00D81740"/>
    <w:rsid w:val="00D82DFF"/>
    <w:rsid w:val="00D835D6"/>
    <w:rsid w:val="00D85A93"/>
    <w:rsid w:val="00D85C22"/>
    <w:rsid w:val="00D864BD"/>
    <w:rsid w:val="00D86969"/>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B7DC6"/>
    <w:rsid w:val="00DC0F4D"/>
    <w:rsid w:val="00DC280E"/>
    <w:rsid w:val="00DC3639"/>
    <w:rsid w:val="00DC5457"/>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3F7E"/>
    <w:rsid w:val="00E55D6B"/>
    <w:rsid w:val="00E56AAA"/>
    <w:rsid w:val="00E579AB"/>
    <w:rsid w:val="00E60A1A"/>
    <w:rsid w:val="00E62EB5"/>
    <w:rsid w:val="00E66B7C"/>
    <w:rsid w:val="00E67847"/>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0712"/>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CDA"/>
    <w:rsid w:val="00EE6D55"/>
    <w:rsid w:val="00EE77AC"/>
    <w:rsid w:val="00EF1ECD"/>
    <w:rsid w:val="00EF273A"/>
    <w:rsid w:val="00EF5124"/>
    <w:rsid w:val="00EF5714"/>
    <w:rsid w:val="00EF6FED"/>
    <w:rsid w:val="00EF7563"/>
    <w:rsid w:val="00EF7638"/>
    <w:rsid w:val="00EF7DEE"/>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C15"/>
    <w:rsid w:val="00F26D03"/>
    <w:rsid w:val="00F27AA5"/>
    <w:rsid w:val="00F31541"/>
    <w:rsid w:val="00F320FB"/>
    <w:rsid w:val="00F332BF"/>
    <w:rsid w:val="00F33C32"/>
    <w:rsid w:val="00F3439C"/>
    <w:rsid w:val="00F35494"/>
    <w:rsid w:val="00F413D1"/>
    <w:rsid w:val="00F41748"/>
    <w:rsid w:val="00F41B1F"/>
    <w:rsid w:val="00F42E62"/>
    <w:rsid w:val="00F4427F"/>
    <w:rsid w:val="00F45638"/>
    <w:rsid w:val="00F45D74"/>
    <w:rsid w:val="00F50264"/>
    <w:rsid w:val="00F51730"/>
    <w:rsid w:val="00F5247B"/>
    <w:rsid w:val="00F53623"/>
    <w:rsid w:val="00F54448"/>
    <w:rsid w:val="00F54A0F"/>
    <w:rsid w:val="00F5566B"/>
    <w:rsid w:val="00F576BD"/>
    <w:rsid w:val="00F57E1C"/>
    <w:rsid w:val="00F57E29"/>
    <w:rsid w:val="00F6068F"/>
    <w:rsid w:val="00F60E77"/>
    <w:rsid w:val="00F63541"/>
    <w:rsid w:val="00F63AEA"/>
    <w:rsid w:val="00F64964"/>
    <w:rsid w:val="00F6688D"/>
    <w:rsid w:val="00F70865"/>
    <w:rsid w:val="00F70915"/>
    <w:rsid w:val="00F70D07"/>
    <w:rsid w:val="00F710E9"/>
    <w:rsid w:val="00F72E00"/>
    <w:rsid w:val="00F7307C"/>
    <w:rsid w:val="00F7343B"/>
    <w:rsid w:val="00F73ACB"/>
    <w:rsid w:val="00F73B85"/>
    <w:rsid w:val="00F75DEA"/>
    <w:rsid w:val="00F76064"/>
    <w:rsid w:val="00F7694C"/>
    <w:rsid w:val="00F77993"/>
    <w:rsid w:val="00F80C95"/>
    <w:rsid w:val="00F83345"/>
    <w:rsid w:val="00F84536"/>
    <w:rsid w:val="00F850C7"/>
    <w:rsid w:val="00F9064F"/>
    <w:rsid w:val="00F907D5"/>
    <w:rsid w:val="00F90CFF"/>
    <w:rsid w:val="00F90E7E"/>
    <w:rsid w:val="00F91348"/>
    <w:rsid w:val="00F91F15"/>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E7CF5"/>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C70"/>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4045E2"/>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image" Target="media/image10.png"/><Relationship Id="rId21" Type="http://schemas.openxmlformats.org/officeDocument/2006/relationships/header" Target="header7.xml"/><Relationship Id="rId34" Type="http://schemas.openxmlformats.org/officeDocument/2006/relationships/header" Target="header12.xml"/><Relationship Id="rId42" Type="http://schemas.openxmlformats.org/officeDocument/2006/relationships/header" Target="header16.xml"/><Relationship Id="rId47" Type="http://schemas.openxmlformats.org/officeDocument/2006/relationships/image" Target="media/image15.png"/><Relationship Id="rId50" Type="http://schemas.openxmlformats.org/officeDocument/2006/relationships/footer" Target="footer8.xml"/><Relationship Id="rId55" Type="http://schemas.openxmlformats.org/officeDocument/2006/relationships/header" Target="head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eader" Target="header10.xml"/><Relationship Id="rId41" Type="http://schemas.openxmlformats.org/officeDocument/2006/relationships/header" Target="header15.xml"/><Relationship Id="rId54" Type="http://schemas.openxmlformats.org/officeDocument/2006/relationships/header" Target="header2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footer" Target="footer7.xml"/><Relationship Id="rId37" Type="http://schemas.openxmlformats.org/officeDocument/2006/relationships/image" Target="media/image8.png"/><Relationship Id="rId40" Type="http://schemas.openxmlformats.org/officeDocument/2006/relationships/header" Target="header14.xml"/><Relationship Id="rId45" Type="http://schemas.openxmlformats.org/officeDocument/2006/relationships/image" Target="media/image13.png"/><Relationship Id="rId53" Type="http://schemas.openxmlformats.org/officeDocument/2006/relationships/header" Target="header21.xml"/><Relationship Id="rId58" Type="http://schemas.openxmlformats.org/officeDocument/2006/relationships/header" Target="header2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9.xml"/><Relationship Id="rId36" Type="http://schemas.openxmlformats.org/officeDocument/2006/relationships/image" Target="media/image7.png"/><Relationship Id="rId49" Type="http://schemas.openxmlformats.org/officeDocument/2006/relationships/header" Target="header18.xml"/><Relationship Id="rId57" Type="http://schemas.openxmlformats.org/officeDocument/2006/relationships/header" Target="header25.xml"/><Relationship Id="rId61" Type="http://schemas.microsoft.com/office/2011/relationships/people" Target="people.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1.xml"/><Relationship Id="rId44" Type="http://schemas.openxmlformats.org/officeDocument/2006/relationships/image" Target="media/image12.png"/><Relationship Id="rId52" Type="http://schemas.openxmlformats.org/officeDocument/2006/relationships/header" Target="header20.xml"/><Relationship Id="rId60"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image" Target="media/image5.png"/><Relationship Id="rId30" Type="http://schemas.openxmlformats.org/officeDocument/2006/relationships/footer" Target="footer6.xml"/><Relationship Id="rId35" Type="http://schemas.openxmlformats.org/officeDocument/2006/relationships/header" Target="header13.xml"/><Relationship Id="rId43" Type="http://schemas.openxmlformats.org/officeDocument/2006/relationships/image" Target="media/image11.png"/><Relationship Id="rId48" Type="http://schemas.openxmlformats.org/officeDocument/2006/relationships/header" Target="header17.xml"/><Relationship Id="rId56" Type="http://schemas.openxmlformats.org/officeDocument/2006/relationships/header" Target="header24.xml"/><Relationship Id="rId8" Type="http://schemas.openxmlformats.org/officeDocument/2006/relationships/image" Target="media/image1.png"/><Relationship Id="rId51" Type="http://schemas.openxmlformats.org/officeDocument/2006/relationships/header" Target="header19.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microsoft.com/office/2014/relationships/chartEx" Target="charts/chartEx1.xml"/><Relationship Id="rId33" Type="http://schemas.openxmlformats.org/officeDocument/2006/relationships/image" Target="media/image6.png"/><Relationship Id="rId38" Type="http://schemas.openxmlformats.org/officeDocument/2006/relationships/image" Target="media/image9.png"/><Relationship Id="rId46" Type="http://schemas.openxmlformats.org/officeDocument/2006/relationships/image" Target="media/image14.png"/><Relationship Id="rId59" Type="http://schemas.openxmlformats.org/officeDocument/2006/relationships/footer" Target="footer9.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https://univindonesia-my.sharepoint.com/personal/ilham_nur_office_ui_ac_id/Documents/1%20Akademik/4%20Semester%204/3%20Referensi/7%20Data/DataWellingtone202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A$2:$A$9</cx:f>
        <cx:lvl ptCount="8">
          <cx:pt idx="0">Manajer Proyek yang kurang kompeten</cx:pt>
          <cx:pt idx="1">Menjalankan lebih dari satu proyek</cx:pt>
          <cx:pt idx="2">Kekurangan biaya proyek</cx:pt>
          <cx:pt idx="3">Perangkat lunak tidak mendukung</cx:pt>
          <cx:pt idx="4">Manajemen sumber daya yang kurang</cx:pt>
          <cx:pt idx="5">Kekurangan Implementasi kebijakan</cx:pt>
          <cx:pt idx="6">Kekurangan manajemen risiko</cx:pt>
          <cx:pt idx="7">Lingkup proyek yang berubah-ubah</cx:pt>
        </cx:lvl>
      </cx:strDim>
      <cx:numDim type="val">
        <cx:f>Sheet1!$B$2:$B$9</cx:f>
        <cx:lvl ptCount="8" formatCode="General">
          <cx:pt idx="0">32</cx:pt>
          <cx:pt idx="1">31</cx:pt>
          <cx:pt idx="2">27</cx:pt>
          <cx:pt idx="3">22</cx:pt>
          <cx:pt idx="4">17</cx:pt>
          <cx:pt idx="5">15</cx:pt>
          <cx:pt idx="6">12</cx:pt>
          <cx:pt idx="7">10</cx:pt>
        </cx:lvl>
      </cx:numDim>
    </cx:data>
  </cx:chartData>
  <cx:chart>
    <cx:title pos="t" align="ctr" overlay="0">
      <cx:tx>
        <cx:txData>
          <cx:v>Kendala Keterlambatan Proyek</cx:v>
        </cx:txData>
      </cx:tx>
      <cx:txPr>
        <a:bodyPr spcFirstLastPara="1" vertOverflow="ellipsis" horzOverflow="overflow" wrap="square" lIns="0" tIns="0" rIns="0" bIns="0" anchor="ctr" anchorCtr="1"/>
        <a:lstStyle/>
        <a:p>
          <a:pPr algn="ctr" rtl="0">
            <a:defRPr/>
          </a:pPr>
          <a:r>
            <a:rPr lang="en-US" sz="1400" b="0" i="0" u="none" strike="noStrike" baseline="0">
              <a:solidFill>
                <a:sysClr val="windowText" lastClr="000000">
                  <a:lumMod val="65000"/>
                  <a:lumOff val="35000"/>
                </a:sysClr>
              </a:solidFill>
              <a:latin typeface="Calibri" panose="020F0502020204030204"/>
            </a:rPr>
            <a:t>Kendala Keterlambatan Proyek</a:t>
          </a:r>
        </a:p>
      </cx:txPr>
    </cx:title>
    <cx:plotArea>
      <cx:plotAreaRegion>
        <cx:series layoutId="clusteredColumn" uniqueId="{93248784-93DB-4629-8729-04E782B6649B}">
          <cx:tx>
            <cx:txData>
              <cx:f>Sheet1!$B$1</cx:f>
              <cx:v>Nilai</cx:v>
            </cx:txData>
          </cx:tx>
          <cx:dataId val="0"/>
          <cx:layoutPr>
            <cx:aggregation/>
          </cx:layoutPr>
          <cx:axisId val="1"/>
        </cx:series>
        <cx:series layoutId="paretoLine" ownerIdx="0" uniqueId="{A54414E4-9F6C-400D-93DB-129082535969}">
          <cx:axisId val="2"/>
        </cx:series>
      </cx:plotAreaRegion>
      <cx:axis id="0">
        <cx:catScaling gapWidth="0"/>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majorGridlines/>
        <cx:tickLabels/>
      </cx:axis>
      <cx:axis id="2">
        <cx:valScaling max="1" min="0"/>
        <cx:units unit="percentage"/>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7</TotalTime>
  <Pages>68</Pages>
  <Words>78240</Words>
  <Characters>445972</Characters>
  <Application>Microsoft Office Word</Application>
  <DocSecurity>0</DocSecurity>
  <Lines>3716</Lines>
  <Paragraphs>1046</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52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511</cp:revision>
  <dcterms:created xsi:type="dcterms:W3CDTF">2022-07-25T14:40:00Z</dcterms:created>
  <dcterms:modified xsi:type="dcterms:W3CDTF">2022-11-0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 PADA PERUSAHAAN TEKNOLOGI INFORMASI</vt:lpwstr>
  </property>
  <property fmtid="{D5CDD505-2E9C-101B-9397-08002B2CF9AE}" pid="3" name="Judul Normal">
    <vt:lpwstr>Desain Sistem Informasi Manajemen Proyek Untuk Mengoptimasi Alokasi Pekerjaan dan Sumber Daya pada Perusahaan Teknologi Informasi</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 in Information Technology Enterprise</vt:lpwstr>
  </property>
  <property fmtid="{D5CDD505-2E9C-101B-9397-08002B2CF9AE}" pid="12" name="Judul Kapital_en">
    <vt:lpwstr>PROJECT MANAGEMENT INFORMATION SYSTEM DESIGN TO OPTIMIZE WORK AND RESOURCE ALLOCATION IN INFORMATION TECHNOLOGY ENTERPRISE</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csl.mendeley.com/styles/543253851/IEOM</vt:lpwstr>
  </property>
  <property fmtid="{D5CDD505-2E9C-101B-9397-08002B2CF9AE}" pid="28" name="Mendeley Recent Style Name 5_1">
    <vt:lpwstr>Chicago Manual of Style 17th edition (author-date) - Ilham Nur Pratama</vt:lpwstr>
  </property>
  <property fmtid="{D5CDD505-2E9C-101B-9397-08002B2CF9AE}" pid="29" name="Mendeley Recent Style Id 6_1">
    <vt:lpwstr>http://www.zotero.org/styles/harvard-cite-them-right</vt:lpwstr>
  </property>
  <property fmtid="{D5CDD505-2E9C-101B-9397-08002B2CF9AE}" pid="30" name="Mendeley Recent Style Name 6_1">
    <vt:lpwstr>Cite Them Right 11th edition - Harvard</vt:lpwstr>
  </property>
  <property fmtid="{D5CDD505-2E9C-101B-9397-08002B2CF9AE}" pid="31" name="Mendeley Recent Style Id 7_1">
    <vt:lpwstr>http://www.zotero.org/styles/ieee</vt:lpwstr>
  </property>
  <property fmtid="{D5CDD505-2E9C-101B-9397-08002B2CF9AE}" pid="32" name="Mendeley Recent Style Name 7_1">
    <vt:lpwstr>IEEE</vt:lpwstr>
  </property>
  <property fmtid="{D5CDD505-2E9C-101B-9397-08002B2CF9AE}" pid="33" name="Mendeley Recent Style Id 8_1">
    <vt:lpwstr>http://csl.mendeley.com/styles/543253851/IEOM-1</vt:lpwstr>
  </property>
  <property fmtid="{D5CDD505-2E9C-101B-9397-08002B2CF9AE}" pid="34" name="Mendeley Recent Style Name 8_1">
    <vt:lpwstr>IEOM</vt:lpwstr>
  </property>
  <property fmtid="{D5CDD505-2E9C-101B-9397-08002B2CF9AE}" pid="35" name="Mendeley Recent Style Id 9_1">
    <vt:lpwstr>http://www.zotero.org/styles/modern-humanities-research-association</vt:lpwstr>
  </property>
  <property fmtid="{D5CDD505-2E9C-101B-9397-08002B2CF9AE}" pid="36" name="Mendeley Recent Style Name 9_1">
    <vt:lpwstr>Modern Humanities Research Association 3rd edition (note with bibliography)</vt:lpwstr>
  </property>
  <property fmtid="{D5CDD505-2E9C-101B-9397-08002B2CF9AE}" pid="37" name="Lokasi_Kapital">
    <vt:lpwstr>SALEMBA</vt:lpwstr>
  </property>
</Properties>
</file>